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ECC1EB" w14:textId="77777777" w:rsidR="00C351BB" w:rsidRDefault="00C351BB" w:rsidP="008821D1">
      <w:pPr>
        <w:jc w:val="both"/>
        <w:rPr>
          <w:b/>
        </w:rPr>
      </w:pPr>
      <w:bookmarkStart w:id="0" w:name="_GoBack"/>
      <w:bookmarkEnd w:id="0"/>
      <w:r w:rsidRPr="0067089D">
        <w:rPr>
          <w:b/>
        </w:rPr>
        <w:t>Proteomic analysis of synovial fluid: current and potential uses to improve clinical outcomes</w:t>
      </w:r>
    </w:p>
    <w:p w14:paraId="40C55ABB" w14:textId="538FB8E3" w:rsidR="00BC7256" w:rsidRDefault="00BC7256" w:rsidP="008821D1">
      <w:pPr>
        <w:jc w:val="both"/>
      </w:pPr>
      <w:r w:rsidRPr="00BC7256">
        <w:t>Mandy Jayne Peffers</w:t>
      </w:r>
      <w:r>
        <w:t xml:space="preserve"> BSc (Hons)</w:t>
      </w:r>
      <w:r w:rsidR="006C58DD">
        <w:t xml:space="preserve"> </w:t>
      </w:r>
      <w:r>
        <w:t>MPhil BVetMed FRCVS</w:t>
      </w:r>
    </w:p>
    <w:p w14:paraId="6BBF21DD" w14:textId="546722D0" w:rsidR="00BC7256" w:rsidRDefault="00BC7256" w:rsidP="008821D1">
      <w:pPr>
        <w:jc w:val="both"/>
      </w:pPr>
      <w:r>
        <w:t>Wellcome Trust Clinical Intermediate Fellow</w:t>
      </w:r>
    </w:p>
    <w:p w14:paraId="5CDE8ED9" w14:textId="1E1BFAEB" w:rsidR="00BC7256" w:rsidRDefault="00BC7256" w:rsidP="008821D1">
      <w:pPr>
        <w:jc w:val="both"/>
      </w:pPr>
      <w:r>
        <w:t>Address: Comparative Musculoskeletal Biology, Institute of Ageing and Chronic Disease, University of Liverpool, 6 West Derby Street, Liverpool, L7 8TX</w:t>
      </w:r>
    </w:p>
    <w:p w14:paraId="3275D041" w14:textId="45C8AF6E" w:rsidR="00BC7256" w:rsidRDefault="00BC7256" w:rsidP="008821D1">
      <w:pPr>
        <w:jc w:val="both"/>
      </w:pPr>
      <w:r>
        <w:t>Telephone: 07872692102</w:t>
      </w:r>
    </w:p>
    <w:p w14:paraId="7713985A" w14:textId="4DC86912" w:rsidR="00BC7256" w:rsidRDefault="00BC7256" w:rsidP="008821D1">
      <w:pPr>
        <w:jc w:val="both"/>
      </w:pPr>
      <w:r>
        <w:t>peffs@liv.ac.uk</w:t>
      </w:r>
    </w:p>
    <w:p w14:paraId="1AC3DE61" w14:textId="77777777" w:rsidR="00BC7256" w:rsidRPr="00BC7256" w:rsidRDefault="00BC7256" w:rsidP="008821D1">
      <w:pPr>
        <w:jc w:val="both"/>
      </w:pPr>
    </w:p>
    <w:p w14:paraId="3F8E7E93" w14:textId="413E9A28" w:rsidR="00BC7256" w:rsidRDefault="00BC7256" w:rsidP="008821D1">
      <w:pPr>
        <w:jc w:val="both"/>
      </w:pPr>
      <w:r w:rsidRPr="00BC7256">
        <w:t>Aibek Smagul</w:t>
      </w:r>
      <w:r>
        <w:t xml:space="preserve"> </w:t>
      </w:r>
      <w:r w:rsidR="00B456E0">
        <w:t>BSc MSc</w:t>
      </w:r>
    </w:p>
    <w:p w14:paraId="13AF706A" w14:textId="3D3E64ED" w:rsidR="00BC7256" w:rsidRDefault="00BC7256" w:rsidP="008821D1">
      <w:pPr>
        <w:jc w:val="both"/>
      </w:pPr>
      <w:r>
        <w:t>PhD Student</w:t>
      </w:r>
    </w:p>
    <w:p w14:paraId="2EBFEC72" w14:textId="77777777" w:rsidR="00F56C4E" w:rsidRPr="00BC7256" w:rsidRDefault="00F56C4E" w:rsidP="008821D1">
      <w:pPr>
        <w:jc w:val="both"/>
      </w:pPr>
    </w:p>
    <w:p w14:paraId="11FCA28F" w14:textId="2D0BAAF0" w:rsidR="00BC7256" w:rsidRDefault="00BC7256" w:rsidP="008821D1">
      <w:pPr>
        <w:jc w:val="both"/>
      </w:pPr>
      <w:r w:rsidRPr="00BC7256">
        <w:t xml:space="preserve">James </w:t>
      </w:r>
      <w:r w:rsidR="00587003">
        <w:t xml:space="preserve">Ross </w:t>
      </w:r>
      <w:r w:rsidRPr="00BC7256">
        <w:t>Anderson</w:t>
      </w:r>
      <w:r>
        <w:t xml:space="preserve"> </w:t>
      </w:r>
      <w:r w:rsidR="00587003" w:rsidRPr="00587003">
        <w:t>BSc (Hons) BVetMed MRes MRCVS</w:t>
      </w:r>
    </w:p>
    <w:p w14:paraId="1DB2AEA4" w14:textId="79F66AA2" w:rsidR="00BC7256" w:rsidRPr="00BC7256" w:rsidRDefault="00FD10C2" w:rsidP="008821D1">
      <w:pPr>
        <w:jc w:val="both"/>
      </w:pPr>
      <w:r>
        <w:t>PhD Student</w:t>
      </w:r>
    </w:p>
    <w:p w14:paraId="58D8777F" w14:textId="77777777" w:rsidR="00BC7256" w:rsidRDefault="00BC7256" w:rsidP="008821D1">
      <w:pPr>
        <w:jc w:val="both"/>
        <w:rPr>
          <w:b/>
        </w:rPr>
      </w:pPr>
    </w:p>
    <w:p w14:paraId="036D21C6" w14:textId="77777777" w:rsidR="00BC7256" w:rsidRDefault="00BC7256" w:rsidP="008821D1">
      <w:pPr>
        <w:jc w:val="both"/>
        <w:rPr>
          <w:b/>
        </w:rPr>
      </w:pPr>
    </w:p>
    <w:p w14:paraId="0CB56C38" w14:textId="77777777" w:rsidR="00BC7256" w:rsidRDefault="00BC7256" w:rsidP="008821D1">
      <w:pPr>
        <w:jc w:val="both"/>
        <w:rPr>
          <w:b/>
        </w:rPr>
      </w:pPr>
    </w:p>
    <w:p w14:paraId="2705582B" w14:textId="77777777" w:rsidR="00BC7256" w:rsidRDefault="00BC7256" w:rsidP="008821D1">
      <w:pPr>
        <w:jc w:val="both"/>
        <w:rPr>
          <w:b/>
        </w:rPr>
      </w:pPr>
    </w:p>
    <w:p w14:paraId="13142977" w14:textId="77777777" w:rsidR="00BC7256" w:rsidRDefault="00BC7256" w:rsidP="008821D1">
      <w:pPr>
        <w:jc w:val="both"/>
        <w:rPr>
          <w:b/>
        </w:rPr>
      </w:pPr>
    </w:p>
    <w:p w14:paraId="0787646B" w14:textId="77777777" w:rsidR="00BC7256" w:rsidRDefault="00BC7256" w:rsidP="008821D1">
      <w:pPr>
        <w:jc w:val="both"/>
        <w:rPr>
          <w:b/>
        </w:rPr>
      </w:pPr>
    </w:p>
    <w:p w14:paraId="70241A76" w14:textId="77777777" w:rsidR="00BC7256" w:rsidRDefault="00BC7256" w:rsidP="008821D1">
      <w:pPr>
        <w:jc w:val="both"/>
        <w:rPr>
          <w:b/>
        </w:rPr>
      </w:pPr>
    </w:p>
    <w:p w14:paraId="3418068C" w14:textId="77777777" w:rsidR="00BC7256" w:rsidRDefault="00BC7256" w:rsidP="008821D1">
      <w:pPr>
        <w:jc w:val="both"/>
        <w:rPr>
          <w:b/>
        </w:rPr>
      </w:pPr>
    </w:p>
    <w:p w14:paraId="18BFEF12" w14:textId="77777777" w:rsidR="00BC7256" w:rsidRDefault="00BC7256" w:rsidP="008821D1">
      <w:pPr>
        <w:jc w:val="both"/>
        <w:rPr>
          <w:b/>
        </w:rPr>
      </w:pPr>
    </w:p>
    <w:p w14:paraId="11780BF9" w14:textId="60D68A3D" w:rsidR="00BC7256" w:rsidRDefault="00BC7256" w:rsidP="008821D1">
      <w:pPr>
        <w:jc w:val="both"/>
        <w:rPr>
          <w:b/>
        </w:rPr>
      </w:pPr>
    </w:p>
    <w:p w14:paraId="21823A3A" w14:textId="77777777" w:rsidR="00963431" w:rsidRDefault="00963431" w:rsidP="008821D1">
      <w:pPr>
        <w:jc w:val="both"/>
        <w:rPr>
          <w:b/>
        </w:rPr>
      </w:pPr>
    </w:p>
    <w:p w14:paraId="45701D28" w14:textId="77777777" w:rsidR="00BC7256" w:rsidRDefault="00BC7256" w:rsidP="008821D1">
      <w:pPr>
        <w:jc w:val="both"/>
        <w:rPr>
          <w:b/>
        </w:rPr>
      </w:pPr>
    </w:p>
    <w:p w14:paraId="791B6F3B" w14:textId="77777777" w:rsidR="00BC7256" w:rsidRDefault="00BC7256" w:rsidP="008821D1">
      <w:pPr>
        <w:jc w:val="both"/>
        <w:rPr>
          <w:b/>
        </w:rPr>
      </w:pPr>
    </w:p>
    <w:p w14:paraId="7F8D1658" w14:textId="77777777" w:rsidR="004B2E89" w:rsidRDefault="004B2E89" w:rsidP="008821D1">
      <w:pPr>
        <w:spacing w:line="480" w:lineRule="auto"/>
        <w:jc w:val="both"/>
        <w:rPr>
          <w:b/>
        </w:rPr>
      </w:pPr>
    </w:p>
    <w:p w14:paraId="49D291BA" w14:textId="16DAF89E" w:rsidR="007A6E73" w:rsidRPr="00963431" w:rsidRDefault="00E90F56" w:rsidP="000A0B5D">
      <w:pPr>
        <w:spacing w:before="100" w:beforeAutospacing="1" w:after="100" w:afterAutospacing="1" w:line="480" w:lineRule="auto"/>
        <w:jc w:val="both"/>
        <w:rPr>
          <w:rFonts w:cstheme="minorHAnsi"/>
          <w:b/>
        </w:rPr>
      </w:pPr>
      <w:r w:rsidRPr="00963431">
        <w:rPr>
          <w:rFonts w:cstheme="minorHAnsi"/>
          <w:b/>
        </w:rPr>
        <w:lastRenderedPageBreak/>
        <w:t>Abstract</w:t>
      </w:r>
    </w:p>
    <w:p w14:paraId="19A90D4D" w14:textId="77777777" w:rsidR="00965E57" w:rsidRPr="00965E57" w:rsidRDefault="00965E57" w:rsidP="000A0B5D">
      <w:pPr>
        <w:spacing w:before="100" w:beforeAutospacing="1" w:after="100" w:afterAutospacing="1" w:line="480" w:lineRule="auto"/>
        <w:jc w:val="both"/>
        <w:rPr>
          <w:rFonts w:cstheme="minorHAnsi"/>
        </w:rPr>
      </w:pPr>
      <w:r w:rsidRPr="00965E57">
        <w:rPr>
          <w:rFonts w:cstheme="minorHAnsi"/>
        </w:rPr>
        <w:t>Introduction:</w:t>
      </w:r>
    </w:p>
    <w:p w14:paraId="05700C42" w14:textId="77777777" w:rsidR="00965E57" w:rsidRPr="00965E57" w:rsidRDefault="00965E57" w:rsidP="000A0B5D">
      <w:pPr>
        <w:spacing w:before="100" w:beforeAutospacing="1" w:after="100" w:afterAutospacing="1" w:line="480" w:lineRule="auto"/>
        <w:jc w:val="both"/>
        <w:rPr>
          <w:rFonts w:cstheme="minorHAnsi"/>
        </w:rPr>
      </w:pPr>
      <w:r w:rsidRPr="00965E57">
        <w:rPr>
          <w:rFonts w:cstheme="minorHAnsi"/>
        </w:rPr>
        <w:t>Synovial fluid (SF) is in close proximity to tissues which are primarily altered during articular disease and has significant potential to better understand the underlying disease pathogeneses of articular pathologies and biomarker discovery. Although development of mass spectrometry-based methods has allowed faster and higher sensitivity techniques, interrogation of the SF proteome has been hindered by its large protein concentration dynamic range, impeding quantification of lower abundant proteins.</w:t>
      </w:r>
    </w:p>
    <w:p w14:paraId="3692E5D1" w14:textId="77777777" w:rsidR="00965E57" w:rsidRPr="00965E57" w:rsidRDefault="00965E57" w:rsidP="000A0B5D">
      <w:pPr>
        <w:spacing w:before="100" w:beforeAutospacing="1" w:after="100" w:afterAutospacing="1" w:line="480" w:lineRule="auto"/>
        <w:jc w:val="both"/>
        <w:rPr>
          <w:rFonts w:cstheme="minorHAnsi"/>
        </w:rPr>
      </w:pPr>
      <w:r w:rsidRPr="00965E57">
        <w:rPr>
          <w:rFonts w:cstheme="minorHAnsi"/>
        </w:rPr>
        <w:t>Areas covered:</w:t>
      </w:r>
    </w:p>
    <w:p w14:paraId="3C87525A" w14:textId="5B6EE57B" w:rsidR="00965E57" w:rsidRPr="00965E57" w:rsidRDefault="00965E57" w:rsidP="000A0B5D">
      <w:pPr>
        <w:spacing w:before="100" w:beforeAutospacing="1" w:after="100" w:afterAutospacing="1" w:line="480" w:lineRule="auto"/>
        <w:jc w:val="both"/>
        <w:rPr>
          <w:rFonts w:cstheme="minorHAnsi"/>
        </w:rPr>
      </w:pPr>
      <w:r w:rsidRPr="00965E57">
        <w:rPr>
          <w:rFonts w:cstheme="minorHAnsi"/>
        </w:rPr>
        <w:t xml:space="preserve">Recent advances have developed methodologies to reduce the large protein concentration dynamic range of SF and subsequently allow deeper exploration of the </w:t>
      </w:r>
      <w:r w:rsidR="00320C99">
        <w:rPr>
          <w:rFonts w:cstheme="minorHAnsi"/>
        </w:rPr>
        <w:t>SF</w:t>
      </w:r>
      <w:r w:rsidRPr="00965E57">
        <w:rPr>
          <w:rFonts w:cstheme="minorHAnsi"/>
        </w:rPr>
        <w:t xml:space="preserve"> proteome. This review concentrates on methods to overcome biofluid complexity, mass spectrometry proteomics methodologies, extracellular vesicles proteomics and the application of advances within the field in clinical disease, including osteoarthritis, rheumato</w:t>
      </w:r>
      <w:r w:rsidR="00832CD8">
        <w:rPr>
          <w:rFonts w:cstheme="minorHAnsi"/>
        </w:rPr>
        <w:t>id arthritis, spondyloarthritis</w:t>
      </w:r>
      <w:r w:rsidRPr="00965E57">
        <w:rPr>
          <w:rFonts w:cstheme="minorHAnsi"/>
        </w:rPr>
        <w:t xml:space="preserve"> and juvenile arthritis. A narrative review was conducted with articles searched using PubMed</w:t>
      </w:r>
      <w:r w:rsidR="00BF349F">
        <w:rPr>
          <w:rFonts w:cstheme="minorHAnsi"/>
        </w:rPr>
        <w:t>, 1991-2018</w:t>
      </w:r>
      <w:r w:rsidRPr="00965E57">
        <w:rPr>
          <w:rFonts w:cstheme="minorHAnsi"/>
        </w:rPr>
        <w:t>.</w:t>
      </w:r>
    </w:p>
    <w:p w14:paraId="2E6F0EDA" w14:textId="77777777" w:rsidR="00965E57" w:rsidRPr="00965E57" w:rsidRDefault="00965E57" w:rsidP="000A0B5D">
      <w:pPr>
        <w:spacing w:before="100" w:beforeAutospacing="1" w:after="100" w:afterAutospacing="1" w:line="480" w:lineRule="auto"/>
        <w:jc w:val="both"/>
        <w:rPr>
          <w:rFonts w:cstheme="minorHAnsi"/>
        </w:rPr>
      </w:pPr>
      <w:r w:rsidRPr="00965E57">
        <w:rPr>
          <w:rFonts w:cstheme="minorHAnsi"/>
        </w:rPr>
        <w:t>Expert opinion:</w:t>
      </w:r>
    </w:p>
    <w:p w14:paraId="6E7451FF" w14:textId="77777777" w:rsidR="00965E57" w:rsidRDefault="00965E57" w:rsidP="000A0B5D">
      <w:pPr>
        <w:autoSpaceDE w:val="0"/>
        <w:autoSpaceDN w:val="0"/>
        <w:adjustRightInd w:val="0"/>
        <w:spacing w:before="100" w:beforeAutospacing="1" w:after="100" w:afterAutospacing="1" w:line="480" w:lineRule="auto"/>
        <w:jc w:val="both"/>
        <w:rPr>
          <w:rFonts w:cstheme="minorHAnsi"/>
        </w:rPr>
      </w:pPr>
      <w:r w:rsidRPr="00965E57">
        <w:rPr>
          <w:rFonts w:cstheme="minorHAnsi"/>
        </w:rPr>
        <w:t>The SF proteomics field faces various challenges, including the requirement for rigorous and standardised methods of sample collection/storage, the sensitivity and specificity of proteomic assays, techniques to combat the large protein concentration dynamic range and comprehensive data analysis to reduce falsely identified markers. Additionally, there are challenges in developing multi ‘omic’ integration techniques, with computational integration enhancing analysis.</w:t>
      </w:r>
    </w:p>
    <w:p w14:paraId="629F37FC" w14:textId="780CFD6F" w:rsidR="004B2E89" w:rsidRPr="004B2E89" w:rsidRDefault="004B2E89" w:rsidP="000A0B5D">
      <w:pPr>
        <w:spacing w:before="100" w:beforeAutospacing="1" w:after="100" w:afterAutospacing="1" w:line="480" w:lineRule="auto"/>
        <w:jc w:val="both"/>
        <w:rPr>
          <w:rFonts w:cs="AdvP45A506"/>
          <w:color w:val="231F20"/>
        </w:rPr>
      </w:pPr>
      <w:r w:rsidRPr="000B1AE4">
        <w:rPr>
          <w:rFonts w:cs="AdvP45A506"/>
          <w:b/>
          <w:color w:val="231F20"/>
        </w:rPr>
        <w:t>Keywords:</w:t>
      </w:r>
      <w:r w:rsidRPr="004B2E89">
        <w:rPr>
          <w:rFonts w:cs="AdvP45A506"/>
          <w:color w:val="231F20"/>
        </w:rPr>
        <w:t xml:space="preserve"> mass spectrometry, proteomics, synovial fluid</w:t>
      </w:r>
      <w:r w:rsidR="000B1AE4">
        <w:rPr>
          <w:rFonts w:cs="AdvP45A506"/>
          <w:color w:val="231F20"/>
        </w:rPr>
        <w:t xml:space="preserve"> </w:t>
      </w:r>
      <w:r w:rsidRPr="004B2E89">
        <w:rPr>
          <w:rFonts w:cs="AdvP45A506"/>
          <w:color w:val="231F20"/>
        </w:rPr>
        <w:t xml:space="preserve"> </w:t>
      </w:r>
    </w:p>
    <w:p w14:paraId="0AD86031" w14:textId="2AD19D95" w:rsidR="00B16879" w:rsidRPr="0057745A" w:rsidRDefault="000B1AE4" w:rsidP="00963431">
      <w:pPr>
        <w:pStyle w:val="ListParagraph"/>
        <w:numPr>
          <w:ilvl w:val="0"/>
          <w:numId w:val="3"/>
        </w:numPr>
        <w:spacing w:line="480" w:lineRule="auto"/>
        <w:jc w:val="both"/>
      </w:pPr>
      <w:r w:rsidRPr="0057745A">
        <w:lastRenderedPageBreak/>
        <w:t>Introduction</w:t>
      </w:r>
    </w:p>
    <w:p w14:paraId="29EEE92E" w14:textId="0A5A4214" w:rsidR="00B16879" w:rsidRDefault="00B16879" w:rsidP="00963431">
      <w:pPr>
        <w:spacing w:line="480" w:lineRule="auto"/>
        <w:jc w:val="both"/>
      </w:pPr>
      <w:r w:rsidRPr="0067089D">
        <w:t xml:space="preserve">Synovial fluid (SF) </w:t>
      </w:r>
      <w:r w:rsidR="001959F0" w:rsidRPr="0067089D">
        <w:t>acts</w:t>
      </w:r>
      <w:r w:rsidRPr="0067089D">
        <w:t xml:space="preserve"> </w:t>
      </w:r>
      <w:r w:rsidR="001959F0" w:rsidRPr="0067089D">
        <w:t xml:space="preserve">principally </w:t>
      </w:r>
      <w:r w:rsidRPr="0067089D">
        <w:t>as a biological lubricant</w:t>
      </w:r>
      <w:r w:rsidR="001959F0" w:rsidRPr="0067089D">
        <w:t xml:space="preserve"> of the joint</w:t>
      </w:r>
      <w:r w:rsidRPr="0067089D">
        <w:t>, reducing friction between synovial joint articular cartilage surfaces, but also function</w:t>
      </w:r>
      <w:r w:rsidR="001959F0" w:rsidRPr="0067089D">
        <w:t>ing</w:t>
      </w:r>
      <w:r w:rsidRPr="0067089D">
        <w:t xml:space="preserve"> as a nutrient</w:t>
      </w:r>
      <w:r w:rsidR="001959F0" w:rsidRPr="0067089D">
        <w:t xml:space="preserve"> pool</w:t>
      </w:r>
      <w:r w:rsidRPr="0067089D">
        <w:t xml:space="preserve"> for surrounding tissues and allow</w:t>
      </w:r>
      <w:r w:rsidR="001959F0" w:rsidRPr="0067089D">
        <w:t>ing</w:t>
      </w:r>
      <w:r w:rsidRPr="0067089D">
        <w:t xml:space="preserve"> m</w:t>
      </w:r>
      <w:r w:rsidR="002B4293" w:rsidRPr="0067089D">
        <w:t xml:space="preserve">ovement of cytokines </w:t>
      </w:r>
      <w:r w:rsidR="009348BA" w:rsidRPr="0067089D">
        <w:fldChar w:fldCharType="begin">
          <w:fldData xml:space="preserve">PEVuZE5vdGU+PENpdGU+PEF1dGhvcj5CbGV3aXM8L0F1dGhvcj48WWVhcj4yMDA3PC9ZZWFyPjxS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</w:fldData>
        </w:fldChar>
      </w:r>
      <w:r w:rsidR="002317A8">
        <w:instrText xml:space="preserve"> ADDIN EN.CITE </w:instrText>
      </w:r>
      <w:r w:rsidR="002317A8">
        <w:fldChar w:fldCharType="begin">
          <w:fldData xml:space="preserve">PEVuZE5vdGU+PENpdGU+PEF1dGhvcj5CbGV3aXM8L0F1dGhvcj48WWVhcj4yMDA3PC9ZZWFyPjxS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</w:fldData>
        </w:fldChar>
      </w:r>
      <w:r w:rsidR="002317A8">
        <w:instrText xml:space="preserve"> ADDIN EN.CITE.DATA </w:instrText>
      </w:r>
      <w:r w:rsidR="002317A8">
        <w:fldChar w:fldCharType="end"/>
      </w:r>
      <w:r w:rsidR="009348BA" w:rsidRPr="0067089D">
        <w:fldChar w:fldCharType="separate"/>
      </w:r>
      <w:r w:rsidR="002317A8">
        <w:rPr>
          <w:noProof/>
        </w:rPr>
        <w:t>[1,2]</w:t>
      </w:r>
      <w:r w:rsidR="009348BA" w:rsidRPr="0067089D">
        <w:fldChar w:fldCharType="end"/>
      </w:r>
      <w:r w:rsidRPr="0067089D">
        <w:t xml:space="preserve">. SF is of </w:t>
      </w:r>
      <w:r w:rsidR="001959F0" w:rsidRPr="0067089D">
        <w:t>particular</w:t>
      </w:r>
      <w:r w:rsidRPr="0067089D">
        <w:t xml:space="preserve"> interest for </w:t>
      </w:r>
      <w:r w:rsidR="001959F0" w:rsidRPr="0067089D">
        <w:t xml:space="preserve">the </w:t>
      </w:r>
      <w:r w:rsidRPr="0067089D">
        <w:t xml:space="preserve">investigation of orthopaedic pathologies, including osteoarthritis (OA), rheumatoid arthritis </w:t>
      </w:r>
      <w:r w:rsidR="00762DC3" w:rsidRPr="0067089D">
        <w:t>(RA)</w:t>
      </w:r>
      <w:r w:rsidR="0069055D">
        <w:t xml:space="preserve">, </w:t>
      </w:r>
      <w:r w:rsidR="0069055D" w:rsidRPr="001C5AE8">
        <w:rPr>
          <w:rFonts w:cstheme="minorHAnsi"/>
        </w:rPr>
        <w:t xml:space="preserve">juvenile arthritis, </w:t>
      </w:r>
      <w:r w:rsidR="001C5AE8" w:rsidRPr="0057745A">
        <w:rPr>
          <w:rFonts w:cstheme="minorHAnsi"/>
          <w:shd w:val="clear" w:color="auto" w:fill="FFFFFF"/>
        </w:rPr>
        <w:t>spondyloarthritis</w:t>
      </w:r>
      <w:r w:rsidR="001C5AE8" w:rsidRPr="001C5AE8">
        <w:rPr>
          <w:rFonts w:cstheme="minorHAnsi"/>
        </w:rPr>
        <w:t xml:space="preserve">, </w:t>
      </w:r>
      <w:r w:rsidR="001959F0" w:rsidRPr="001C5AE8">
        <w:rPr>
          <w:rFonts w:cstheme="minorHAnsi"/>
        </w:rPr>
        <w:t>osteochondrosis</w:t>
      </w:r>
      <w:r w:rsidR="001959F0" w:rsidRPr="0067089D">
        <w:t xml:space="preserve"> </w:t>
      </w:r>
      <w:r w:rsidRPr="0067089D">
        <w:t xml:space="preserve">and synovial sepsis, </w:t>
      </w:r>
      <w:r w:rsidR="001959F0" w:rsidRPr="0067089D">
        <w:t>due to its</w:t>
      </w:r>
      <w:r w:rsidRPr="0067089D">
        <w:t xml:space="preserve"> close proximity to various tissues which are primarily altered during these disease processes, with </w:t>
      </w:r>
      <w:r w:rsidR="001959F0" w:rsidRPr="0067089D">
        <w:t xml:space="preserve">collection protocols </w:t>
      </w:r>
      <w:r w:rsidRPr="0067089D">
        <w:t>minimally invasive</w:t>
      </w:r>
      <w:r w:rsidR="0092481F">
        <w:t xml:space="preserve"> </w:t>
      </w:r>
      <w:r w:rsidR="00DB1495" w:rsidRPr="0067089D">
        <w:fldChar w:fldCharType="begin">
          <w:fldData xml:space="preserve">PEVuZE5vdGU+PENpdGU+PEF1dGhvcj5BbmRlcnNvbjwvQXV0aG9yPjxZZWFyPjIwMTg8L1llYXI+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jAxLTk8L3BhZ2VzPjx2b2x1bWU+ODwv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==
</w:fldData>
        </w:fldChar>
      </w:r>
      <w:r w:rsidR="003B2CB6">
        <w:instrText xml:space="preserve"> ADDIN EN.CITE </w:instrText>
      </w:r>
      <w:r w:rsidR="003B2CB6">
        <w:fldChar w:fldCharType="begin">
          <w:fldData xml:space="preserve">PEVuZE5vdGU+PENpdGU+PEF1dGhvcj5BbmRlcnNvbjwvQXV0aG9yPjxZZWFyPjIwMTg8L1llYXI+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jAxLTk8L3BhZ2VzPjx2b2x1bWU+ODwv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==
</w:fldData>
        </w:fldChar>
      </w:r>
      <w:r w:rsidR="003B2CB6">
        <w:instrText xml:space="preserve"> ADDIN EN.CITE.DATA </w:instrText>
      </w:r>
      <w:r w:rsidR="003B2CB6">
        <w:fldChar w:fldCharType="end"/>
      </w:r>
      <w:r w:rsidR="00DB1495" w:rsidRPr="0067089D">
        <w:fldChar w:fldCharType="separate"/>
      </w:r>
      <w:r w:rsidR="003B2CB6">
        <w:rPr>
          <w:noProof/>
        </w:rPr>
        <w:t>[3-5]</w:t>
      </w:r>
      <w:r w:rsidR="00DB1495" w:rsidRPr="0067089D">
        <w:fldChar w:fldCharType="end"/>
      </w:r>
      <w:r w:rsidRPr="0067089D">
        <w:t xml:space="preserve">. Therefore, SF has </w:t>
      </w:r>
      <w:r w:rsidR="001959F0" w:rsidRPr="0067089D">
        <w:t>significant</w:t>
      </w:r>
      <w:r w:rsidRPr="0067089D">
        <w:t xml:space="preserve"> potential </w:t>
      </w:r>
      <w:r w:rsidR="001959F0" w:rsidRPr="0067089D">
        <w:t>to greater</w:t>
      </w:r>
      <w:r w:rsidRPr="0067089D">
        <w:t xml:space="preserve"> understand </w:t>
      </w:r>
      <w:r w:rsidR="001959F0" w:rsidRPr="0067089D">
        <w:t>the</w:t>
      </w:r>
      <w:r w:rsidRPr="0067089D">
        <w:t xml:space="preserve"> underlying disease pathogenes</w:t>
      </w:r>
      <w:r w:rsidR="00D65905" w:rsidRPr="0067089D">
        <w:t>es of these conditions</w:t>
      </w:r>
      <w:r w:rsidRPr="0067089D">
        <w:t xml:space="preserve"> and biomarker discovery.</w:t>
      </w:r>
    </w:p>
    <w:p w14:paraId="6C02A719" w14:textId="0EC3CA73" w:rsidR="000B1AE4" w:rsidRDefault="000B1AE4" w:rsidP="008821D1">
      <w:pPr>
        <w:spacing w:line="480" w:lineRule="auto"/>
        <w:jc w:val="both"/>
      </w:pPr>
      <w:r>
        <w:t xml:space="preserve">The main challenge to SF proteomics is the high dynamic range of protein concentrations. Direct analysis of SF will not enable detection of peptides present at low concentration (which are likely to be the proteins of interest with respect to biomarker discovery) and thus fractionation, depletion and equalisation techniques have been developed.  </w:t>
      </w:r>
    </w:p>
    <w:p w14:paraId="4C5EEB04" w14:textId="06A95833" w:rsidR="000B1AE4" w:rsidRPr="0067089D" w:rsidRDefault="00D316E8" w:rsidP="008821D1">
      <w:pPr>
        <w:spacing w:line="480" w:lineRule="auto"/>
        <w:jc w:val="both"/>
      </w:pPr>
      <w:r>
        <w:t xml:space="preserve">This article will review recent advances in </w:t>
      </w:r>
      <w:r w:rsidR="000B1AE4">
        <w:t xml:space="preserve">method development for </w:t>
      </w:r>
      <w:r w:rsidR="001C5AE8">
        <w:t>mass spectrometry (MS)</w:t>
      </w:r>
      <w:r w:rsidR="000B1AE4">
        <w:t>-ba</w:t>
      </w:r>
      <w:r>
        <w:t xml:space="preserve">sed SF proteomics, focusing </w:t>
      </w:r>
      <w:r w:rsidR="000B1AE4">
        <w:t xml:space="preserve">in particular on advances in </w:t>
      </w:r>
      <w:r>
        <w:t>protein equalisation</w:t>
      </w:r>
      <w:r w:rsidR="000B1AE4">
        <w:t>.</w:t>
      </w:r>
      <w:r>
        <w:t xml:space="preserve"> We will describe the methods used to identify proteins which may be used clinically either as diagnostic or prognostic biomarkers</w:t>
      </w:r>
      <w:r w:rsidR="000B1AE4">
        <w:t xml:space="preserve"> </w:t>
      </w:r>
      <w:r>
        <w:t xml:space="preserve">of arthropathies or potential therapeutic targets. </w:t>
      </w:r>
      <w:r w:rsidRPr="00DC7EFB">
        <w:rPr>
          <w:rFonts w:cstheme="minorHAnsi"/>
        </w:rPr>
        <w:t xml:space="preserve">We will focus on recent studies in </w:t>
      </w:r>
      <w:r w:rsidR="001C5AE8" w:rsidRPr="00DC7EFB">
        <w:rPr>
          <w:rFonts w:cstheme="minorHAnsi"/>
        </w:rPr>
        <w:t xml:space="preserve">four </w:t>
      </w:r>
      <w:r w:rsidRPr="00DC7EFB">
        <w:rPr>
          <w:rFonts w:cstheme="minorHAnsi"/>
        </w:rPr>
        <w:t>major</w:t>
      </w:r>
      <w:r w:rsidR="00472A7B" w:rsidRPr="00DC7EFB">
        <w:rPr>
          <w:rFonts w:cstheme="minorHAnsi"/>
        </w:rPr>
        <w:t xml:space="preserve"> arthropathies osteoarthritis, r</w:t>
      </w:r>
      <w:r w:rsidRPr="00DC7EFB">
        <w:rPr>
          <w:rFonts w:cstheme="minorHAnsi"/>
        </w:rPr>
        <w:t>heumatoid arthritis</w:t>
      </w:r>
      <w:r w:rsidR="001C5AE8" w:rsidRPr="00DC7EFB">
        <w:rPr>
          <w:rFonts w:cstheme="minorHAnsi"/>
        </w:rPr>
        <w:t xml:space="preserve">, </w:t>
      </w:r>
      <w:r w:rsidRPr="00F62868">
        <w:rPr>
          <w:rFonts w:cstheme="minorHAnsi"/>
        </w:rPr>
        <w:t>juvenile arthritis</w:t>
      </w:r>
      <w:r w:rsidR="001C5AE8" w:rsidRPr="00F62868">
        <w:rPr>
          <w:rFonts w:cstheme="minorHAnsi"/>
        </w:rPr>
        <w:t xml:space="preserve"> and </w:t>
      </w:r>
      <w:r w:rsidR="001C5AE8" w:rsidRPr="0057745A">
        <w:rPr>
          <w:rFonts w:cstheme="minorHAnsi"/>
          <w:shd w:val="clear" w:color="auto" w:fill="FFFFFF"/>
        </w:rPr>
        <w:t>spondyloarthritis</w:t>
      </w:r>
      <w:r w:rsidRPr="00DC7EFB">
        <w:rPr>
          <w:rFonts w:cstheme="minorHAnsi"/>
        </w:rPr>
        <w:t>.</w:t>
      </w:r>
      <w:r>
        <w:t xml:space="preserve"> It </w:t>
      </w:r>
      <w:r w:rsidR="000B1AE4">
        <w:t>should be noted that our i</w:t>
      </w:r>
      <w:r>
        <w:t xml:space="preserve">ntention is not to review all novel </w:t>
      </w:r>
      <w:r w:rsidR="00C52AE8">
        <w:t>SF biomarkers</w:t>
      </w:r>
      <w:r w:rsidR="000B1AE4">
        <w:t>, but rat</w:t>
      </w:r>
      <w:r>
        <w:t xml:space="preserve">her focus on the methodological </w:t>
      </w:r>
      <w:r w:rsidR="000B1AE4">
        <w:t xml:space="preserve">aspects </w:t>
      </w:r>
      <w:r>
        <w:t xml:space="preserve">applicable </w:t>
      </w:r>
      <w:r w:rsidR="000B1AE4">
        <w:t xml:space="preserve">within the </w:t>
      </w:r>
      <w:r>
        <w:t>SF</w:t>
      </w:r>
      <w:r w:rsidR="000B1AE4">
        <w:t xml:space="preserve"> proteomics field.</w:t>
      </w:r>
    </w:p>
    <w:p w14:paraId="03641DAF" w14:textId="03326621" w:rsidR="00C351BB" w:rsidRPr="0067089D" w:rsidRDefault="00C52AE8" w:rsidP="008821D1">
      <w:pPr>
        <w:spacing w:line="480" w:lineRule="auto"/>
        <w:jc w:val="both"/>
      </w:pPr>
      <w:r>
        <w:t>2. Principles</w:t>
      </w:r>
    </w:p>
    <w:p w14:paraId="32D3864F" w14:textId="773C6093" w:rsidR="00B16879" w:rsidRPr="0067089D" w:rsidRDefault="00C52AE8" w:rsidP="008821D1">
      <w:pPr>
        <w:spacing w:line="480" w:lineRule="auto"/>
        <w:jc w:val="both"/>
        <w:rPr>
          <w:i/>
          <w:highlight w:val="yellow"/>
        </w:rPr>
      </w:pPr>
      <w:r>
        <w:t>2.1</w:t>
      </w:r>
      <w:r w:rsidR="00C351BB" w:rsidRPr="0067089D">
        <w:t>.</w:t>
      </w:r>
      <w:r w:rsidR="00C351BB" w:rsidRPr="0067089D">
        <w:tab/>
      </w:r>
      <w:r w:rsidR="00C351BB" w:rsidRPr="00C52AE8">
        <w:t>Biofluid sample complexity</w:t>
      </w:r>
    </w:p>
    <w:p w14:paraId="77D46654" w14:textId="25638F20" w:rsidR="00B16879" w:rsidRPr="0067089D" w:rsidRDefault="00B16879" w:rsidP="008821D1">
      <w:pPr>
        <w:spacing w:line="480" w:lineRule="auto"/>
        <w:jc w:val="both"/>
      </w:pPr>
      <w:r w:rsidRPr="0067089D">
        <w:t xml:space="preserve">The development of liquid chromatography tandem mass spectrometry (LC-MS/MS) has provided a faster and more sensitive methodology to identify and quantify proteins within complex biological </w:t>
      </w:r>
      <w:r w:rsidRPr="0067089D">
        <w:lastRenderedPageBreak/>
        <w:t xml:space="preserve">samples </w:t>
      </w:r>
      <w:r w:rsidR="00D70604" w:rsidRPr="0067089D">
        <w:fldChar w:fldCharType="begin"/>
      </w:r>
      <w:r w:rsidR="002317A8">
        <w:instrText xml:space="preserve"> ADDIN EN.CITE &lt;EndNote&gt;&lt;Cite&gt;&lt;Author&gt;Hsueh&lt;/Author&gt;&lt;Year&gt;2014&lt;/Year&gt;&lt;RecNum&gt;342&lt;/RecNum&gt;&lt;DisplayText&gt;[6,7]&lt;/DisplayText&gt;&lt;record&gt;&lt;rec-number&gt;342&lt;/rec-number&gt;&lt;foreign-keys&gt;&lt;key app="EN" db-id="xxd2pawa49tr59ess5zvesa9e5efrfp55s5t" timestamp="0"&gt;342&lt;/key&gt;&lt;/foreign-keys&gt;&lt;ref-type name="Journal Article"&gt;17&lt;/ref-type&gt;&lt;contributors&gt;&lt;authors&gt;&lt;author&gt;Hsueh, Ming-Feng&lt;/author&gt;&lt;author&gt;Önnerfjord, Patrik&lt;/author&gt;&lt;author&gt;Kraus, Virginia Byers&lt;/author&gt;&lt;/authors&gt;&lt;/contributors&gt;&lt;titles&gt;&lt;title&gt;Biomarkers and proteomic analysis of osteoarthritis&lt;/title&gt;&lt;secondary-title&gt;Matrix Biology&lt;/secondary-title&gt;&lt;/titles&gt;&lt;pages&gt;56-66&lt;/pages&gt;&lt;volume&gt;39&lt;/volume&gt;&lt;dates&gt;&lt;year&gt;2014&lt;/year&gt;&lt;/dates&gt;&lt;publisher&gt;Elsevier&lt;/publisher&gt;&lt;urls&gt;&lt;/urls&gt;&lt;electronic-resource-num&gt;10.1016/J.MATBIO.2014.08.012&lt;/electronic-resource-num&gt;&lt;/record&gt;&lt;/Cite&gt;&lt;Cite&gt;&lt;Author&gt;Mahendran&lt;/Author&gt;&lt;Year&gt;2017&lt;/Year&gt;&lt;RecNum&gt;409&lt;/RecNum&gt;&lt;record&gt;&lt;rec-number&gt;409&lt;/rec-number&gt;&lt;foreign-keys&gt;&lt;key app="EN" db-id="xxd2pawa49tr59ess5zvesa9e5efrfp55s5t" timestamp="0"&gt;409&lt;/key&gt;&lt;/foreign-keys&gt;&lt;ref-type name="Journal Article"&gt;17&lt;/ref-type&gt;&lt;contributors&gt;&lt;authors&gt;&lt;author&gt;Mahendran, Shalini M.&lt;/author&gt;&lt;author&gt;Oikonomopoulou, Katerina&lt;/author&gt;&lt;author&gt;Diamandis, Eleftherios P.&lt;/author&gt;&lt;author&gt;Chandran, Vinod&lt;/author&gt;&lt;/authors&gt;&lt;/contributors&gt;&lt;titles&gt;&lt;title&gt;Synovial fluid proteomics in the pursuit of arthritis mediators: An evolving field of novel biomarker discovery&lt;/title&gt;&lt;secondary-title&gt;Critical Reviews in Clinical Laboratory Sciences&lt;/secondary-title&gt;&lt;/titles&gt;&lt;pages&gt;495-505&lt;/pages&gt;&lt;volume&gt;54&lt;/volume&gt;&lt;keywords&gt;&lt;keyword&gt;Proteomics&lt;/keyword&gt;&lt;keyword&gt;biomarkers&lt;/keyword&gt;&lt;keyword&gt;juvenile idiopathic arthritis&lt;/keyword&gt;&lt;keyword&gt;mass spectrometry&lt;/keyword&gt;&lt;keyword&gt;osteoarthritis&lt;/keyword&gt;&lt;keyword&gt;psoriatic arthritis&lt;/keyword&gt;&lt;keyword&gt;rheumatoid arthritis&lt;/keyword&gt;&lt;keyword&gt;synovial fluid&lt;/keyword&gt;&lt;/keywords&gt;&lt;dates&gt;&lt;year&gt;2017&lt;/year&gt;&lt;/dates&gt;&lt;publisher&gt;Taylor &amp;amp; Francis&lt;/publisher&gt;&lt;urls&gt;&lt;/urls&gt;&lt;electronic-resource-num&gt;10.1080/10408363.2017.1408561&lt;/electronic-resource-num&gt;&lt;/record&gt;&lt;/Cite&gt;&lt;/EndNote&gt;</w:instrText>
      </w:r>
      <w:r w:rsidR="00D70604" w:rsidRPr="0067089D">
        <w:fldChar w:fldCharType="separate"/>
      </w:r>
      <w:r w:rsidR="002317A8">
        <w:rPr>
          <w:noProof/>
        </w:rPr>
        <w:t>[6,7]</w:t>
      </w:r>
      <w:r w:rsidR="00D70604" w:rsidRPr="0067089D">
        <w:fldChar w:fldCharType="end"/>
      </w:r>
      <w:r w:rsidRPr="0067089D">
        <w:t xml:space="preserve">. However, the complexity and variability of intensity of proteins within biofluids can lead to various challenges associated with proteome analysis </w:t>
      </w:r>
      <w:r w:rsidR="001209F3" w:rsidRPr="0067089D">
        <w:fldChar w:fldCharType="begin"/>
      </w:r>
      <w:r w:rsidR="003B2CB6">
        <w:instrText xml:space="preserve"> ADDIN EN.CITE &lt;EndNote&gt;&lt;Cite&gt;&lt;Author&gt;Puangpila&lt;/Author&gt;&lt;Year&gt;2015&lt;/Year&gt;&lt;RecNum&gt;229&lt;/RecNum&gt;&lt;DisplayText&gt;[8]&lt;/DisplayText&gt;&lt;record&gt;&lt;rec-number&gt;229&lt;/rec-number&gt;&lt;foreign-keys&gt;&lt;key app="EN" db-id="xxd2pawa49tr59ess5zvesa9e5efrfp55s5t" timestamp="0"&gt;229&lt;/key&gt;&lt;/foreign-keys&gt;&lt;ref-type name="Journal Article"&gt;17&lt;/ref-type&gt;&lt;contributors&gt;&lt;authors&gt;&lt;author&gt;Puangpila, C.&lt;/author&gt;&lt;author&gt;Mayadunne, E.&lt;/author&gt;&lt;author&gt;El Rassi, Z.&lt;/author&gt;&lt;/authors&gt;&lt;/contributors&gt;&lt;auth-address&gt;Department of Chemistry, Oklahoma State University, Stillwater, OK, USA.&lt;/auth-address&gt;&lt;titles&gt;&lt;title&gt;Liquid phase based separation systems for depletion, prefractionation, and enrichment of proteins in biological fluids and matrices for in-depth proteomics analysis-An update covering the period 2011-2014&lt;/title&gt;&lt;secondary-title&gt;Electrophoresis&lt;/secondary-title&gt;&lt;alt-title&gt;Electrophoresis&lt;/alt-title&gt;&lt;/titles&gt;&lt;pages&gt;238-52&lt;/pages&gt;&lt;volume&gt;36&lt;/volume&gt;&lt;number&gt;1&lt;/number&gt;&lt;edition&gt;2014/10/08&lt;/edition&gt;&lt;keywords&gt;&lt;keyword&gt;Animals&lt;/keyword&gt;&lt;keyword&gt;Chemical Fractionation/instrumentation/*methods&lt;/keyword&gt;&lt;keyword&gt;Chromatography, Affinity/instrumentation/*methods&lt;/keyword&gt;&lt;keyword&gt;Electrophoresis/instrumentation/*methods&lt;/keyword&gt;&lt;keyword&gt;Equipment Design&lt;/keyword&gt;&lt;keyword&gt;Humans&lt;/keyword&gt;&lt;keyword&gt;Proteins/analysis/*isolation &amp;amp; purification&lt;/keyword&gt;&lt;keyword&gt;Proteomics/instrumentation/*methods&lt;/keyword&gt;&lt;keyword&gt;Affinity chromatography&lt;/keyword&gt;&lt;keyword&gt;Immunodepletion&lt;/keyword&gt;&lt;keyword&gt;Protein fractionation&lt;/keyword&gt;&lt;keyword&gt;ProteoMiner&lt;/keyword&gt;&lt;keyword&gt;Proteomics&lt;/keyword&gt;&lt;/keywords&gt;&lt;dates&gt;&lt;year&gt;2015&lt;/year&gt;&lt;pub-dates&gt;&lt;date&gt;Jan&lt;/date&gt;&lt;/pub-dates&gt;&lt;/dates&gt;&lt;isbn&gt;0173-0835&lt;/isbn&gt;&lt;accession-num&gt;25287967&lt;/accession-num&gt;&lt;urls&gt;&lt;/urls&gt;&lt;custom2&gt;PMC4485988&lt;/custom2&gt;&lt;custom6&gt;NIHMS699240&lt;/custom6&gt;&lt;electronic-resource-num&gt;10.1002/elps.201400434&lt;/electronic-resource-num&gt;&lt;remote-database-provider&gt;NLM&lt;/remote-database-provider&gt;&lt;language&gt;eng&lt;/language&gt;&lt;/record&gt;&lt;/Cite&gt;&lt;/EndNote&gt;</w:instrText>
      </w:r>
      <w:r w:rsidR="001209F3" w:rsidRPr="0067089D">
        <w:fldChar w:fldCharType="separate"/>
      </w:r>
      <w:r w:rsidR="003B2CB6">
        <w:rPr>
          <w:noProof/>
        </w:rPr>
        <w:t>[8]</w:t>
      </w:r>
      <w:r w:rsidR="001209F3" w:rsidRPr="0067089D">
        <w:fldChar w:fldCharType="end"/>
      </w:r>
      <w:r w:rsidRPr="0067089D">
        <w:t xml:space="preserve">. Similarly to serum, the SF proteome is dominated by highly abundant proteins, with an estimated substantial differential expression of 10x compared to the least abundant proteins, with 95% of the serum proteome consisting of approximately only 20 proteins, although representing just 0.1% of the total number of proteins </w:t>
      </w:r>
      <w:r w:rsidR="006D03BA" w:rsidRPr="0067089D">
        <w:fldChar w:fldCharType="begin">
          <w:fldData xml:space="preserve">PEVuZE5vdGU+PENpdGU+PEF1dGhvcj5BbmRlcnNvbjwvQXV0aG9yPjxZZWFyPjIwMDI8L1llYXI+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</w:fldData>
        </w:fldChar>
      </w:r>
      <w:r w:rsidR="003B2CB6">
        <w:instrText xml:space="preserve"> ADDIN EN.CITE </w:instrText>
      </w:r>
      <w:r w:rsidR="003B2CB6">
        <w:fldChar w:fldCharType="begin">
          <w:fldData xml:space="preserve">PEVuZE5vdGU+PENpdGU+PEF1dGhvcj5BbmRlcnNvbjwvQXV0aG9yPjxZZWFyPjIwMDI8L1llYXI+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</w:fldData>
        </w:fldChar>
      </w:r>
      <w:r w:rsidR="003B2CB6">
        <w:instrText xml:space="preserve"> ADDIN EN.CITE.DATA </w:instrText>
      </w:r>
      <w:r w:rsidR="003B2CB6">
        <w:fldChar w:fldCharType="end"/>
      </w:r>
      <w:r w:rsidR="006D03BA" w:rsidRPr="0067089D">
        <w:fldChar w:fldCharType="separate"/>
      </w:r>
      <w:r w:rsidR="003B2CB6">
        <w:rPr>
          <w:noProof/>
        </w:rPr>
        <w:t>[9-13]</w:t>
      </w:r>
      <w:r w:rsidR="006D03BA" w:rsidRPr="0067089D">
        <w:fldChar w:fldCharType="end"/>
      </w:r>
      <w:r w:rsidR="006D03BA" w:rsidRPr="0067089D">
        <w:t>.</w:t>
      </w:r>
      <w:r w:rsidRPr="0067089D">
        <w:t xml:space="preserve"> These high abundant proteins can therefore mask and interfere with the detection of low abundant proteins, compromising potential biomarker discovery and understanding of pathogenesis pathways </w:t>
      </w:r>
      <w:r w:rsidR="00D70604" w:rsidRPr="0067089D">
        <w:fldChar w:fldCharType="begin">
          <w:fldData xml:space="preserve">PEVuZE5vdGU+PENpdGU+PEF1dGhvcj5TaGVuPC9BdXRob3I+PFllYXI+MjAwNDwvWWVhcj48UmVj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==
</w:fldData>
        </w:fldChar>
      </w:r>
      <w:r w:rsidR="003B2CB6">
        <w:instrText xml:space="preserve"> ADDIN EN.CITE </w:instrText>
      </w:r>
      <w:r w:rsidR="003B2CB6">
        <w:fldChar w:fldCharType="begin">
          <w:fldData xml:space="preserve">PEVuZE5vdGU+PENpdGU+PEF1dGhvcj5TaGVuPC9BdXRob3I+PFllYXI+MjAwNDwvWWVhcj48UmVj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==
</w:fldData>
        </w:fldChar>
      </w:r>
      <w:r w:rsidR="003B2CB6">
        <w:instrText xml:space="preserve"> ADDIN EN.CITE.DATA </w:instrText>
      </w:r>
      <w:r w:rsidR="003B2CB6">
        <w:fldChar w:fldCharType="end"/>
      </w:r>
      <w:r w:rsidR="00D70604" w:rsidRPr="0067089D">
        <w:fldChar w:fldCharType="separate"/>
      </w:r>
      <w:r w:rsidR="003B2CB6">
        <w:rPr>
          <w:noProof/>
        </w:rPr>
        <w:t>[14]</w:t>
      </w:r>
      <w:r w:rsidR="00D70604" w:rsidRPr="0067089D">
        <w:fldChar w:fldCharType="end"/>
      </w:r>
      <w:r w:rsidRPr="0067089D">
        <w:t>. This sub-optimal identification of low abundant proteins is essentially due to a limited ion capacity restricting the isolation, fragmentation and detection of the least abundant peptide ions within ion trap mass spectrometers.</w:t>
      </w:r>
      <w:r w:rsidR="00B503B0">
        <w:t xml:space="preserve"> </w:t>
      </w:r>
      <w:r w:rsidRPr="0067089D">
        <w:t>Thus</w:t>
      </w:r>
      <w:r w:rsidR="00B503B0">
        <w:t>,</w:t>
      </w:r>
      <w:r w:rsidRPr="0067089D">
        <w:t xml:space="preserve"> until improvements within </w:t>
      </w:r>
      <w:r w:rsidR="006D1DFA">
        <w:t xml:space="preserve">MS </w:t>
      </w:r>
      <w:r w:rsidR="00B503B0">
        <w:t xml:space="preserve">technology </w:t>
      </w:r>
      <w:r w:rsidRPr="0067089D">
        <w:t xml:space="preserve">allow for increased coverage of the </w:t>
      </w:r>
      <w:r w:rsidR="00B503B0">
        <w:t xml:space="preserve">native biofluid </w:t>
      </w:r>
      <w:r w:rsidRPr="0067089D">
        <w:t>proteome, at present</w:t>
      </w:r>
      <w:r w:rsidR="00B503B0">
        <w:t>,</w:t>
      </w:r>
      <w:r w:rsidRPr="0067089D">
        <w:t xml:space="preserve"> focusing on modifying the concentration dynamic range of biofluids to within the mass spectrometer’s detectable dynamic range </w:t>
      </w:r>
      <w:r w:rsidR="00B503B0">
        <w:t>is the preferred method to quantify</w:t>
      </w:r>
      <w:r w:rsidRPr="0067089D">
        <w:t xml:space="preserve"> low abundant protein biomarkers </w:t>
      </w:r>
      <w:r w:rsidR="00F675BE" w:rsidRPr="0067089D">
        <w:fldChar w:fldCharType="begin"/>
      </w:r>
      <w:r w:rsidR="003B2CB6">
        <w:instrText xml:space="preserve"> ADDIN EN.CITE &lt;EndNote&gt;&lt;Cite&gt;&lt;Author&gt;Fonslow&lt;/Author&gt;&lt;Year&gt;2011&lt;/Year&gt;&lt;RecNum&gt;227&lt;/RecNum&gt;&lt;DisplayText&gt;[15]&lt;/DisplayText&gt;&lt;record&gt;&lt;rec-number&gt;227&lt;/rec-number&gt;&lt;foreign-keys&gt;&lt;key app="EN" db-id="xxd2pawa49tr59ess5zvesa9e5efrfp55s5t" timestamp="0"&gt;227&lt;/key&gt;&lt;/foreign-keys&gt;&lt;ref-type name="Journal Article"&gt;17&lt;/ref-type&gt;&lt;contributors&gt;&lt;authors&gt;&lt;author&gt;Fonslow, B. R.&lt;/author&gt;&lt;author&gt;Carvalho, P. C.&lt;/author&gt;&lt;author&gt;Academia, K.&lt;/author&gt;&lt;author&gt;Freeby, S.&lt;/author&gt;&lt;author&gt;Xu, T.&lt;/author&gt;&lt;author&gt;Nakorchevsky, A.&lt;/author&gt;&lt;author&gt;Paulus, A.&lt;/author&gt;&lt;author&gt;Yates, J. R., 3rd&lt;/author&gt;&lt;/authors&gt;&lt;/contributors&gt;&lt;auth-address&gt;Department of Chemical Physiology, The Scripps Research Institute, 10550 North Torrey Pines Road, La Jolla, California 92037, USA.&lt;/auth-address&gt;&lt;titles&gt;&lt;title&gt;Improvements in proteomic metrics of low abundance proteins through proteome equalization using ProteoMiner prior to MudPIT&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690-700&lt;/pages&gt;&lt;volume&gt;10&lt;/volume&gt;&lt;number&gt;8&lt;/number&gt;&lt;edition&gt;2011/06/28&lt;/edition&gt;&lt;keywords&gt;&lt;keyword&gt;Chromatography, Liquid&lt;/keyword&gt;&lt;keyword&gt;Electrophoresis, Gel, Two-Dimensional&lt;/keyword&gt;&lt;keyword&gt;HeLa Cells&lt;/keyword&gt;&lt;keyword&gt;Humans&lt;/keyword&gt;&lt;keyword&gt;*Proteomics&lt;/keyword&gt;&lt;keyword&gt;Tandem Mass Spectrometry&lt;/keyword&gt;&lt;/keywords&gt;&lt;dates&gt;&lt;year&gt;2011&lt;/year&gt;&lt;pub-dates&gt;&lt;date&gt;Aug 5&lt;/date&gt;&lt;/pub-dates&gt;&lt;/dates&gt;&lt;isbn&gt;1535-3893&lt;/isbn&gt;&lt;accession-num&gt;21702434&lt;/accession-num&gt;&lt;urls&gt;&lt;/urls&gt;&lt;custom2&gt;PMC3161494&lt;/custom2&gt;&lt;custom6&gt;NIHMS307683&lt;/custom6&gt;&lt;electronic-resource-num&gt;10.1021/pr200304u&lt;/electronic-resource-num&gt;&lt;remote-database-provider&gt;NLM&lt;/remote-database-provider&gt;&lt;language&gt;eng&lt;/language&gt;&lt;/record&gt;&lt;/Cite&gt;&lt;/EndNote&gt;</w:instrText>
      </w:r>
      <w:r w:rsidR="00F675BE" w:rsidRPr="0067089D">
        <w:fldChar w:fldCharType="separate"/>
      </w:r>
      <w:r w:rsidR="003B2CB6">
        <w:rPr>
          <w:noProof/>
        </w:rPr>
        <w:t>[15]</w:t>
      </w:r>
      <w:r w:rsidR="00F675BE" w:rsidRPr="0067089D">
        <w:fldChar w:fldCharType="end"/>
      </w:r>
      <w:r w:rsidRPr="0067089D">
        <w:t>.</w:t>
      </w:r>
      <w:r w:rsidR="00B503B0">
        <w:t xml:space="preserve"> </w:t>
      </w:r>
      <w:r w:rsidRPr="0067089D">
        <w:t xml:space="preserve">However, within the field at this time there is no agreed method to achieve this compression of the protein concentration dynamic range </w:t>
      </w:r>
      <w:r w:rsidR="003C36F5" w:rsidRPr="0067089D">
        <w:fldChar w:fldCharType="begin"/>
      </w:r>
      <w:r w:rsidR="003B2CB6">
        <w:instrText xml:space="preserve"> ADDIN EN.CITE &lt;EndNote&gt;&lt;Cite&gt;&lt;Author&gt;Fernandez-Costa&lt;/Author&gt;&lt;Year&gt;2012&lt;/Year&gt;&lt;RecNum&gt;771&lt;/RecNum&gt;&lt;DisplayText&gt;[16]&lt;/DisplayText&gt;&lt;record&gt;&lt;rec-number&gt;771&lt;/rec-number&gt;&lt;foreign-keys&gt;&lt;key app="EN" db-id="xxd2pawa49tr59ess5zvesa9e5efrfp55s5t" timestamp="0"&gt;771&lt;/key&gt;&lt;/foreign-keys&gt;&lt;ref-type name="Journal Article"&gt;17&lt;/ref-type&gt;&lt;contributors&gt;&lt;authors&gt;&lt;author&gt;Fernandez-Costa, C&lt;/author&gt;&lt;author&gt;Calamia, V&lt;/author&gt;&lt;author&gt;Fernandez-Puente, P&lt;/author&gt;&lt;author&gt;Capelo-Martinez, J L&lt;/author&gt;&lt;author&gt;Ruiz-Romero, C&lt;/author&gt;&lt;author&gt;Blanco, F J&lt;/author&gt;&lt;/authors&gt;&lt;/contributors&gt;&lt;titles&gt;&lt;title&gt;Sequential depletion of human serum for the search of osteoarthritis biomarkers&lt;/title&gt;&lt;secondary-title&gt;Proteome Sci&lt;/secondary-title&gt;&lt;/titles&gt;&lt;pages&gt;55&lt;/pages&gt;&lt;volume&gt;10&lt;/volume&gt;&lt;dates&gt;&lt;year&gt;2012&lt;/year&gt;&lt;/dates&gt;&lt;isbn&gt;1477-5956 (Electronic)&amp;#xD;1477-5956 (Linking)&lt;/isbn&gt;&lt;accession-num&gt;22971006&lt;/accession-num&gt;&lt;urls&gt;&lt;/urls&gt;&lt;electronic-resource-num&gt;10.1186/1477-5956-10-55&lt;/electronic-resource-num&gt;&lt;research-notes&gt;Fernandez-Costa, Carolina&amp;#xD;Calamia, Valentina&amp;#xD;Fernandez-Puente, Patricia&amp;#xD;Capelo-Martinez, Jose-Luis&amp;#xD;Ruiz-Romero, Cristina&amp;#xD;Blanco, Francisco J&amp;#xD;eng&amp;#xD;England&amp;#xD;2012/09/14 06:00&amp;#xD;Proteome Sci. 2012 Sep 12;10(1):55. doi: 10.1186/1477-5956-10-55.&lt;/research-notes&gt;&lt;/record&gt;&lt;/Cite&gt;&lt;/EndNote&gt;</w:instrText>
      </w:r>
      <w:r w:rsidR="003C36F5" w:rsidRPr="0067089D">
        <w:fldChar w:fldCharType="separate"/>
      </w:r>
      <w:r w:rsidR="003B2CB6">
        <w:rPr>
          <w:noProof/>
        </w:rPr>
        <w:t>[16]</w:t>
      </w:r>
      <w:r w:rsidR="003C36F5" w:rsidRPr="0067089D">
        <w:fldChar w:fldCharType="end"/>
      </w:r>
      <w:r w:rsidR="003C36F5" w:rsidRPr="0067089D">
        <w:t>.</w:t>
      </w:r>
      <w:r w:rsidRPr="0067089D">
        <w:t xml:space="preserve"> Numerous techniques have been applied including the use of immuno-affinity depletion through high performance liquid chromatography </w:t>
      </w:r>
      <w:r w:rsidR="00DC7EFB">
        <w:t xml:space="preserve">(LC) </w:t>
      </w:r>
      <w:r w:rsidRPr="0067089D">
        <w:t xml:space="preserve">columns comprising antibodies to highly abundant proteins </w:t>
      </w:r>
      <w:r w:rsidR="008E4E6F" w:rsidRPr="0067089D">
        <w:fldChar w:fldCharType="begin">
          <w:fldData xml:space="preserve">PEVuZE5vdGU+PENpdGU+PEF1dGhvcj5CYWxha3Jpc2huYW48L0F1dGhvcj48WWVhcj4yMDE0PC9Z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</w:fldData>
        </w:fldChar>
      </w:r>
      <w:r w:rsidR="002317A8">
        <w:instrText xml:space="preserve"> ADDIN EN.CITE </w:instrText>
      </w:r>
      <w:r w:rsidR="002317A8">
        <w:fldChar w:fldCharType="begin">
          <w:fldData xml:space="preserve">PEVuZE5vdGU+PENpdGU+PEF1dGhvcj5CYWxha3Jpc2huYW48L0F1dGhvcj48WWVhcj4yMDE0PC9Z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</w:fldData>
        </w:fldChar>
      </w:r>
      <w:r w:rsidR="002317A8">
        <w:instrText xml:space="preserve"> ADDIN EN.CITE.DATA </w:instrText>
      </w:r>
      <w:r w:rsidR="002317A8">
        <w:fldChar w:fldCharType="end"/>
      </w:r>
      <w:r w:rsidR="008E4E6F" w:rsidRPr="0067089D">
        <w:fldChar w:fldCharType="separate"/>
      </w:r>
      <w:r w:rsidR="002317A8">
        <w:rPr>
          <w:noProof/>
        </w:rPr>
        <w:t>[10,17,18]</w:t>
      </w:r>
      <w:r w:rsidR="008E4E6F" w:rsidRPr="0067089D">
        <w:fldChar w:fldCharType="end"/>
      </w:r>
      <w:r w:rsidR="008E4E6F" w:rsidRPr="0067089D">
        <w:t>.</w:t>
      </w:r>
      <w:r w:rsidRPr="0067089D">
        <w:t xml:space="preserve"> </w:t>
      </w:r>
      <w:r w:rsidR="007238F8" w:rsidRPr="0067089D">
        <w:t>However,</w:t>
      </w:r>
      <w:r w:rsidRPr="0067089D">
        <w:t xml:space="preserve"> a fundamental flaw to this methodology is the resultant loss of low molecular weight proteins of interest that are closely associated with albumin and other highly abundant proteins </w:t>
      </w:r>
      <w:r w:rsidR="0015177A" w:rsidRPr="0067089D">
        <w:fldChar w:fldCharType="begin">
          <w:fldData xml:space="preserve">PEVuZE5vdGU+PENpdGU+PEF1dGhvcj5QZWZmZXJzPC9BdXRob3I+PFllYXI+MjAxNTwvWWVhcj48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</w:fldData>
        </w:fldChar>
      </w:r>
      <w:r w:rsidR="002317A8">
        <w:instrText xml:space="preserve"> ADDIN EN.CITE </w:instrText>
      </w:r>
      <w:r w:rsidR="002317A8">
        <w:fldChar w:fldCharType="begin">
          <w:fldData xml:space="preserve">PEVuZE5vdGU+PENpdGU+PEF1dGhvcj5QZWZmZXJzPC9BdXRob3I+PFllYXI+MjAxNTwvWWVhcj48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</w:fldData>
        </w:fldChar>
      </w:r>
      <w:r w:rsidR="002317A8">
        <w:instrText xml:space="preserve"> ADDIN EN.CITE.DATA </w:instrText>
      </w:r>
      <w:r w:rsidR="002317A8">
        <w:fldChar w:fldCharType="end"/>
      </w:r>
      <w:r w:rsidR="0015177A" w:rsidRPr="0067089D">
        <w:fldChar w:fldCharType="separate"/>
      </w:r>
      <w:r w:rsidR="002317A8">
        <w:rPr>
          <w:noProof/>
        </w:rPr>
        <w:t>[19,20]</w:t>
      </w:r>
      <w:r w:rsidR="0015177A" w:rsidRPr="0067089D">
        <w:fldChar w:fldCharType="end"/>
      </w:r>
      <w:r w:rsidR="0015177A" w:rsidRPr="0067089D">
        <w:t>.</w:t>
      </w:r>
    </w:p>
    <w:p w14:paraId="2A66985B" w14:textId="1A539CDE" w:rsidR="00B16879" w:rsidRPr="0067089D" w:rsidRDefault="006D0990" w:rsidP="008821D1">
      <w:pPr>
        <w:spacing w:line="480" w:lineRule="auto"/>
        <w:jc w:val="both"/>
      </w:pPr>
      <w:r>
        <w:t xml:space="preserve">2.2 </w:t>
      </w:r>
      <w:r w:rsidR="00B16879" w:rsidRPr="0067089D">
        <w:t>Techniques for reducing protein concentration dynamic range:</w:t>
      </w:r>
    </w:p>
    <w:p w14:paraId="3CEFAE01" w14:textId="14B5B536" w:rsidR="00B16879" w:rsidRPr="0067089D" w:rsidRDefault="006D0990" w:rsidP="008821D1">
      <w:pPr>
        <w:spacing w:line="480" w:lineRule="auto"/>
        <w:jc w:val="both"/>
      </w:pPr>
      <w:r>
        <w:t xml:space="preserve">2.2.1 </w:t>
      </w:r>
      <w:r w:rsidR="00B16879" w:rsidRPr="0067089D">
        <w:t>Cibacron Blue</w:t>
      </w:r>
    </w:p>
    <w:p w14:paraId="51F33920" w14:textId="3F646B37" w:rsidR="00B16879" w:rsidRPr="0067089D" w:rsidRDefault="00B16879" w:rsidP="008821D1">
      <w:pPr>
        <w:spacing w:line="480" w:lineRule="auto"/>
        <w:jc w:val="both"/>
      </w:pPr>
      <w:r w:rsidRPr="0067089D">
        <w:t xml:space="preserve">Cibacron Blue is a dye-ligand </w:t>
      </w:r>
      <w:r w:rsidR="00DC7EFB">
        <w:t xml:space="preserve">which </w:t>
      </w:r>
      <w:r w:rsidRPr="0067089D">
        <w:t xml:space="preserve">binds to proteins and enzymes with high affinity </w:t>
      </w:r>
      <w:r w:rsidR="005D02B0" w:rsidRPr="0067089D">
        <w:fldChar w:fldCharType="begin"/>
      </w:r>
      <w:r w:rsidR="003B2CB6">
        <w:instrText xml:space="preserve"> ADDIN EN.CITE &lt;EndNote&gt;&lt;Cite&gt;&lt;Author&gt;Subramanian&lt;/Author&gt;&lt;Year&gt;1984&lt;/Year&gt;&lt;RecNum&gt;269&lt;/RecNum&gt;&lt;DisplayText&gt;[21]&lt;/DisplayText&gt;&lt;record&gt;&lt;rec-number&gt;269&lt;/rec-number&gt;&lt;foreign-keys&gt;&lt;key app="EN" db-id="xxd2pawa49tr59ess5zvesa9e5efrfp55s5t" timestamp="0"&gt;269&lt;/key&gt;&lt;/foreign-keys&gt;&lt;ref-type name="Journal Article"&gt;17&lt;/ref-type&gt;&lt;contributors&gt;&lt;authors&gt;&lt;author&gt;Subramanian, S&lt;/author&gt;&lt;/authors&gt;&lt;/contributors&gt;&lt;titles&gt;&lt;title&gt;Dye-ligand affinity chromatography: the interaction of Cibacron Blue F3GA with proteins and enzymes.&lt;/title&gt;&lt;secondary-title&gt;CRC critical reviews in biochemistry&lt;/secondary-title&gt;&lt;/titles&gt;&lt;pages&gt;169-205&lt;/pages&gt;&lt;volume&gt;16&lt;/volume&gt;&lt;dates&gt;&lt;year&gt;1984&lt;/year&gt;&lt;/dates&gt;&lt;accession-num&gt;6203683&lt;/accession-num&gt;&lt;urls&gt;&lt;/urls&gt;&lt;/record&gt;&lt;/Cite&gt;&lt;/EndNote&gt;</w:instrText>
      </w:r>
      <w:r w:rsidR="005D02B0" w:rsidRPr="0067089D">
        <w:fldChar w:fldCharType="separate"/>
      </w:r>
      <w:r w:rsidR="003B2CB6">
        <w:rPr>
          <w:noProof/>
        </w:rPr>
        <w:t>[21]</w:t>
      </w:r>
      <w:r w:rsidR="005D02B0" w:rsidRPr="0067089D">
        <w:fldChar w:fldCharType="end"/>
      </w:r>
      <w:r w:rsidR="005D02B0" w:rsidRPr="0067089D">
        <w:t>.</w:t>
      </w:r>
      <w:r w:rsidRPr="0067089D">
        <w:t xml:space="preserve"> </w:t>
      </w:r>
      <w:r w:rsidR="00DC7EFB">
        <w:t>Cibacron Blue is</w:t>
      </w:r>
      <w:r w:rsidRPr="0067089D">
        <w:t xml:space="preserve"> commonly </w:t>
      </w:r>
      <w:r w:rsidR="00DC7EFB">
        <w:t xml:space="preserve">used </w:t>
      </w:r>
      <w:r w:rsidRPr="0067089D">
        <w:t>to remove albumin</w:t>
      </w:r>
      <w:r w:rsidR="00F62868">
        <w:t xml:space="preserve">, with </w:t>
      </w:r>
      <w:r w:rsidRPr="0067089D">
        <w:t>the advantage of a high loading capacity</w:t>
      </w:r>
      <w:r w:rsidR="00F62868">
        <w:t xml:space="preserve">. However, </w:t>
      </w:r>
      <w:r w:rsidRPr="0067089D">
        <w:t xml:space="preserve">due to broad and nonspecific protein interactions, the dye also binds to NAD, FAD and ATP protein binding sites, eliminating potential proteins of interest </w:t>
      </w:r>
      <w:r w:rsidR="00E76165" w:rsidRPr="0067089D">
        <w:fldChar w:fldCharType="begin">
          <w:fldData xml:space="preserve">PEVuZE5vdGU+PENpdGU+PEF1dGhvcj5CasO2cmhhbGw8L0F1dGhvcj48WWVhcj4yMDA1PC9ZZWFy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=
</w:fldData>
        </w:fldChar>
      </w:r>
      <w:r w:rsidR="002317A8">
        <w:instrText xml:space="preserve"> ADDIN EN.CITE </w:instrText>
      </w:r>
      <w:r w:rsidR="002317A8">
        <w:fldChar w:fldCharType="begin">
          <w:fldData xml:space="preserve">PEVuZE5vdGU+PENpdGU+PEF1dGhvcj5CasO2cmhhbGw8L0F1dGhvcj48WWVhcj4yMDA1PC9ZZWFy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=
</w:fldData>
        </w:fldChar>
      </w:r>
      <w:r w:rsidR="002317A8">
        <w:instrText xml:space="preserve"> ADDIN EN.CITE.DATA </w:instrText>
      </w:r>
      <w:r w:rsidR="002317A8">
        <w:fldChar w:fldCharType="end"/>
      </w:r>
      <w:r w:rsidR="00E76165" w:rsidRPr="0067089D">
        <w:fldChar w:fldCharType="separate"/>
      </w:r>
      <w:r w:rsidR="002317A8">
        <w:rPr>
          <w:noProof/>
        </w:rPr>
        <w:t>[22,23]</w:t>
      </w:r>
      <w:r w:rsidR="00E76165" w:rsidRPr="0067089D">
        <w:fldChar w:fldCharType="end"/>
      </w:r>
      <w:r w:rsidR="00E76165" w:rsidRPr="0067089D">
        <w:t>.</w:t>
      </w:r>
    </w:p>
    <w:p w14:paraId="7AE35584" w14:textId="7D345911" w:rsidR="00B16879" w:rsidRPr="0067089D" w:rsidRDefault="006D0990" w:rsidP="008821D1">
      <w:pPr>
        <w:spacing w:line="480" w:lineRule="auto"/>
        <w:jc w:val="both"/>
      </w:pPr>
      <w:r>
        <w:lastRenderedPageBreak/>
        <w:t xml:space="preserve">2.2.2 </w:t>
      </w:r>
      <w:r w:rsidR="00B16879" w:rsidRPr="0067089D">
        <w:t>Monoclonal Antibodies</w:t>
      </w:r>
    </w:p>
    <w:p w14:paraId="7E54A16F" w14:textId="5363ED73" w:rsidR="00B16879" w:rsidRPr="0067089D" w:rsidRDefault="00B16879" w:rsidP="008821D1">
      <w:pPr>
        <w:spacing w:line="480" w:lineRule="auto"/>
        <w:jc w:val="both"/>
      </w:pPr>
      <w:r w:rsidRPr="0067089D">
        <w:t>Immunoaffinity resin</w:t>
      </w:r>
      <w:r w:rsidR="00B9387E">
        <w:t>s,</w:t>
      </w:r>
      <w:r w:rsidRPr="0067089D">
        <w:t xml:space="preserve"> incorporating monoclonal antibodies against serum albumin</w:t>
      </w:r>
      <w:r w:rsidR="00B9387E">
        <w:t>,</w:t>
      </w:r>
      <w:r w:rsidRPr="0067089D">
        <w:t xml:space="preserve"> have been found to be effective in the removal of both full-length serum albumin together with serum albumin fragments, with a higher efficiency and specificity than dye-based resins </w:t>
      </w:r>
      <w:r w:rsidR="00B270F9" w:rsidRPr="0067089D">
        <w:fldChar w:fldCharType="begin"/>
      </w:r>
      <w:r w:rsidR="002317A8">
        <w:instrText xml:space="preserve"> ADDIN EN.CITE &lt;EndNote&gt;&lt;Cite&gt;&lt;Author&gt;Steel&lt;/Author&gt;&lt;Year&gt;2003&lt;/Year&gt;&lt;RecNum&gt;265&lt;/RecNum&gt;&lt;DisplayText&gt;[24,25]&lt;/DisplayText&gt;&lt;record&gt;&lt;rec-number&gt;265&lt;/rec-number&gt;&lt;foreign-keys&gt;&lt;key app="EN" db-id="xxd2pawa49tr59ess5zvesa9e5efrfp55s5t" timestamp="0"&gt;265&lt;/key&gt;&lt;/foreign-keys&gt;&lt;ref-type name="Journal Article"&gt;17&lt;/ref-type&gt;&lt;contributors&gt;&lt;authors&gt;&lt;author&gt;Steel, Laura F&lt;/author&gt;&lt;author&gt;Trotter, Michael G&lt;/author&gt;&lt;author&gt;Nakajima, Pamela B&lt;/author&gt;&lt;author&gt;Mattu, Taj S&lt;/author&gt;&lt;author&gt;Gonye, Gregory&lt;/author&gt;&lt;author&gt;Block, Timothy&lt;/author&gt;&lt;/authors&gt;&lt;/contributors&gt;&lt;titles&gt;&lt;title&gt;Efficient and specific removal of albumin from human serum samples.&lt;/title&gt;&lt;secondary-title&gt;Molecular &amp;amp; cellular proteomics : MCP&lt;/secondary-title&gt;&lt;/titles&gt;&lt;pages&gt;262-70&lt;/pages&gt;&lt;volume&gt;2&lt;/volume&gt;&lt;dates&gt;&lt;year&gt;2003&lt;/year&gt;&lt;/dates&gt;&lt;publisher&gt;American Society for Biochemistry and Molecular Biology&lt;/publisher&gt;&lt;accession-num&gt;12754305&lt;/accession-num&gt;&lt;urls&gt;&lt;/urls&gt;&lt;electronic-resource-num&gt;10.1074/mcp.M300026-MCP200&lt;/electronic-resource-num&gt;&lt;/record&gt;&lt;/Cite&gt;&lt;Cite&gt;&lt;Author&gt;Wang&lt;/Author&gt;&lt;Year&gt;2003&lt;/Year&gt;&lt;RecNum&gt;266&lt;/RecNum&gt;&lt;record&gt;&lt;rec-number&gt;266&lt;/rec-number&gt;&lt;foreign-keys&gt;&lt;key app="EN" db-id="xxd2pawa49tr59ess5zvesa9e5efrfp55s5t" timestamp="0"&gt;266&lt;/key&gt;&lt;/foreign-keys&gt;&lt;ref-type name="Journal Article"&gt;17&lt;/ref-type&gt;&lt;contributors&gt;&lt;authors&gt;&lt;author&gt;Wang, Young Y.&lt;/author&gt;&lt;author&gt;Cheng, Paul (Chung Pui)&lt;/author&gt;&lt;author&gt;Chan, Daniel W.&lt;/author&gt;&lt;/authors&gt;&lt;/contributors&gt;&lt;titles&gt;&lt;title&gt;A simple affinity spin tube filter method for removing high-abundant common proteins or enriching low-abundant biomarkers for serum proteomic analysis&lt;/title&gt;&lt;secondary-title&gt;PROTEOMICS&lt;/secondary-title&gt;&lt;/titles&gt;&lt;pages&gt;243-248&lt;/pages&gt;&lt;volume&gt;3&lt;/volume&gt;&lt;keywords&gt;&lt;keyword&gt;Biomarker&lt;/keyword&gt;&lt;keyword&gt;Serum&lt;/keyword&gt;&lt;keyword&gt;Spin tube filter&lt;/keyword&gt;&lt;keyword&gt;Two‐dimensional gel electrophoresis&lt;/keyword&gt;&lt;/keywords&gt;&lt;dates&gt;&lt;year&gt;2003&lt;/year&gt;&lt;/dates&gt;&lt;publisher&gt;Wiley-Blackwell&lt;/publisher&gt;&lt;urls&gt;&lt;/urls&gt;&lt;electronic-resource-num&gt;10.1002/pmic.200390036&lt;/electronic-resource-num&gt;&lt;/record&gt;&lt;/Cite&gt;&lt;/EndNote&gt;</w:instrText>
      </w:r>
      <w:r w:rsidR="00B270F9" w:rsidRPr="0067089D">
        <w:fldChar w:fldCharType="separate"/>
      </w:r>
      <w:r w:rsidR="002317A8">
        <w:rPr>
          <w:noProof/>
        </w:rPr>
        <w:t>[24,25]</w:t>
      </w:r>
      <w:r w:rsidR="00B270F9" w:rsidRPr="0067089D">
        <w:fldChar w:fldCharType="end"/>
      </w:r>
      <w:r w:rsidR="00B270F9" w:rsidRPr="0067089D">
        <w:t>.</w:t>
      </w:r>
      <w:r w:rsidRPr="0067089D">
        <w:t xml:space="preserve"> Combination with protein G resin enabled the removal of both immunoglobulins and serum albumin in one step. However, whilst monoclonal antibodies targeting specific epitopes of other proteins have been successful in protein depletion, protein fragments were not bound. The inability to bind to these fragments may be due to protein-protein interactions obscuring the binding site, </w:t>
      </w:r>
      <w:r w:rsidR="00D06EEA">
        <w:t>post translational modifications (PTMs)</w:t>
      </w:r>
      <w:r w:rsidR="00D06EEA" w:rsidRPr="0067089D">
        <w:t xml:space="preserve"> </w:t>
      </w:r>
      <w:r w:rsidRPr="0067089D">
        <w:t xml:space="preserve">or binding site disruption due to protein unfolding </w:t>
      </w:r>
      <w:r w:rsidR="003579EF" w:rsidRPr="0067089D">
        <w:fldChar w:fldCharType="begin"/>
      </w:r>
      <w:r w:rsidR="003B2CB6">
        <w:instrText xml:space="preserve"> ADDIN EN.CITE &lt;EndNote&gt;&lt;Cite&gt;&lt;Author&gt;Zolotarjova&lt;/Author&gt;&lt;Year&gt;2005&lt;/Year&gt;&lt;RecNum&gt;275&lt;/RecNum&gt;&lt;DisplayText&gt;[23]&lt;/DisplayText&gt;&lt;record&gt;&lt;rec-number&gt;275&lt;/rec-number&gt;&lt;foreign-keys&gt;&lt;key app="EN" db-id="xxd2pawa49tr59ess5zvesa9e5efrfp55s5t" timestamp="0"&gt;275&lt;/key&gt;&lt;/foreign-keys&gt;&lt;ref-type name="Journal Article"&gt;17&lt;/ref-type&gt;&lt;contributors&gt;&lt;authors&gt;&lt;author&gt;Zolotarjova, Nina&lt;/author&gt;&lt;author&gt;Martosella, James&lt;/author&gt;&lt;author&gt;Nicol, Gordon&lt;/author&gt;&lt;author&gt;Bailey, Jerome&lt;/author&gt;&lt;author&gt;Boyes, Barry E.&lt;/author&gt;&lt;author&gt;Barrett, William C.&lt;/author&gt;&lt;/authors&gt;&lt;/contributors&gt;&lt;titles&gt;&lt;title&gt;Differences among techniques for high-abundant protein depletion&lt;/title&gt;&lt;secondary-title&gt;PROTEOMICS&lt;/secondary-title&gt;&lt;/titles&gt;&lt;pages&gt;3304-3313&lt;/pages&gt;&lt;volume&gt;5&lt;/volume&gt;&lt;keywords&gt;&lt;keyword&gt;Albumin&lt;/keyword&gt;&lt;keyword&gt;Immunodepletion&lt;/keyword&gt;&lt;keyword&gt;Multiple affinity&lt;/keyword&gt;&lt;keyword&gt;Protein depletion&lt;/keyword&gt;&lt;keyword&gt;Serum&lt;/keyword&gt;&lt;/keywords&gt;&lt;dates&gt;&lt;year&gt;2005&lt;/year&gt;&lt;/dates&gt;&lt;publisher&gt;Wiley-Blackwell&lt;/publisher&gt;&lt;urls&gt;&lt;/urls&gt;&lt;electronic-resource-num&gt;10.1002/pmic.200402021&lt;/electronic-resource-num&gt;&lt;/record&gt;&lt;/Cite&gt;&lt;/EndNote&gt;</w:instrText>
      </w:r>
      <w:r w:rsidR="003579EF" w:rsidRPr="0067089D">
        <w:fldChar w:fldCharType="separate"/>
      </w:r>
      <w:r w:rsidR="003B2CB6">
        <w:rPr>
          <w:noProof/>
        </w:rPr>
        <w:t>[23]</w:t>
      </w:r>
      <w:r w:rsidR="003579EF" w:rsidRPr="0067089D">
        <w:fldChar w:fldCharType="end"/>
      </w:r>
      <w:r w:rsidRPr="0067089D">
        <w:t>.</w:t>
      </w:r>
    </w:p>
    <w:p w14:paraId="0FC22287" w14:textId="5C49DE74" w:rsidR="00B16879" w:rsidRPr="0067089D" w:rsidRDefault="006D0990" w:rsidP="008821D1">
      <w:pPr>
        <w:spacing w:line="480" w:lineRule="auto"/>
        <w:jc w:val="both"/>
      </w:pPr>
      <w:r>
        <w:t xml:space="preserve">2.2.3 </w:t>
      </w:r>
      <w:r w:rsidR="00B16879" w:rsidRPr="0067089D">
        <w:t>Polyclonal Antibodies</w:t>
      </w:r>
    </w:p>
    <w:p w14:paraId="25B34A9E" w14:textId="01C6875A" w:rsidR="00B16879" w:rsidRPr="0067089D" w:rsidRDefault="00B16879" w:rsidP="008821D1">
      <w:pPr>
        <w:spacing w:line="480" w:lineRule="auto"/>
        <w:jc w:val="both"/>
      </w:pPr>
      <w:r w:rsidRPr="0067089D">
        <w:t xml:space="preserve">Polyclonal antibodies have been used to successfully deplete six highly abundant human serum proteins which corresponded to approximately 85% of the total protein content </w:t>
      </w:r>
      <w:r w:rsidR="00AB2D91" w:rsidRPr="0067089D">
        <w:fldChar w:fldCharType="begin"/>
      </w:r>
      <w:r w:rsidR="003B2CB6">
        <w:instrText xml:space="preserve"> ADDIN EN.CITE &lt;EndNote&gt;&lt;Cite&gt;&lt;Author&gt;Björhall&lt;/Author&gt;&lt;Year&gt;2005&lt;/Year&gt;&lt;RecNum&gt;267&lt;/RecNum&gt;&lt;DisplayText&gt;[22]&lt;/DisplayText&gt;&lt;record&gt;&lt;rec-number&gt;267&lt;/rec-number&gt;&lt;foreign-keys&gt;&lt;key app="EN" db-id="xxd2pawa49tr59ess5zvesa9e5efrfp55s5t" timestamp="0"&gt;267&lt;/key&gt;&lt;/foreign-keys&gt;&lt;ref-type name="Journal Article"&gt;17&lt;/ref-type&gt;&lt;contributors&gt;&lt;authors&gt;&lt;author&gt;Björhall, Karin&lt;/author&gt;&lt;author&gt;Miliotis, Tasso&lt;/author&gt;&lt;author&gt;Davidsson, Pia&lt;/author&gt;&lt;/authors&gt;&lt;/contributors&gt;&lt;titles&gt;&lt;title&gt;Comparison of different depletion strategies for improved resolution in proteomic analysis of human serum samples&lt;/title&gt;&lt;secondary-title&gt;PROTEOMICS&lt;/secondary-title&gt;&lt;/titles&gt;&lt;pages&gt;307-317&lt;/pages&gt;&lt;volume&gt;5&lt;/volume&gt;&lt;keywords&gt;&lt;keyword&gt;Biomarker&lt;/keyword&gt;&lt;keyword&gt;Body fluids&lt;/keyword&gt;&lt;keyword&gt;Depletion methods&lt;/keyword&gt;&lt;keyword&gt;Serum&lt;/keyword&gt;&lt;keyword&gt;Two‐dimensional gel electrophoresis&lt;/keyword&gt;&lt;/keywords&gt;&lt;dates&gt;&lt;year&gt;2005&lt;/year&gt;&lt;/dates&gt;&lt;publisher&gt;Wiley-Blackwell&lt;/publisher&gt;&lt;urls&gt;&lt;/urls&gt;&lt;electronic-resource-num&gt;10.1002/pmic.200400900&lt;/electronic-resource-num&gt;&lt;/record&gt;&lt;/Cite&gt;&lt;/EndNote&gt;</w:instrText>
      </w:r>
      <w:r w:rsidR="00AB2D91" w:rsidRPr="0067089D">
        <w:fldChar w:fldCharType="separate"/>
      </w:r>
      <w:r w:rsidR="003B2CB6">
        <w:rPr>
          <w:noProof/>
        </w:rPr>
        <w:t>[22]</w:t>
      </w:r>
      <w:r w:rsidR="00AB2D91" w:rsidRPr="0067089D">
        <w:fldChar w:fldCharType="end"/>
      </w:r>
      <w:r w:rsidR="00AB2D91" w:rsidRPr="0067089D">
        <w:t xml:space="preserve">. </w:t>
      </w:r>
      <w:r w:rsidRPr="0067089D">
        <w:t>These proteins included serum albumin, immunoglobulin G, α1-anti- trypsin, immunoglobulin A, transferrin and haptoglobin.</w:t>
      </w:r>
    </w:p>
    <w:p w14:paraId="6A42645D" w14:textId="18E7FCF5" w:rsidR="00B16879" w:rsidRPr="0067089D" w:rsidRDefault="006D0990" w:rsidP="008821D1">
      <w:pPr>
        <w:spacing w:line="480" w:lineRule="auto"/>
        <w:jc w:val="both"/>
      </w:pPr>
      <w:r>
        <w:t xml:space="preserve">2.2.4 </w:t>
      </w:r>
      <w:r w:rsidR="00B16879" w:rsidRPr="0067089D">
        <w:t>Centrifugal Ultrafiltration</w:t>
      </w:r>
    </w:p>
    <w:p w14:paraId="1011433E" w14:textId="3B992D58" w:rsidR="00B16879" w:rsidRPr="0067089D" w:rsidRDefault="00B16879" w:rsidP="008821D1">
      <w:pPr>
        <w:spacing w:line="480" w:lineRule="auto"/>
        <w:jc w:val="both"/>
      </w:pPr>
      <w:r w:rsidRPr="0067089D">
        <w:t xml:space="preserve">Centrifugal </w:t>
      </w:r>
      <w:r w:rsidR="00B9387E">
        <w:t>u</w:t>
      </w:r>
      <w:r w:rsidRPr="0067089D">
        <w:t>ltrafiltration of human whole plasma has previously been attempted using cellulose filters to remove proteins with a molecular weight in excess of 30 kDa</w:t>
      </w:r>
      <w:r w:rsidR="001D1760" w:rsidRPr="0067089D">
        <w:t xml:space="preserve"> </w:t>
      </w:r>
      <w:r w:rsidR="001D1760" w:rsidRPr="0067089D">
        <w:fldChar w:fldCharType="begin"/>
      </w:r>
      <w:r w:rsidR="003B2CB6">
        <w:instrText xml:space="preserve"> ADDIN EN.CITE &lt;EndNote&gt;&lt;Cite&gt;&lt;Author&gt;Georgiou&lt;/Author&gt;&lt;Year&gt;2001&lt;/Year&gt;&lt;RecNum&gt;273&lt;/RecNum&gt;&lt;DisplayText&gt;[26]&lt;/DisplayText&gt;&lt;record&gt;&lt;rec-number&gt;273&lt;/rec-number&gt;&lt;foreign-keys&gt;&lt;key app="EN" db-id="xxd2pawa49tr59ess5zvesa9e5efrfp55s5t" timestamp="0"&gt;273&lt;/key&gt;&lt;/foreign-keys&gt;&lt;ref-type name="Journal Article"&gt;17&lt;/ref-type&gt;&lt;contributors&gt;&lt;authors&gt;&lt;author&gt;Georgiou, Harry M.&lt;/author&gt;&lt;author&gt;Rice, Gregory E.&lt;/author&gt;&lt;author&gt;Baker, Mark S.&lt;/author&gt;&lt;/authors&gt;&lt;/contributors&gt;&lt;titles&gt;&lt;title&gt;Proteomic analysis of human plasma: Failure of centrifugal ultrafiltration to remove albumin and other high molecular weight proteins&lt;/title&gt;&lt;secondary-title&gt;PROTEOMICS&lt;/secondary-title&gt;&lt;/titles&gt;&lt;pages&gt;1503&lt;/pages&gt;&lt;volume&gt;1&lt;/volume&gt;&lt;keywords&gt;&lt;keyword&gt;Albumin&lt;/keyword&gt;&lt;keyword&gt;Centrifugal ultrafiltration&lt;/keyword&gt;&lt;keyword&gt;Human plasma proteins&lt;/keyword&gt;&lt;keyword&gt;Two‐dimensional polyacrylamide gel electrophoresis&lt;/keyword&gt;&lt;/keywords&gt;&lt;dates&gt;&lt;year&gt;2001&lt;/year&gt;&lt;/dates&gt;&lt;publisher&gt;Wiley-Blackwell&lt;/publisher&gt;&lt;urls&gt;&lt;/urls&gt;&lt;electronic-resource-num&gt;10.1002/1615-9861(200111)1:12&amp;lt;1503::AID-PROT1503&amp;gt;3.0.CO;2-M&lt;/electronic-resource-num&gt;&lt;/record&gt;&lt;/Cite&gt;&lt;/EndNote&gt;</w:instrText>
      </w:r>
      <w:r w:rsidR="001D1760" w:rsidRPr="0067089D">
        <w:fldChar w:fldCharType="separate"/>
      </w:r>
      <w:r w:rsidR="003B2CB6">
        <w:rPr>
          <w:noProof/>
        </w:rPr>
        <w:t>[26]</w:t>
      </w:r>
      <w:r w:rsidR="001D1760" w:rsidRPr="0067089D">
        <w:fldChar w:fldCharType="end"/>
      </w:r>
      <w:r w:rsidRPr="0067089D">
        <w:t>. This method was however unsuccessful with 2DE revealing retention of some &gt;30</w:t>
      </w:r>
      <w:r w:rsidR="00ED078F" w:rsidRPr="0067089D">
        <w:t xml:space="preserve"> </w:t>
      </w:r>
      <w:r w:rsidRPr="0067089D">
        <w:t>kDa proteins and loss of some &lt;30</w:t>
      </w:r>
      <w:r w:rsidR="00ED078F" w:rsidRPr="0067089D">
        <w:t xml:space="preserve"> </w:t>
      </w:r>
      <w:r w:rsidRPr="0067089D">
        <w:t>kDa proteins.</w:t>
      </w:r>
      <w:r w:rsidR="006D0990">
        <w:t xml:space="preserve"> This method has not as yet been adapted for SF. </w:t>
      </w:r>
    </w:p>
    <w:p w14:paraId="014D53E1" w14:textId="589EA674" w:rsidR="00B16879" w:rsidRPr="0067089D" w:rsidRDefault="006D0990" w:rsidP="008821D1">
      <w:pPr>
        <w:spacing w:line="480" w:lineRule="auto"/>
        <w:jc w:val="both"/>
      </w:pPr>
      <w:r>
        <w:t xml:space="preserve">2.2.5 </w:t>
      </w:r>
      <w:r w:rsidR="00B16879" w:rsidRPr="0067089D">
        <w:t>Precipitation - Albumin Removal</w:t>
      </w:r>
    </w:p>
    <w:p w14:paraId="0E97949D" w14:textId="7FBA3F80" w:rsidR="00B16879" w:rsidRPr="0067089D" w:rsidRDefault="00B16879" w:rsidP="008821D1">
      <w:pPr>
        <w:spacing w:line="480" w:lineRule="auto"/>
        <w:jc w:val="both"/>
      </w:pPr>
      <w:r w:rsidRPr="0067089D">
        <w:t xml:space="preserve">A modified trichloroacetic acid/acetone precipitation provided a simple prefractionation step resulting in the removal of native albumin from human serum </w:t>
      </w:r>
      <w:r w:rsidR="003262FF" w:rsidRPr="0067089D">
        <w:fldChar w:fldCharType="begin"/>
      </w:r>
      <w:r w:rsidR="003B2CB6">
        <w:instrText xml:space="preserve"> ADDIN EN.CITE &lt;EndNote&gt;&lt;Cite&gt;&lt;Author&gt;Chen&lt;/Author&gt;&lt;Year&gt;2005&lt;/Year&gt;&lt;RecNum&gt;272&lt;/RecNum&gt;&lt;DisplayText&gt;[27]&lt;/DisplayText&gt;&lt;record&gt;&lt;rec-number&gt;272&lt;/rec-number&gt;&lt;foreign-keys&gt;&lt;key app="EN" db-id="xxd2pawa49tr59ess5zvesa9e5efrfp55s5t" timestamp="0"&gt;272&lt;/key&gt;&lt;/foreign-keys&gt;&lt;ref-type name="Journal Article"&gt;17&lt;/ref-type&gt;&lt;contributors&gt;&lt;authors&gt;&lt;author&gt;Chen, Yi-Yun&lt;/author&gt;&lt;author&gt;Lin, Shu-Yu&lt;/author&gt;&lt;author&gt;Yeh, Yuh-Ying&lt;/author&gt;&lt;author&gt;Hsiao, He-Hsuan&lt;/author&gt;&lt;author&gt;Wu, Chi-Yue&lt;/author&gt;&lt;author&gt;Chen, Shui-Tsung&lt;/author&gt;&lt;author&gt;Wang, Andrew H.-J.&lt;/author&gt;&lt;/authors&gt;&lt;/contributors&gt;&lt;titles&gt;&lt;title&gt;A modified protein precipitation procedure for efficient removal of albumin from serum&lt;/title&gt;&lt;secondary-title&gt;ELECTROPHORESIS&lt;/secondary-title&gt;&lt;/titles&gt;&lt;pages&gt;2117-2127&lt;/pages&gt;&lt;volume&gt;26&lt;/volume&gt;&lt;keywords&gt;&lt;keyword&gt;Albumin removal&lt;/keyword&gt;&lt;keyword&gt;Serum proteins&lt;/keyword&gt;&lt;keyword&gt;Trichloroacetic acid precipitation&lt;/keyword&gt;&lt;/keywords&gt;&lt;dates&gt;&lt;year&gt;2005&lt;/year&gt;&lt;/dates&gt;&lt;publisher&gt;Wiley-Blackwell&lt;/publisher&gt;&lt;urls&gt;&lt;/urls&gt;&lt;electronic-resource-num&gt;10.1002/elps.200410381&lt;/electronic-resource-num&gt;&lt;/record&gt;&lt;/Cite&gt;&lt;/EndNote&gt;</w:instrText>
      </w:r>
      <w:r w:rsidR="003262FF" w:rsidRPr="0067089D">
        <w:fldChar w:fldCharType="separate"/>
      </w:r>
      <w:r w:rsidR="003B2CB6">
        <w:rPr>
          <w:noProof/>
        </w:rPr>
        <w:t>[27]</w:t>
      </w:r>
      <w:r w:rsidR="003262FF" w:rsidRPr="0067089D">
        <w:fldChar w:fldCharType="end"/>
      </w:r>
      <w:r w:rsidRPr="0067089D">
        <w:t>.</w:t>
      </w:r>
    </w:p>
    <w:p w14:paraId="682D1583" w14:textId="596494B1" w:rsidR="00B16879" w:rsidRPr="0067089D" w:rsidRDefault="006D0990" w:rsidP="008821D1">
      <w:pPr>
        <w:spacing w:line="480" w:lineRule="auto"/>
        <w:jc w:val="both"/>
      </w:pPr>
      <w:r>
        <w:t xml:space="preserve">2.2.6 </w:t>
      </w:r>
      <w:r w:rsidR="00B16879" w:rsidRPr="0067089D">
        <w:t>Glycoprotein Enrichment</w:t>
      </w:r>
    </w:p>
    <w:p w14:paraId="249F3D10" w14:textId="099B8249" w:rsidR="00B16879" w:rsidRPr="0067089D" w:rsidRDefault="00B16879" w:rsidP="008821D1">
      <w:pPr>
        <w:spacing w:line="480" w:lineRule="auto"/>
        <w:jc w:val="both"/>
      </w:pPr>
      <w:r w:rsidRPr="0067089D">
        <w:lastRenderedPageBreak/>
        <w:t xml:space="preserve">In order to study glycoproteins, immobilized lectins have been used to enrich these compounds to study glycosylation patterns in human serum via carbohydrate residue binding </w:t>
      </w:r>
      <w:r w:rsidR="00BF0768" w:rsidRPr="0067089D">
        <w:fldChar w:fldCharType="begin"/>
      </w:r>
      <w:r w:rsidR="003B2CB6">
        <w:instrText xml:space="preserve"> ADDIN EN.CITE &lt;EndNote&gt;&lt;Cite&gt;&lt;Author&gt;Yang&lt;/Author&gt;&lt;Year&gt;2004&lt;/Year&gt;&lt;RecNum&gt;268&lt;/RecNum&gt;&lt;DisplayText&gt;[28]&lt;/DisplayText&gt;&lt;record&gt;&lt;rec-number&gt;268&lt;/rec-number&gt;&lt;foreign-keys&gt;&lt;key app="EN" db-id="xxd2pawa49tr59ess5zvesa9e5efrfp55s5t" timestamp="0"&gt;268&lt;/key&gt;&lt;/foreign-keys&gt;&lt;ref-type name="Journal Article"&gt;17&lt;/ref-type&gt;&lt;contributors&gt;&lt;authors&gt;&lt;author&gt;Yang, Ziping&lt;/author&gt;&lt;author&gt;Hancock, William S.&lt;/author&gt;&lt;/authors&gt;&lt;/contributors&gt;&lt;titles&gt;&lt;title&gt;Approach to the comprehensive analysis of glycoproteins isolated from human serum using a multi-lectin affinity column&lt;/title&gt;&lt;secondary-title&gt;Journal of Chromatography A&lt;/secondary-title&gt;&lt;/titles&gt;&lt;pages&gt;79-88&lt;/pages&gt;&lt;volume&gt;1053&lt;/volume&gt;&lt;dates&gt;&lt;year&gt;2004&lt;/year&gt;&lt;/dates&gt;&lt;publisher&gt;Elsevier&lt;/publisher&gt;&lt;urls&gt;&lt;/urls&gt;&lt;electronic-resource-num&gt;10.1016/J.CHROMA.2004.08.150&lt;/electronic-resource-num&gt;&lt;/record&gt;&lt;/Cite&gt;&lt;/EndNote&gt;</w:instrText>
      </w:r>
      <w:r w:rsidR="00BF0768" w:rsidRPr="0067089D">
        <w:fldChar w:fldCharType="separate"/>
      </w:r>
      <w:r w:rsidR="003B2CB6">
        <w:rPr>
          <w:noProof/>
        </w:rPr>
        <w:t>[28]</w:t>
      </w:r>
      <w:r w:rsidR="00BF0768" w:rsidRPr="0067089D">
        <w:fldChar w:fldCharType="end"/>
      </w:r>
      <w:r w:rsidR="00BF0768" w:rsidRPr="0067089D">
        <w:t>.</w:t>
      </w:r>
      <w:r w:rsidRPr="0067089D">
        <w:t xml:space="preserve"> Multi-lectin affinity columns were able to capture </w:t>
      </w:r>
      <w:r w:rsidR="00291D77" w:rsidRPr="0067089D">
        <w:t>most</w:t>
      </w:r>
      <w:r w:rsidRPr="0067089D">
        <w:t xml:space="preserve"> glycosylated proteins within serum, allowing analysis of glycosylation patterns.</w:t>
      </w:r>
    </w:p>
    <w:p w14:paraId="0BF6515A" w14:textId="43B9C4CA" w:rsidR="00B16879" w:rsidRPr="0067089D" w:rsidRDefault="006D0990" w:rsidP="008821D1">
      <w:pPr>
        <w:spacing w:line="480" w:lineRule="auto"/>
        <w:jc w:val="both"/>
      </w:pPr>
      <w:r>
        <w:t xml:space="preserve">2.2.7 </w:t>
      </w:r>
      <w:r w:rsidR="00B16879" w:rsidRPr="0067089D">
        <w:t xml:space="preserve">Combinational </w:t>
      </w:r>
      <w:r w:rsidR="00835D17">
        <w:t>L</w:t>
      </w:r>
      <w:r w:rsidR="00B16879" w:rsidRPr="0067089D">
        <w:t xml:space="preserve">igand </w:t>
      </w:r>
      <w:r w:rsidR="00835D17">
        <w:t>L</w:t>
      </w:r>
      <w:r w:rsidR="00B16879" w:rsidRPr="0067089D">
        <w:t xml:space="preserve">ibraries </w:t>
      </w:r>
    </w:p>
    <w:p w14:paraId="27AF4FCE" w14:textId="5B90750E" w:rsidR="00B16879" w:rsidRPr="0067089D" w:rsidRDefault="00B16879" w:rsidP="0057745A">
      <w:pPr>
        <w:spacing w:before="100" w:beforeAutospacing="1" w:line="480" w:lineRule="auto"/>
        <w:jc w:val="both"/>
      </w:pPr>
      <w:r w:rsidRPr="0067089D">
        <w:t xml:space="preserve">An alternative approach to compress the protein concentration dynamic range involves the use of combinational ligand libraries to achieve peptide-based depletion but allowing preservation of the whole proteome </w:t>
      </w:r>
      <w:r w:rsidR="00BF6945" w:rsidRPr="0067089D">
        <w:fldChar w:fldCharType="begin">
          <w:fldData xml:space="preserve">PEVuZE5vdGU+PENpdGU+PEF1dGhvcj5GdXJrYTwvQXV0aG9yPjxZZWFyPjE5OTE8L1llYXI+PFJl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</w:fldData>
        </w:fldChar>
      </w:r>
      <w:r w:rsidR="002317A8">
        <w:instrText xml:space="preserve"> ADDIN EN.CITE </w:instrText>
      </w:r>
      <w:r w:rsidR="002317A8">
        <w:fldChar w:fldCharType="begin">
          <w:fldData xml:space="preserve">PEVuZE5vdGU+PENpdGU+PEF1dGhvcj5GdXJrYTwvQXV0aG9yPjxZZWFyPjE5OTE8L1llYXI+PFJl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</w:fldData>
        </w:fldChar>
      </w:r>
      <w:r w:rsidR="002317A8">
        <w:instrText xml:space="preserve"> ADDIN EN.CITE.DATA </w:instrText>
      </w:r>
      <w:r w:rsidR="002317A8">
        <w:fldChar w:fldCharType="end"/>
      </w:r>
      <w:r w:rsidR="00BF6945" w:rsidRPr="0067089D">
        <w:fldChar w:fldCharType="separate"/>
      </w:r>
      <w:r w:rsidR="002317A8">
        <w:rPr>
          <w:noProof/>
        </w:rPr>
        <w:t>[29,30]</w:t>
      </w:r>
      <w:r w:rsidR="00BF6945" w:rsidRPr="0067089D">
        <w:fldChar w:fldCharType="end"/>
      </w:r>
      <w:r w:rsidRPr="0067089D">
        <w:t>. This methodology has recently been used in the development of ProteoMiner</w:t>
      </w:r>
      <w:r w:rsidRPr="0067089D">
        <w:rPr>
          <w:vertAlign w:val="superscript"/>
        </w:rPr>
        <w:t>TM</w:t>
      </w:r>
      <w:r w:rsidRPr="0067089D">
        <w:t xml:space="preserve"> protein enrichment columns (Bio-Rad Laboratories Ltd., Hemel Hempstead, UK). This technique was found to generate the largest increase in protein identifications compared to other protein depletion methods when applied to serum </w:t>
      </w:r>
      <w:r w:rsidR="00F12D77" w:rsidRPr="0067089D">
        <w:fldChar w:fldCharType="begin"/>
      </w:r>
      <w:r w:rsidR="003B2CB6">
        <w:instrText xml:space="preserve"> ADDIN EN.CITE &lt;EndNote&gt;&lt;Cite&gt;&lt;Author&gt;Pisanu&lt;/Author&gt;&lt;Year&gt;2018&lt;/Year&gt;&lt;RecNum&gt;230&lt;/RecNum&gt;&lt;DisplayText&gt;[31]&lt;/DisplayText&gt;&lt;record&gt;&lt;rec-number&gt;230&lt;/rec-number&gt;&lt;foreign-keys&gt;&lt;key app="EN" db-id="xxd2pawa49tr59ess5zvesa9e5efrfp55s5t" timestamp="0"&gt;230&lt;/key&gt;&lt;/foreign-keys&gt;&lt;ref-type name="Journal Article"&gt;17&lt;/ref-type&gt;&lt;contributors&gt;&lt;authors&gt;&lt;author&gt;Pisanu, S.&lt;/author&gt;&lt;author&gt;Biosa, G.&lt;/author&gt;&lt;author&gt;Carcangiu, L.&lt;/author&gt;&lt;author&gt;Uzzau, S.&lt;/author&gt;&lt;author&gt;Pagnozzi, D.&lt;/author&gt;&lt;/authors&gt;&lt;/contributors&gt;&lt;auth-address&gt;Porto Conte Ricerche, Science and Technology Park of Sardinia, Tramariglio, Alghero, Sassari, Italy.&amp;#xD;Porto Conte Ricerche, Science and Technology Park of Sardinia, Tramariglio, Alghero, Sassari, Italy. Electronic address: pagnozzi@portocontericerche.it.&lt;/auth-address&gt;&lt;titles&gt;&lt;title&gt;Comparative evaluation of seven commercial products for human serum enrichment/depletion by shotgun proteomics&lt;/title&gt;&lt;secondary-title&gt;Talanta&lt;/secondary-title&gt;&lt;alt-title&gt;Talanta&lt;/alt-title&gt;&lt;/titles&gt;&lt;pages&gt;213-220&lt;/pages&gt;&lt;volume&gt;185&lt;/volume&gt;&lt;edition&gt;2018/05/16&lt;/edition&gt;&lt;keywords&gt;&lt;keyword&gt;Chromatography, Liquid&lt;/keyword&gt;&lt;keyword&gt;Electrophoresis, Polyacrylamide Gel&lt;/keyword&gt;&lt;keyword&gt;Humans&lt;/keyword&gt;&lt;keyword&gt;Proteins/*analysis&lt;/keyword&gt;&lt;keyword&gt;*Proteomics&lt;/keyword&gt;&lt;keyword&gt;Tandem Mass Spectrometry&lt;/keyword&gt;&lt;keyword&gt;Biomarker discovery&lt;/keyword&gt;&lt;keyword&gt;Depletion&lt;/keyword&gt;&lt;keyword&gt;Enrichment&lt;/keyword&gt;&lt;keyword&gt;Highly abundant proteins&lt;/keyword&gt;&lt;keyword&gt;Serum&lt;/keyword&gt;&lt;keyword&gt;Shotgun proteomics&lt;/keyword&gt;&lt;/keywords&gt;&lt;dates&gt;&lt;year&gt;2018&lt;/year&gt;&lt;pub-dates&gt;&lt;date&gt;Aug 1&lt;/date&gt;&lt;/pub-dates&gt;&lt;/dates&gt;&lt;isbn&gt;0039-9140&lt;/isbn&gt;&lt;accession-num&gt;29759191&lt;/accession-num&gt;&lt;urls&gt;&lt;/urls&gt;&lt;electronic-resource-num&gt;10.1016/j.talanta.2018.03.086&lt;/electronic-resource-num&gt;&lt;remote-database-provider&gt;NLM&lt;/remote-database-provider&gt;&lt;language&gt;eng&lt;/language&gt;&lt;/record&gt;&lt;/Cite&gt;&lt;/EndNote&gt;</w:instrText>
      </w:r>
      <w:r w:rsidR="00F12D77" w:rsidRPr="0067089D">
        <w:fldChar w:fldCharType="separate"/>
      </w:r>
      <w:r w:rsidR="003B2CB6">
        <w:rPr>
          <w:noProof/>
        </w:rPr>
        <w:t>[31]</w:t>
      </w:r>
      <w:r w:rsidR="00F12D77" w:rsidRPr="0067089D">
        <w:fldChar w:fldCharType="end"/>
      </w:r>
      <w:r w:rsidRPr="0067089D">
        <w:t xml:space="preserve">. The columns consist of an assortment of porous beads which are bound to combinations of randomised hexapeptides (oligopeptides containing six amino acids) generating 64 million combinations from 20 amino acids to which proteins can selectively bind </w:t>
      </w:r>
      <w:r w:rsidR="00A50444" w:rsidRPr="0067089D">
        <w:fldChar w:fldCharType="begin"/>
      </w:r>
      <w:r w:rsidR="003B2CB6">
        <w:instrText xml:space="preserve"> ADDIN EN.CITE &lt;EndNote&gt;&lt;Cite&gt;&lt;Author&gt;Righetti&lt;/Author&gt;&lt;Year&gt;2008&lt;/Year&gt;&lt;RecNum&gt;776&lt;/RecNum&gt;&lt;DisplayText&gt;[32]&lt;/DisplayText&gt;&lt;record&gt;&lt;rec-number&gt;776&lt;/rec-number&gt;&lt;foreign-keys&gt;&lt;key app="EN" db-id="xxd2pawa49tr59ess5zvesa9e5efrfp55s5t" timestamp="0"&gt;776&lt;/key&gt;&lt;/foreign-keys&gt;&lt;ref-type name="Journal Article"&gt;17&lt;/ref-type&gt;&lt;contributors&gt;&lt;authors&gt;&lt;author&gt;Righetti, P G&lt;/author&gt;&lt;author&gt;Boschetti, E&lt;/author&gt;&lt;/authors&gt;&lt;/contributors&gt;&lt;titles&gt;&lt;title&gt;The ProteoMiner and the FortyNiners: searching for gold nuggets in the proteomic arena&lt;/title&gt;&lt;secondary-title&gt;Mass Spectrom Rev&lt;/secondary-title&gt;&lt;/titles&gt;&lt;pages&gt;596-608&lt;/pages&gt;&lt;volume&gt;27&lt;/volume&gt;&lt;keywords&gt;&lt;keyword&gt;*Peptide Library&lt;/keyword&gt;&lt;keyword&gt;Gene Expression Profiling/*methods&lt;/keyword&gt;&lt;keyword&gt;Mass Spectrometry/*methods&lt;/keyword&gt;&lt;keyword&gt;Proteome/*analysis/*chemistry&lt;/keyword&gt;&lt;keyword&gt;Proteomics/*methods&lt;/keyword&gt;&lt;/keywords&gt;&lt;dates&gt;&lt;year&gt;2008&lt;/year&gt;&lt;/dates&gt;&lt;isbn&gt;1098-2787 (Electronic)&amp;#xD;0277-7037 (Linking)&lt;/isbn&gt;&lt;accession-num&gt;18481254&lt;/accession-num&gt;&lt;urls&gt;&lt;/urls&gt;&lt;electronic-resource-num&gt;10.1002/mas.20178&lt;/electronic-resource-num&gt;&lt;research-notes&gt;Righetti, Pier Giorgio&amp;#xD;Boschetti, Egisto&amp;#xD;eng&amp;#xD;Research Support, Non-U.S. Gov&amp;apos;t&amp;#xD;Review&amp;#xD;2008/05/16 09:00&amp;#xD;Mass Spectrom Rev. 2008 Nov-Dec;27(6):596-608. doi: 10.1002/mas.20178.&lt;/research-notes&gt;&lt;/record&gt;&lt;/Cite&gt;&lt;/EndNote&gt;</w:instrText>
      </w:r>
      <w:r w:rsidR="00A50444" w:rsidRPr="0067089D">
        <w:fldChar w:fldCharType="separate"/>
      </w:r>
      <w:r w:rsidR="003B2CB6">
        <w:rPr>
          <w:noProof/>
        </w:rPr>
        <w:t>[32]</w:t>
      </w:r>
      <w:r w:rsidR="00A50444" w:rsidRPr="0067089D">
        <w:fldChar w:fldCharType="end"/>
      </w:r>
      <w:r w:rsidRPr="0067089D">
        <w:t xml:space="preserve">. Following the introduction and overloading of a complex protein biofluid, ligands selecting for highly abundant proteins will become saturated with excess protein lost in the flow through from the column. </w:t>
      </w:r>
      <w:r w:rsidR="00494A9C" w:rsidRPr="0067089D">
        <w:t>Alternatively,</w:t>
      </w:r>
      <w:r w:rsidRPr="0067089D">
        <w:t xml:space="preserve"> low abundant proteins will be completely bound to the column, with binding increasing proportionally to protein content of the biofluid introduced </w:t>
      </w:r>
      <w:r w:rsidR="00A50444" w:rsidRPr="0067089D">
        <w:fldChar w:fldCharType="begin">
          <w:fldData xml:space="preserve">PEVuZE5vdGU+PENpdGU+PEF1dGhvcj5IYXJ0d2lnPC9BdXRob3I+PFllYXI+MjAwOTwvWWVhcj48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</w:fldData>
        </w:fldChar>
      </w:r>
      <w:r w:rsidR="002317A8">
        <w:instrText xml:space="preserve"> ADDIN EN.CITE </w:instrText>
      </w:r>
      <w:r w:rsidR="002317A8">
        <w:fldChar w:fldCharType="begin">
          <w:fldData xml:space="preserve">PEVuZE5vdGU+PENpdGU+PEF1dGhvcj5IYXJ0d2lnPC9BdXRob3I+PFllYXI+MjAwOTwvWWVhcj48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</w:fldData>
        </w:fldChar>
      </w:r>
      <w:r w:rsidR="002317A8">
        <w:instrText xml:space="preserve"> ADDIN EN.CITE.DATA </w:instrText>
      </w:r>
      <w:r w:rsidR="002317A8">
        <w:fldChar w:fldCharType="end"/>
      </w:r>
      <w:r w:rsidR="00A50444" w:rsidRPr="0067089D">
        <w:fldChar w:fldCharType="separate"/>
      </w:r>
      <w:r w:rsidR="002317A8">
        <w:rPr>
          <w:noProof/>
        </w:rPr>
        <w:t>[32,33]</w:t>
      </w:r>
      <w:r w:rsidR="00A50444" w:rsidRPr="0067089D">
        <w:fldChar w:fldCharType="end"/>
      </w:r>
      <w:r w:rsidRPr="0067089D">
        <w:t xml:space="preserve">. Thus this peptide-based approach produces a compressed protein concentration dynamic range, depleting highly abundant proteins and enriching those less abundant </w:t>
      </w:r>
      <w:r w:rsidR="00F675BE" w:rsidRPr="0067089D">
        <w:fldChar w:fldCharType="begin"/>
      </w:r>
      <w:r w:rsidR="003B2CB6">
        <w:instrText xml:space="preserve"> ADDIN EN.CITE &lt;EndNote&gt;&lt;Cite&gt;&lt;Author&gt;Fonslow&lt;/Author&gt;&lt;Year&gt;2011&lt;/Year&gt;&lt;RecNum&gt;227&lt;/RecNum&gt;&lt;DisplayText&gt;[15]&lt;/DisplayText&gt;&lt;record&gt;&lt;rec-number&gt;227&lt;/rec-number&gt;&lt;foreign-keys&gt;&lt;key app="EN" db-id="xxd2pawa49tr59ess5zvesa9e5efrfp55s5t" timestamp="0"&gt;227&lt;/key&gt;&lt;/foreign-keys&gt;&lt;ref-type name="Journal Article"&gt;17&lt;/ref-type&gt;&lt;contributors&gt;&lt;authors&gt;&lt;author&gt;Fonslow, B. R.&lt;/author&gt;&lt;author&gt;Carvalho, P. C.&lt;/author&gt;&lt;author&gt;Academia, K.&lt;/author&gt;&lt;author&gt;Freeby, S.&lt;/author&gt;&lt;author&gt;Xu, T.&lt;/author&gt;&lt;author&gt;Nakorchevsky, A.&lt;/author&gt;&lt;author&gt;Paulus, A.&lt;/author&gt;&lt;author&gt;Yates, J. R., 3rd&lt;/author&gt;&lt;/authors&gt;&lt;/contributors&gt;&lt;auth-address&gt;Department of Chemical Physiology, The Scripps Research Institute, 10550 North Torrey Pines Road, La Jolla, California 92037, USA.&lt;/auth-address&gt;&lt;titles&gt;&lt;title&gt;Improvements in proteomic metrics of low abundance proteins through proteome equalization using ProteoMiner prior to MudPIT&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690-700&lt;/pages&gt;&lt;volume&gt;10&lt;/volume&gt;&lt;number&gt;8&lt;/number&gt;&lt;edition&gt;2011/06/28&lt;/edition&gt;&lt;keywords&gt;&lt;keyword&gt;Chromatography, Liquid&lt;/keyword&gt;&lt;keyword&gt;Electrophoresis, Gel, Two-Dimensional&lt;/keyword&gt;&lt;keyword&gt;HeLa Cells&lt;/keyword&gt;&lt;keyword&gt;Humans&lt;/keyword&gt;&lt;keyword&gt;*Proteomics&lt;/keyword&gt;&lt;keyword&gt;Tandem Mass Spectrometry&lt;/keyword&gt;&lt;/keywords&gt;&lt;dates&gt;&lt;year&gt;2011&lt;/year&gt;&lt;pub-dates&gt;&lt;date&gt;Aug 5&lt;/date&gt;&lt;/pub-dates&gt;&lt;/dates&gt;&lt;isbn&gt;1535-3893&lt;/isbn&gt;&lt;accession-num&gt;21702434&lt;/accession-num&gt;&lt;urls&gt;&lt;/urls&gt;&lt;custom2&gt;PMC3161494&lt;/custom2&gt;&lt;custom6&gt;NIHMS307683&lt;/custom6&gt;&lt;electronic-resource-num&gt;10.1021/pr200304u&lt;/electronic-resource-num&gt;&lt;remote-database-provider&gt;NLM&lt;/remote-database-provider&gt;&lt;language&gt;eng&lt;/language&gt;&lt;/record&gt;&lt;/Cite&gt;&lt;/EndNote&gt;</w:instrText>
      </w:r>
      <w:r w:rsidR="00F675BE" w:rsidRPr="0067089D">
        <w:fldChar w:fldCharType="separate"/>
      </w:r>
      <w:r w:rsidR="003B2CB6">
        <w:rPr>
          <w:noProof/>
        </w:rPr>
        <w:t>[15]</w:t>
      </w:r>
      <w:r w:rsidR="00F675BE" w:rsidRPr="0067089D">
        <w:fldChar w:fldCharType="end"/>
      </w:r>
      <w:r w:rsidR="00F675BE" w:rsidRPr="0067089D">
        <w:t>.</w:t>
      </w:r>
      <w:r w:rsidRPr="0067089D">
        <w:t xml:space="preserve"> This technique for quantifying low abundant proteins within a complex biofluid has previously been validated by Hartwig </w:t>
      </w:r>
      <w:r w:rsidRPr="0067089D">
        <w:rPr>
          <w:i/>
        </w:rPr>
        <w:t>et al.</w:t>
      </w:r>
      <w:r w:rsidRPr="0067089D">
        <w:t xml:space="preserve"> (2009) in which human serum was supplemented with </w:t>
      </w:r>
      <w:r w:rsidR="00A62A9B" w:rsidRPr="0057745A">
        <w:rPr>
          <w:i/>
        </w:rPr>
        <w:t>E. coli</w:t>
      </w:r>
      <w:r w:rsidRPr="0067089D">
        <w:t xml:space="preserve"> lysate. However, the elution solution present within the kit is not compatible with LC-MS/MS analysis, due to the presence of 3-((3-cholamidopropyl) dimethylammonio)-1-propanesulfonate (CHAPS) </w:t>
      </w:r>
      <w:r w:rsidR="006F0A9B" w:rsidRPr="0067089D">
        <w:fldChar w:fldCharType="begin"/>
      </w:r>
      <w:r w:rsidR="003B2CB6">
        <w:instrText xml:space="preserve"> ADDIN EN.CITE &lt;EndNote&gt;&lt;Cite&gt;&lt;Author&gt;Williams&lt;/Author&gt;&lt;Year&gt;2014&lt;/Year&gt;&lt;RecNum&gt;426&lt;/RecNum&gt;&lt;DisplayText&gt;[34]&lt;/DisplayText&gt;&lt;record&gt;&lt;rec-number&gt;426&lt;/rec-number&gt;&lt;foreign-keys&gt;&lt;key app="EN" db-id="xxd2pawa49tr59ess5zvesa9e5efrfp55s5t" timestamp="0"&gt;426&lt;/key&gt;&lt;/foreign-keys&gt;&lt;ref-type name="Artwork"&gt;2&lt;/ref-type&gt;&lt;contributors&gt;&lt;authors&gt;&lt;author&gt;Williams, Adam&lt;/author&gt;&lt;/authors&gt;&lt;/contributors&gt;&lt;titles&gt;&lt;title&gt;Proteomic studies of an explant model of equine articular cartilage in response to proinflammatory and anti-inflammatory stimuli&lt;/title&gt;&lt;/titles&gt;&lt;pages&gt;1-237&lt;/pages&gt;&lt;dates&gt;&lt;year&gt;2014&lt;/year&gt;&lt;/dates&gt;&lt;urls&gt;&lt;/urls&gt;&lt;/record&gt;&lt;/Cite&gt;&lt;/EndNote&gt;</w:instrText>
      </w:r>
      <w:r w:rsidR="006F0A9B" w:rsidRPr="0067089D">
        <w:fldChar w:fldCharType="separate"/>
      </w:r>
      <w:r w:rsidR="003B2CB6">
        <w:rPr>
          <w:noProof/>
        </w:rPr>
        <w:t>[34]</w:t>
      </w:r>
      <w:r w:rsidR="006F0A9B" w:rsidRPr="0067089D">
        <w:fldChar w:fldCharType="end"/>
      </w:r>
      <w:r w:rsidRPr="0067089D">
        <w:t xml:space="preserve">. Although ‘clean-up’ and alternative elution protocols are available, these introduce a further process in sample preparation and subsequently a source of variation. Peffers </w:t>
      </w:r>
      <w:r w:rsidRPr="0067089D">
        <w:rPr>
          <w:i/>
        </w:rPr>
        <w:t>et al.</w:t>
      </w:r>
      <w:r w:rsidRPr="0067089D">
        <w:t xml:space="preserve"> have previously developed an on-bead trypsin </w:t>
      </w:r>
      <w:r w:rsidRPr="0067089D">
        <w:lastRenderedPageBreak/>
        <w:t>digestion protocol for analysis of ProteoMiner</w:t>
      </w:r>
      <w:r w:rsidRPr="0067089D">
        <w:rPr>
          <w:vertAlign w:val="superscript"/>
        </w:rPr>
        <w:t>TM</w:t>
      </w:r>
      <w:r w:rsidRPr="0067089D">
        <w:t xml:space="preserve"> processed SF </w:t>
      </w:r>
      <w:r w:rsidR="0015177A" w:rsidRPr="0067089D">
        <w:fldChar w:fldCharType="begin">
          <w:fldData xml:space="preserve">PEVuZE5vdGU+PENpdGU+PEF1dGhvcj5EYXZpZHNvbjwvQXV0aG9yPjxZZWFyPjIwMTc8L1llYXI+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FcXVhbGl6YXRpb248L2tleXdvcmQ+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</w:fldData>
        </w:fldChar>
      </w:r>
      <w:r w:rsidR="003B2CB6">
        <w:instrText xml:space="preserve"> ADDIN EN.CITE </w:instrText>
      </w:r>
      <w:r w:rsidR="003B2CB6">
        <w:fldChar w:fldCharType="begin">
          <w:fldData xml:space="preserve">PEVuZE5vdGU+PENpdGU+PEF1dGhvcj5EYXZpZHNvbjwvQXV0aG9yPjxZZWFyPjIwMTc8L1llYXI+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FcXVhbGl6YXRpb248L2tleXdvcmQ+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</w:fldData>
        </w:fldChar>
      </w:r>
      <w:r w:rsidR="003B2CB6">
        <w:instrText xml:space="preserve"> ADDIN EN.CITE.DATA </w:instrText>
      </w:r>
      <w:r w:rsidR="003B2CB6">
        <w:fldChar w:fldCharType="end"/>
      </w:r>
      <w:r w:rsidR="0015177A" w:rsidRPr="0067089D">
        <w:fldChar w:fldCharType="separate"/>
      </w:r>
      <w:r w:rsidR="003B2CB6">
        <w:rPr>
          <w:noProof/>
        </w:rPr>
        <w:t>[35-37]</w:t>
      </w:r>
      <w:r w:rsidR="0015177A" w:rsidRPr="0067089D">
        <w:fldChar w:fldCharType="end"/>
      </w:r>
      <w:r w:rsidR="0015177A" w:rsidRPr="0067089D">
        <w:t>.</w:t>
      </w:r>
      <w:r w:rsidRPr="0067089D">
        <w:t xml:space="preserve"> However, although the reproducibility of ProteoMiner</w:t>
      </w:r>
      <w:r w:rsidRPr="0067089D">
        <w:rPr>
          <w:vertAlign w:val="superscript"/>
        </w:rPr>
        <w:t>TM</w:t>
      </w:r>
      <w:r w:rsidRPr="0067089D">
        <w:t xml:space="preserve"> beads when used in conjunction with serum has been examined, reproducibility with SF or on-bead digestions have yet to be investigated </w:t>
      </w:r>
      <w:r w:rsidR="006F0A9B" w:rsidRPr="0067089D">
        <w:fldChar w:fldCharType="begin"/>
      </w:r>
      <w:r w:rsidR="003B2CB6">
        <w:instrText xml:space="preserve"> ADDIN EN.CITE &lt;EndNote&gt;&lt;Cite&gt;&lt;Author&gt;Li&lt;/Author&gt;&lt;Year&gt;2009&lt;/Year&gt;&lt;RecNum&gt;404&lt;/RecNum&gt;&lt;DisplayText&gt;[38]&lt;/DisplayText&gt;&lt;record&gt;&lt;rec-number&gt;404&lt;/rec-number&gt;&lt;foreign-keys&gt;&lt;key app="EN" db-id="xxd2pawa49tr59ess5zvesa9e5efrfp55s5t" timestamp="0"&gt;404&lt;/key&gt;&lt;/foreign-keys&gt;&lt;ref-type name="Journal Article"&gt;17&lt;/ref-type&gt;&lt;contributors&gt;&lt;authors&gt;&lt;author&gt;Li, Lei&lt;/author&gt;&lt;author&gt;Sun, ChengJun&lt;/author&gt;&lt;author&gt;Freeby, Steve&lt;/author&gt;&lt;author&gt;Yee, Dennis&lt;/author&gt;&lt;author&gt;Kieffer-Jaquinod, Sylvie&lt;/author&gt;&lt;author&gt;Guerrier, Luc&lt;/author&gt;&lt;author&gt;Boschetti, Egisto&lt;/author&gt;&lt;author&gt;Lomas, Lee&lt;/author&gt;&lt;/authors&gt;&lt;/contributors&gt;&lt;titles&gt;&lt;title&gt;Protein sample treatment with peptide ligand library: coverage and consistency&lt;/title&gt;&lt;secondary-title&gt;Journal of Proteomics &amp;amp; Bioinformatice&lt;/secondary-title&gt;&lt;/titles&gt;&lt;pages&gt;485-494&lt;/pages&gt;&lt;volume&gt;2&lt;/volume&gt;&lt;dates&gt;&lt;year&gt;2009&lt;/year&gt;&lt;/dates&gt;&lt;urls&gt;&lt;/urls&gt;&lt;/record&gt;&lt;/Cite&gt;&lt;/EndNote&gt;</w:instrText>
      </w:r>
      <w:r w:rsidR="006F0A9B" w:rsidRPr="0067089D">
        <w:fldChar w:fldCharType="separate"/>
      </w:r>
      <w:r w:rsidR="003B2CB6">
        <w:rPr>
          <w:noProof/>
        </w:rPr>
        <w:t>[38]</w:t>
      </w:r>
      <w:r w:rsidR="006F0A9B" w:rsidRPr="0067089D">
        <w:fldChar w:fldCharType="end"/>
      </w:r>
      <w:r w:rsidRPr="0067089D">
        <w:t>.</w:t>
      </w:r>
    </w:p>
    <w:p w14:paraId="0B954C49" w14:textId="69CC018B" w:rsidR="00C351BB" w:rsidRDefault="006D0990" w:rsidP="0057745A">
      <w:pPr>
        <w:spacing w:before="100" w:beforeAutospacing="1"/>
        <w:jc w:val="both"/>
      </w:pPr>
      <w:r w:rsidRPr="006D0990">
        <w:t xml:space="preserve">2.3 </w:t>
      </w:r>
      <w:r w:rsidR="00C351BB" w:rsidRPr="006D0990">
        <w:t xml:space="preserve">Proteomic potential of </w:t>
      </w:r>
      <w:r w:rsidR="008E7104" w:rsidRPr="006D0990">
        <w:t>synovial fluid in biomarker discovery</w:t>
      </w:r>
      <w:r w:rsidR="007E26BB" w:rsidRPr="006D0990">
        <w:t>- ‘the good and the bad’</w:t>
      </w:r>
    </w:p>
    <w:p w14:paraId="799C33B4" w14:textId="48BF413D" w:rsidR="001D2413" w:rsidRPr="0067089D" w:rsidRDefault="00392C60" w:rsidP="0057745A">
      <w:pPr>
        <w:spacing w:before="100" w:beforeAutospacing="1" w:line="480" w:lineRule="auto"/>
        <w:jc w:val="both"/>
      </w:pPr>
      <w:r w:rsidRPr="0067089D">
        <w:t xml:space="preserve">Clinical proteomics is the quantitative </w:t>
      </w:r>
      <w:r w:rsidR="00B77BDC">
        <w:t>profiling</w:t>
      </w:r>
      <w:r w:rsidR="00B77BDC" w:rsidRPr="0067089D">
        <w:t xml:space="preserve"> </w:t>
      </w:r>
      <w:r w:rsidRPr="0067089D">
        <w:t xml:space="preserve">of proteins </w:t>
      </w:r>
      <w:r w:rsidR="00B77BDC">
        <w:t xml:space="preserve">within various biofluids for eventual clinical application, aiding diagnosis, clinical monitoring during treatments </w:t>
      </w:r>
      <w:r w:rsidR="00372F33">
        <w:t>and assessing prognosis</w:t>
      </w:r>
      <w:r w:rsidR="00B554C4">
        <w:t xml:space="preserve"> </w:t>
      </w:r>
      <w:r w:rsidR="00B554C4">
        <w:fldChar w:fldCharType="begin">
          <w:fldData xml:space="preserve">PEVuZE5vdGU+PENpdGU+PEF1dGhvcj5EaSBNZW88L0F1dGhvcj48WWVhcj4yMDE0PC9ZZWFyPjxS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</w:fldData>
        </w:fldChar>
      </w:r>
      <w:r w:rsidR="002317A8">
        <w:instrText xml:space="preserve"> ADDIN EN.CITE </w:instrText>
      </w:r>
      <w:r w:rsidR="002317A8">
        <w:fldChar w:fldCharType="begin">
          <w:fldData xml:space="preserve">PEVuZE5vdGU+PENpdGU+PEF1dGhvcj5EaSBNZW88L0F1dGhvcj48WWVhcj4yMDE0PC9ZZWFyPjxS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</w:fldData>
        </w:fldChar>
      </w:r>
      <w:r w:rsidR="002317A8">
        <w:instrText xml:space="preserve"> ADDIN EN.CITE.DATA </w:instrText>
      </w:r>
      <w:r w:rsidR="002317A8">
        <w:fldChar w:fldCharType="end"/>
      </w:r>
      <w:r w:rsidR="00B554C4">
        <w:fldChar w:fldCharType="separate"/>
      </w:r>
      <w:r w:rsidR="002317A8">
        <w:rPr>
          <w:noProof/>
        </w:rPr>
        <w:t>[39,40]</w:t>
      </w:r>
      <w:r w:rsidR="00B554C4">
        <w:fldChar w:fldCharType="end"/>
      </w:r>
      <w:r w:rsidR="00B77BDC">
        <w:t xml:space="preserve">. </w:t>
      </w:r>
      <w:r w:rsidR="00372F33">
        <w:t xml:space="preserve">This involves various phases of study including initial biomarker discovery, verification, validation and implementation of clinical trials. </w:t>
      </w:r>
      <w:r w:rsidR="00BE58EE" w:rsidRPr="0067089D">
        <w:t>These</w:t>
      </w:r>
      <w:r w:rsidR="00C351BB" w:rsidRPr="0067089D">
        <w:t xml:space="preserve"> </w:t>
      </w:r>
      <w:r w:rsidR="0010765F">
        <w:t xml:space="preserve">biomarkers </w:t>
      </w:r>
      <w:r w:rsidR="00C351BB" w:rsidRPr="0067089D">
        <w:t>have widespread</w:t>
      </w:r>
      <w:r w:rsidR="00D23EAB" w:rsidRPr="0067089D">
        <w:t xml:space="preserve"> potential application</w:t>
      </w:r>
      <w:r w:rsidR="00C351BB" w:rsidRPr="0067089D">
        <w:t xml:space="preserve"> </w:t>
      </w:r>
      <w:r w:rsidR="00D23EAB" w:rsidRPr="0067089D">
        <w:t>to</w:t>
      </w:r>
      <w:r w:rsidR="00C351BB" w:rsidRPr="0067089D">
        <w:t xml:space="preserve"> </w:t>
      </w:r>
      <w:r w:rsidR="00D23EAB" w:rsidRPr="0067089D">
        <w:t xml:space="preserve">orthopaedic </w:t>
      </w:r>
      <w:r w:rsidR="00C351BB" w:rsidRPr="0067089D">
        <w:t>clinical practice</w:t>
      </w:r>
      <w:r w:rsidR="00D23EAB" w:rsidRPr="0067089D">
        <w:t xml:space="preserve"> as</w:t>
      </w:r>
      <w:r w:rsidR="00C351BB" w:rsidRPr="0067089D">
        <w:t xml:space="preserve"> they </w:t>
      </w:r>
      <w:r w:rsidR="00D23EAB" w:rsidRPr="0067089D">
        <w:t>offer unbiased</w:t>
      </w:r>
      <w:r w:rsidR="00C351BB" w:rsidRPr="0067089D">
        <w:t xml:space="preserve"> parameters to </w:t>
      </w:r>
      <w:r w:rsidR="00D23EAB" w:rsidRPr="0067089D">
        <w:t>function</w:t>
      </w:r>
      <w:r w:rsidR="00C351BB" w:rsidRPr="0067089D">
        <w:t xml:space="preserve"> as a proxy of </w:t>
      </w:r>
      <w:r w:rsidR="00D23EAB" w:rsidRPr="0067089D">
        <w:t>diseases such as OA</w:t>
      </w:r>
      <w:r w:rsidR="00C351BB" w:rsidRPr="0067089D">
        <w:t xml:space="preserve">. </w:t>
      </w:r>
      <w:r w:rsidR="00D23EAB" w:rsidRPr="0067089D">
        <w:t>Biofluids</w:t>
      </w:r>
      <w:r w:rsidR="00C351BB" w:rsidRPr="0067089D">
        <w:t xml:space="preserve"> </w:t>
      </w:r>
      <w:r w:rsidR="00762DC3" w:rsidRPr="0067089D">
        <w:t>such as SF</w:t>
      </w:r>
      <w:r w:rsidR="00D23EAB" w:rsidRPr="0067089D">
        <w:t xml:space="preserve"> fulfil</w:t>
      </w:r>
      <w:r w:rsidR="00C351BB" w:rsidRPr="0067089D">
        <w:t xml:space="preserve"> the practicality recommendations for a biomark</w:t>
      </w:r>
      <w:r w:rsidR="00D23EAB" w:rsidRPr="0067089D">
        <w:t xml:space="preserve">er, being relatively easily and </w:t>
      </w:r>
      <w:r w:rsidR="00C351BB" w:rsidRPr="0067089D">
        <w:t xml:space="preserve">economically attainable. </w:t>
      </w:r>
      <w:r w:rsidR="00407983" w:rsidRPr="0067089D">
        <w:t>Additionally,</w:t>
      </w:r>
      <w:r w:rsidR="00D23EAB" w:rsidRPr="0067089D">
        <w:t xml:space="preserve"> </w:t>
      </w:r>
      <w:r w:rsidR="008009B0">
        <w:t xml:space="preserve">regarding joint diseases, </w:t>
      </w:r>
      <w:r w:rsidR="00D23EAB" w:rsidRPr="0067089D">
        <w:t xml:space="preserve">SF is the primary fluid of choice being in intimate contact with the affected tissues. </w:t>
      </w:r>
      <w:r w:rsidR="00F55D32" w:rsidRPr="0067089D">
        <w:t xml:space="preserve">Whilst </w:t>
      </w:r>
      <w:r w:rsidR="001D2413" w:rsidRPr="0067089D">
        <w:t>blood/serum/plasma</w:t>
      </w:r>
      <w:r w:rsidR="00F55D32" w:rsidRPr="0067089D">
        <w:t xml:space="preserve"> provides a more readily accessible biomarker source, this biofluid represents a more complex matrix and although both biofluids suffer from a small number of highly abundant proteins the serum protein profile is more diverse. </w:t>
      </w:r>
      <w:r w:rsidR="00407983" w:rsidRPr="0067089D">
        <w:t>Furthermore,</w:t>
      </w:r>
      <w:r w:rsidR="00F55D32" w:rsidRPr="0067089D">
        <w:t xml:space="preserve"> the serum </w:t>
      </w:r>
      <w:r w:rsidR="001D2413" w:rsidRPr="0067089D">
        <w:t>proteome represents the endogenous processes of</w:t>
      </w:r>
      <w:r w:rsidR="00F55D32" w:rsidRPr="0067089D">
        <w:t xml:space="preserve"> many organs and tissues. Therefore </w:t>
      </w:r>
      <w:r w:rsidR="001D2413" w:rsidRPr="0067089D">
        <w:t>SF is a perfect initial surrogate for biomarker discovery but the</w:t>
      </w:r>
      <w:r w:rsidR="008E7104" w:rsidRPr="0067089D">
        <w:t xml:space="preserve"> end-</w:t>
      </w:r>
      <w:r w:rsidR="001D2413" w:rsidRPr="0067089D">
        <w:t>goal ‘holy grail’ remains the provision of a blood/serum assay</w:t>
      </w:r>
      <w:r w:rsidR="008E7104" w:rsidRPr="0067089D">
        <w:t xml:space="preserve"> </w:t>
      </w:r>
      <w:r w:rsidR="008E7104" w:rsidRPr="0067089D">
        <w:fldChar w:fldCharType="begin"/>
      </w:r>
      <w:r w:rsidR="003B2CB6">
        <w:instrText xml:space="preserve"> ADDIN EN.CITE &lt;EndNote&gt;&lt;Cite&gt;&lt;Author&gt;Ruiz-Romero&lt;/Author&gt;&lt;Year&gt;2010&lt;/Year&gt;&lt;RecNum&gt;1&lt;/RecNum&gt;&lt;DisplayText&gt;[41]&lt;/DisplayText&gt;&lt;record&gt;&lt;rec-number&gt;1&lt;/rec-number&gt;&lt;foreign-keys&gt;&lt;key app="EN" db-id="xxd2pawa49tr59ess5zvesa9e5efrfp55s5t" timestamp="0"&gt;1&lt;/key&gt;&lt;/foreign-keys&gt;&lt;ref-type name="Journal Article"&gt;17&lt;/ref-type&gt;&lt;contributors&gt;&lt;authors&gt;&lt;author&gt;Ruiz-Romero, C.&lt;/author&gt;&lt;author&gt;Blanco, F. J.&lt;/author&gt;&lt;/authors&gt;&lt;/contributors&gt;&lt;auth-address&gt;Laboratorio de Investigacion Osteoarticular y del Envejecimiento, Unidad de Proteomica-Nodo Asociado a ProteoRed-(Genoma Espana), Centro de Investigacion Biomedica, Servicio de Reumatologia, Complejo Hospitalario Universitario de A Coruna, 15006-A Coruna, Spain.&lt;/auth-address&gt;&lt;titles&gt;&lt;title&gt;Proteomics role in the search for improved diagnosis, prognosis and treatment of osteoarthritis&lt;/title&gt;&lt;secondary-title&gt;Osteoarthritis Cartilage&lt;/secondary-title&gt;&lt;/titles&gt;&lt;periodical&gt;&lt;full-title&gt;Osteoarthritis Cartilage&lt;/full-title&gt;&lt;/periodical&gt;&lt;pages&gt;500-9&lt;/pages&gt;&lt;volume&gt;18&lt;/volume&gt;&lt;number&gt;4&lt;/number&gt;&lt;keywords&gt;&lt;keyword&gt;Biomarkers/*analysis/blood&lt;/keyword&gt;&lt;keyword&gt;Biomedical Research/*methods&lt;/keyword&gt;&lt;keyword&gt;Cartilage/chemistry&lt;/keyword&gt;&lt;keyword&gt;Chondrocytes/chemistry&lt;/keyword&gt;&lt;keyword&gt;Humans&lt;/keyword&gt;&lt;keyword&gt;Mass Spectrometry&lt;/keyword&gt;&lt;keyword&gt;Osteoarthritis/*diagnosis/*therapy&lt;/keyword&gt;&lt;keyword&gt;Prognosis&lt;/keyword&gt;&lt;keyword&gt;Proteomics/*methods&lt;/keyword&gt;&lt;keyword&gt;Synovial Fluid/chemistry&lt;/keyword&gt;&lt;/keywords&gt;&lt;dates&gt;&lt;year&gt;2010&lt;/year&gt;&lt;pub-dates&gt;&lt;date&gt;Apr&lt;/date&gt;&lt;/pub-dates&gt;&lt;/dates&gt;&lt;isbn&gt;1522-9653 (Electronic)&amp;#xD;1063-4584 (Linking)&lt;/isbn&gt;&lt;accession-num&gt;20060947&lt;/accession-num&gt;&lt;urls&gt;&lt;related-urls&gt;&lt;url&gt;http://www.ncbi.nlm.nih.gov/pubmed/20060947&lt;/url&gt;&lt;/related-urls&gt;&lt;/urls&gt;&lt;electronic-resource-num&gt;10.1016/j.joca.2009.11.012&lt;/electronic-resource-num&gt;&lt;/record&gt;&lt;/Cite&gt;&lt;/EndNote&gt;</w:instrText>
      </w:r>
      <w:r w:rsidR="008E7104" w:rsidRPr="0067089D">
        <w:fldChar w:fldCharType="separate"/>
      </w:r>
      <w:r w:rsidR="003B2CB6">
        <w:rPr>
          <w:noProof/>
        </w:rPr>
        <w:t>[41]</w:t>
      </w:r>
      <w:r w:rsidR="008E7104" w:rsidRPr="0067089D">
        <w:fldChar w:fldCharType="end"/>
      </w:r>
      <w:r w:rsidR="001D2413" w:rsidRPr="0067089D">
        <w:t>.</w:t>
      </w:r>
    </w:p>
    <w:p w14:paraId="78788084" w14:textId="6C36A26A" w:rsidR="00CC62F3" w:rsidRPr="0067089D" w:rsidRDefault="00CC62F3" w:rsidP="008821D1">
      <w:pPr>
        <w:spacing w:line="480" w:lineRule="auto"/>
        <w:jc w:val="both"/>
      </w:pPr>
      <w:r w:rsidRPr="0067089D">
        <w:t xml:space="preserve">Over recent years there have been remarkable advances in </w:t>
      </w:r>
      <w:r w:rsidR="006D1DFA">
        <w:t>MS</w:t>
      </w:r>
      <w:r w:rsidRPr="0067089D">
        <w:t>-based proteomics</w:t>
      </w:r>
      <w:r w:rsidR="00FD10C2">
        <w:t>.</w:t>
      </w:r>
      <w:r w:rsidRPr="0067089D">
        <w:t xml:space="preserve"> These advances now enable almost complete proteome identification of complex biological fluids in hours. Mass spectrometers have become faster and more sensitive generating enormous amounts of data related </w:t>
      </w:r>
      <w:r w:rsidR="00532BE0">
        <w:t xml:space="preserve">to </w:t>
      </w:r>
      <w:r w:rsidRPr="0067089D">
        <w:t>not only protein identifications but to protein primary structure, post-translational modifications and splice variants. Even so</w:t>
      </w:r>
      <w:r w:rsidR="005412FE">
        <w:t>,</w:t>
      </w:r>
      <w:r w:rsidRPr="0067089D">
        <w:t xml:space="preserve"> higher sensitivity for detecting individual proteins in complex mixtures such as SF is still an issue. New instruments are continually upgraded and novel methodologies for sample preparation are emerging, enabling faster, more sensitive measurements of many proteins in these complex biological mixtures.</w:t>
      </w:r>
    </w:p>
    <w:p w14:paraId="41E7392C" w14:textId="51DA688F" w:rsidR="008E7104" w:rsidRPr="0067089D" w:rsidRDefault="006D0990" w:rsidP="008821D1">
      <w:pPr>
        <w:autoSpaceDE w:val="0"/>
        <w:autoSpaceDN w:val="0"/>
        <w:adjustRightInd w:val="0"/>
        <w:spacing w:after="0" w:line="480" w:lineRule="auto"/>
        <w:jc w:val="both"/>
        <w:rPr>
          <w:rFonts w:cs="CcxngmAdvTT3713a231"/>
          <w:color w:val="131413"/>
        </w:rPr>
      </w:pPr>
      <w:r>
        <w:lastRenderedPageBreak/>
        <w:t>In</w:t>
      </w:r>
      <w:r w:rsidR="008E7104" w:rsidRPr="0067089D">
        <w:t xml:space="preserve"> terms of SF proteomic studies</w:t>
      </w:r>
      <w:r w:rsidR="005412FE">
        <w:t>,</w:t>
      </w:r>
      <w:r w:rsidR="008E7104" w:rsidRPr="0067089D">
        <w:t xml:space="preserve"> few have led to candidates that have effectively transitioned into the clinic to improve clinical outcome</w:t>
      </w:r>
      <w:r w:rsidR="00BD7FB1" w:rsidRPr="0067089D">
        <w:t xml:space="preserve"> </w:t>
      </w:r>
      <w:r w:rsidR="00BD7FB1" w:rsidRPr="0067089D">
        <w:fldChar w:fldCharType="begin"/>
      </w:r>
      <w:r w:rsidR="003B2CB6">
        <w:instrText xml:space="preserve"> ADDIN EN.CITE &lt;EndNote&gt;&lt;Cite&gt;&lt;Author&gt;Poste&lt;/Author&gt;&lt;Year&gt;2011&lt;/Year&gt;&lt;RecNum&gt;14&lt;/RecNum&gt;&lt;DisplayText&gt;[42]&lt;/DisplayText&gt;&lt;record&gt;&lt;rec-number&gt;14&lt;/rec-number&gt;&lt;foreign-keys&gt;&lt;key app="EN" db-id="xxd2pawa49tr59ess5zvesa9e5efrfp55s5t" timestamp="0"&gt;14&lt;/key&gt;&lt;/foreign-keys&gt;&lt;ref-type name="Journal Article"&gt;17&lt;/ref-type&gt;&lt;contributors&gt;&lt;authors&gt;&lt;author&gt;Poste, G.&lt;/author&gt;&lt;/authors&gt;&lt;/contributors&gt;&lt;auth-address&gt;Complex Adaptive Systems Initiative, Arizona State University, Scottsdale, Arizona 85257, USA. george.poste@asu.edu&lt;/auth-address&gt;&lt;titles&gt;&lt;title&gt;Bring on the biomarkers&lt;/title&gt;&lt;secondary-title&gt;Nature&lt;/secondary-title&gt;&lt;/titles&gt;&lt;pages&gt;156-7&lt;/pages&gt;&lt;volume&gt;469&lt;/volume&gt;&lt;number&gt;7329&lt;/number&gt;&lt;keywords&gt;&lt;keyword&gt;Biological Specimen Banks/supply &amp;amp; distribution&lt;/keyword&gt;&lt;keyword&gt;Biomarkers/*analysis&lt;/keyword&gt;&lt;keyword&gt;Biomedical Research/economics/standards/trends&lt;/keyword&gt;&lt;keyword&gt;Cell Line&lt;/keyword&gt;&lt;keyword&gt;Female&lt;/keyword&gt;&lt;keyword&gt;Gene Expression Profiling&lt;/keyword&gt;&lt;keyword&gt;Genetics, Medical/economics/*methods/standards/*trends&lt;/keyword&gt;&lt;keyword&gt;Health Care Costs/trends&lt;/keyword&gt;&lt;keyword&gt;Humans&lt;/keyword&gt;&lt;keyword&gt;Male&lt;/keyword&gt;&lt;keyword&gt;Oligonucleotide Array Sequence Analysis&lt;/keyword&gt;&lt;keyword&gt;Pharmacogenetics/economics/standards/trends&lt;/keyword&gt;&lt;keyword&gt;Precision Medicine/economics/standards/*trends&lt;/keyword&gt;&lt;keyword&gt;Proteomics&lt;/keyword&gt;&lt;keyword&gt;Reproducibility of Results&lt;/keyword&gt;&lt;keyword&gt;Sample Size&lt;/keyword&gt;&lt;keyword&gt;Specimen Handling/methods/standards&lt;/keyword&gt;&lt;/keywords&gt;&lt;dates&gt;&lt;year&gt;2011&lt;/year&gt;&lt;pub-dates&gt;&lt;date&gt;Jan 13&lt;/date&gt;&lt;/pub-dates&gt;&lt;/dates&gt;&lt;isbn&gt;1476-4687 (Electronic)&amp;#xD;0028-0836 (Linking)&lt;/isbn&gt;&lt;accession-num&gt;21228852&lt;/accession-num&gt;&lt;urls&gt;&lt;related-urls&gt;&lt;url&gt;https://www.ncbi.nlm.nih.gov/pubmed/21228852&lt;/url&gt;&lt;/related-urls&gt;&lt;/urls&gt;&lt;electronic-resource-num&gt;10.1038/469156a&lt;/electronic-resource-num&gt;&lt;/record&gt;&lt;/Cite&gt;&lt;/EndNote&gt;</w:instrText>
      </w:r>
      <w:r w:rsidR="00BD7FB1" w:rsidRPr="0067089D">
        <w:fldChar w:fldCharType="separate"/>
      </w:r>
      <w:r w:rsidR="003B2CB6">
        <w:rPr>
          <w:noProof/>
        </w:rPr>
        <w:t>[42]</w:t>
      </w:r>
      <w:r w:rsidR="00BD7FB1" w:rsidRPr="0067089D">
        <w:fldChar w:fldCharType="end"/>
      </w:r>
      <w:r w:rsidR="008E7104" w:rsidRPr="0067089D">
        <w:t xml:space="preserve">. </w:t>
      </w:r>
      <w:r w:rsidR="006959C2" w:rsidRPr="0067089D">
        <w:t xml:space="preserve">There are many causes which are well recognised </w:t>
      </w:r>
      <w:r w:rsidR="006959C2" w:rsidRPr="0067089D">
        <w:fldChar w:fldCharType="begin">
          <w:fldData xml:space="preserve">PEVuZE5vdGU+PENpdGU+PEF1dGhvcj5Qb3N0ZTwvQXV0aG9yPjxZZWFyPjIwMTI8L1llYXI+PFJl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</w:fldData>
        </w:fldChar>
      </w:r>
      <w:r w:rsidR="002317A8">
        <w:instrText xml:space="preserve"> ADDIN EN.CITE </w:instrText>
      </w:r>
      <w:r w:rsidR="002317A8">
        <w:fldChar w:fldCharType="begin">
          <w:fldData xml:space="preserve">PEVuZE5vdGU+PENpdGU+PEF1dGhvcj5Qb3N0ZTwvQXV0aG9yPjxZZWFyPjIwMTI8L1llYXI+PFJl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</w:fldData>
        </w:fldChar>
      </w:r>
      <w:r w:rsidR="002317A8">
        <w:instrText xml:space="preserve"> ADDIN EN.CITE.DATA </w:instrText>
      </w:r>
      <w:r w:rsidR="002317A8">
        <w:fldChar w:fldCharType="end"/>
      </w:r>
      <w:r w:rsidR="006959C2" w:rsidRPr="0067089D">
        <w:fldChar w:fldCharType="separate"/>
      </w:r>
      <w:r w:rsidR="002317A8">
        <w:rPr>
          <w:noProof/>
        </w:rPr>
        <w:t>[43,44]</w:t>
      </w:r>
      <w:r w:rsidR="006959C2" w:rsidRPr="0067089D">
        <w:fldChar w:fldCharType="end"/>
      </w:r>
      <w:r w:rsidR="006959C2" w:rsidRPr="0067089D">
        <w:t>.</w:t>
      </w:r>
      <w:r w:rsidR="006959C2" w:rsidRPr="0067089D">
        <w:rPr>
          <w:rFonts w:cs="CcxngmAdvTT3713a231"/>
          <w:color w:val="131413"/>
        </w:rPr>
        <w:t xml:space="preserve"> However</w:t>
      </w:r>
      <w:r w:rsidR="005412FE">
        <w:rPr>
          <w:rFonts w:cs="CcxngmAdvTT3713a231"/>
          <w:color w:val="131413"/>
        </w:rPr>
        <w:t>,</w:t>
      </w:r>
      <w:r w:rsidR="006959C2" w:rsidRPr="0067089D">
        <w:rPr>
          <w:rFonts w:cs="CcxngmAdvTT3713a231"/>
          <w:color w:val="131413"/>
        </w:rPr>
        <w:t xml:space="preserve"> the </w:t>
      </w:r>
      <w:r w:rsidR="008E7104" w:rsidRPr="0067089D">
        <w:t xml:space="preserve">principal </w:t>
      </w:r>
      <w:r w:rsidR="002A12C5" w:rsidRPr="0067089D">
        <w:t>difficulties</w:t>
      </w:r>
      <w:r w:rsidR="00A266F6" w:rsidRPr="0067089D">
        <w:t xml:space="preserve"> in the translation </w:t>
      </w:r>
      <w:r w:rsidR="008E7104" w:rsidRPr="0067089D">
        <w:t xml:space="preserve">from </w:t>
      </w:r>
      <w:r w:rsidR="002A12C5" w:rsidRPr="0067089D">
        <w:t xml:space="preserve">proteomic </w:t>
      </w:r>
      <w:r w:rsidR="008E7104" w:rsidRPr="0067089D">
        <w:t>biomarker discovery to clin</w:t>
      </w:r>
      <w:r w:rsidR="002A12C5" w:rsidRPr="0067089D">
        <w:t>ical use</w:t>
      </w:r>
      <w:r w:rsidR="00A266F6" w:rsidRPr="0067089D">
        <w:t xml:space="preserve"> are</w:t>
      </w:r>
      <w:r w:rsidR="002A12C5" w:rsidRPr="0067089D">
        <w:t xml:space="preserve"> </w:t>
      </w:r>
      <w:r w:rsidR="002A12C5" w:rsidRPr="0067089D">
        <w:fldChar w:fldCharType="begin"/>
      </w:r>
      <w:r w:rsidR="003B2CB6">
        <w:instrText xml:space="preserve"> ADDIN EN.CITE &lt;EndNote&gt;&lt;Cite&gt;&lt;Author&gt;Drucker&lt;/Author&gt;&lt;Year&gt;2013&lt;/Year&gt;&lt;RecNum&gt;3&lt;/RecNum&gt;&lt;DisplayText&gt;[45]&lt;/DisplayText&gt;&lt;record&gt;&lt;rec-number&gt;3&lt;/rec-number&gt;&lt;foreign-keys&gt;&lt;key app="EN" db-id="xxd2pawa49tr59ess5zvesa9e5efrfp55s5t" timestamp="0"&gt;3&lt;/key&gt;&lt;/foreign-keys&gt;&lt;ref-type name="Journal Article"&gt;17&lt;/ref-type&gt;&lt;contributors&gt;&lt;authors&gt;&lt;author&gt;Drucker, E.&lt;/author&gt;&lt;author&gt;Krapfenbauer, K.&lt;/author&gt;&lt;/authors&gt;&lt;/contributors&gt;&lt;auth-address&gt;Department of Otorhinolaryngology, Medical University of Vienna, Head and Neck Surgery, Waehringer Guertel 18-20, Vienna A-1090, Austria. kurt.krapfenbauer@boehringer-ingelheim.com.&lt;/auth-address&gt;&lt;titles&gt;&lt;title&gt;Pitfalls and limitations in translation from biomarker discovery to clinical utility in predictive and personalised medicine&lt;/title&gt;&lt;secondary-title&gt;EPMA J&lt;/secondary-title&gt;&lt;/titles&gt;&lt;pages&gt;7&lt;/pages&gt;&lt;volume&gt;4&lt;/volume&gt;&lt;number&gt;1&lt;/number&gt;&lt;dates&gt;&lt;year&gt;2013&lt;/year&gt;&lt;pub-dates&gt;&lt;date&gt;Feb 25&lt;/date&gt;&lt;/pub-dates&gt;&lt;/dates&gt;&lt;isbn&gt;1878-5077 (Print)&amp;#xD;1878-5077 (Linking)&lt;/isbn&gt;&lt;accession-num&gt;23442211&lt;/accession-num&gt;&lt;urls&gt;&lt;related-urls&gt;&lt;url&gt;http://www.ncbi.nlm.nih.gov/pubmed/23442211&lt;/url&gt;&lt;/related-urls&gt;&lt;/urls&gt;&lt;custom2&gt;3599714&lt;/custom2&gt;&lt;electronic-resource-num&gt;10.1186/1878-5085-4-7&lt;/electronic-resource-num&gt;&lt;/record&gt;&lt;/Cite&gt;&lt;/EndNote&gt;</w:instrText>
      </w:r>
      <w:r w:rsidR="002A12C5" w:rsidRPr="0067089D">
        <w:fldChar w:fldCharType="separate"/>
      </w:r>
      <w:r w:rsidR="003B2CB6">
        <w:rPr>
          <w:noProof/>
        </w:rPr>
        <w:t>[45]</w:t>
      </w:r>
      <w:r w:rsidR="002A12C5" w:rsidRPr="0067089D">
        <w:fldChar w:fldCharType="end"/>
      </w:r>
      <w:r w:rsidR="008E7104" w:rsidRPr="0067089D">
        <w:t>:</w:t>
      </w:r>
    </w:p>
    <w:p w14:paraId="5E891224" w14:textId="77777777" w:rsidR="008E7104" w:rsidRPr="0067089D" w:rsidRDefault="00392C60" w:rsidP="008821D1">
      <w:pPr>
        <w:spacing w:line="480" w:lineRule="auto"/>
        <w:jc w:val="both"/>
      </w:pPr>
      <w:r w:rsidRPr="0067089D">
        <w:t>1. A l</w:t>
      </w:r>
      <w:r w:rsidR="008E7104" w:rsidRPr="0067089D">
        <w:t xml:space="preserve">ack of </w:t>
      </w:r>
      <w:r w:rsidRPr="0067089D">
        <w:t>consideration for experimental design</w:t>
      </w:r>
      <w:r w:rsidR="002A12C5" w:rsidRPr="0067089D">
        <w:t xml:space="preserve"> before initiating </w:t>
      </w:r>
      <w:r w:rsidR="008E7104" w:rsidRPr="0067089D">
        <w:t>the discovery phase.</w:t>
      </w:r>
    </w:p>
    <w:p w14:paraId="4B89E205" w14:textId="77777777" w:rsidR="008E7104" w:rsidRPr="0067089D" w:rsidRDefault="008E7104" w:rsidP="008821D1">
      <w:pPr>
        <w:spacing w:line="480" w:lineRule="auto"/>
        <w:jc w:val="both"/>
      </w:pPr>
      <w:r w:rsidRPr="0067089D">
        <w:t xml:space="preserve">2. </w:t>
      </w:r>
      <w:r w:rsidR="00392C60" w:rsidRPr="0067089D">
        <w:t>Deficient</w:t>
      </w:r>
      <w:r w:rsidRPr="0067089D">
        <w:t xml:space="preserve"> biomar</w:t>
      </w:r>
      <w:r w:rsidR="00392C60" w:rsidRPr="0067089D">
        <w:t xml:space="preserve">ker </w:t>
      </w:r>
      <w:r w:rsidR="002A12C5" w:rsidRPr="0067089D">
        <w:t xml:space="preserve">validation </w:t>
      </w:r>
      <w:r w:rsidRPr="0067089D">
        <w:t>strategies</w:t>
      </w:r>
      <w:r w:rsidR="00392C60" w:rsidRPr="0067089D">
        <w:t>, including additional well phenotyped cohort samples</w:t>
      </w:r>
      <w:r w:rsidRPr="0067089D">
        <w:t>.</w:t>
      </w:r>
    </w:p>
    <w:p w14:paraId="03B0A5B9" w14:textId="77777777" w:rsidR="008E7104" w:rsidRPr="0067089D" w:rsidRDefault="008E7104" w:rsidP="008821D1">
      <w:pPr>
        <w:spacing w:line="480" w:lineRule="auto"/>
        <w:jc w:val="both"/>
      </w:pPr>
      <w:r w:rsidRPr="0067089D">
        <w:t xml:space="preserve">3. Robustness of </w:t>
      </w:r>
      <w:r w:rsidR="00392C60" w:rsidRPr="0067089D">
        <w:t xml:space="preserve">the </w:t>
      </w:r>
      <w:r w:rsidRPr="0067089D">
        <w:t>analy</w:t>
      </w:r>
      <w:r w:rsidR="002A12C5" w:rsidRPr="0067089D">
        <w:t xml:space="preserve">sis </w:t>
      </w:r>
      <w:r w:rsidR="00392C60" w:rsidRPr="0067089D">
        <w:t>systems</w:t>
      </w:r>
      <w:r w:rsidR="002A12C5" w:rsidRPr="0067089D">
        <w:t xml:space="preserve"> used in clinical </w:t>
      </w:r>
      <w:r w:rsidRPr="0067089D">
        <w:t>trials.</w:t>
      </w:r>
    </w:p>
    <w:p w14:paraId="40E2ACC4" w14:textId="77777777" w:rsidR="006D0990" w:rsidRDefault="007238F8" w:rsidP="008821D1">
      <w:pPr>
        <w:spacing w:line="480" w:lineRule="auto"/>
        <w:jc w:val="both"/>
      </w:pPr>
      <w:r w:rsidRPr="0067089D">
        <w:t>Furthermore,</w:t>
      </w:r>
      <w:r w:rsidR="00FB7A61" w:rsidRPr="0067089D">
        <w:t xml:space="preserve"> a number of additional points need to be addressed within the four phases of a biomarker discovery pipeline; discovery, qualification, verification, and validation.</w:t>
      </w:r>
    </w:p>
    <w:p w14:paraId="2AD25DC2" w14:textId="18EF7F7F" w:rsidR="00BD7FB1" w:rsidRPr="00EF5383" w:rsidRDefault="00FB7A61" w:rsidP="0057745A">
      <w:pPr>
        <w:spacing w:before="100" w:beforeAutospacing="1" w:after="100" w:afterAutospacing="1" w:line="480" w:lineRule="auto"/>
        <w:jc w:val="both"/>
      </w:pPr>
      <w:r w:rsidRPr="0067089D">
        <w:t>Firstly though, even before considering these points, other important issue</w:t>
      </w:r>
      <w:r w:rsidR="005412FE">
        <w:t>s</w:t>
      </w:r>
      <w:r w:rsidRPr="0067089D">
        <w:t xml:space="preserve"> need to be addressed by the community</w:t>
      </w:r>
      <w:r w:rsidR="007E26BB" w:rsidRPr="0067089D">
        <w:t xml:space="preserve"> and standardised</w:t>
      </w:r>
      <w:r w:rsidRPr="0067089D">
        <w:t xml:space="preserve"> in order to increase the likelihood of identifying useful clinical SF proteomic markers</w:t>
      </w:r>
      <w:r w:rsidR="00A27BE3" w:rsidRPr="0067089D">
        <w:t xml:space="preserve"> </w:t>
      </w:r>
      <w:r w:rsidR="00A27BE3" w:rsidRPr="0067089D">
        <w:fldChar w:fldCharType="begin"/>
      </w:r>
      <w:r w:rsidR="003B2CB6">
        <w:instrText xml:space="preserve"> ADDIN EN.CITE &lt;EndNote&gt;&lt;Cite&gt;&lt;Author&gt;Issaq&lt;/Author&gt;&lt;Year&gt;2011&lt;/Year&gt;&lt;RecNum&gt;9&lt;/RecNum&gt;&lt;DisplayText&gt;[46]&lt;/DisplayText&gt;&lt;record&gt;&lt;rec-number&gt;9&lt;/rec-number&gt;&lt;foreign-keys&gt;&lt;key app="EN" db-id="xxd2pawa49tr59ess5zvesa9e5efrfp55s5t" timestamp="0"&gt;9&lt;/key&gt;&lt;/foreign-keys&gt;&lt;ref-type name="Journal Article"&gt;17&lt;/ref-type&gt;&lt;contributors&gt;&lt;authors&gt;&lt;author&gt;Issaq, H. J.&lt;/author&gt;&lt;author&gt;Waybright, T. J.&lt;/author&gt;&lt;author&gt;Veenstra, T. D.&lt;/author&gt;&lt;/authors&gt;&lt;/contributors&gt;&lt;auth-address&gt;Laboratory of Proteomics and Analytical Technologies, Advanced Technology Program, SAIC-Frederick, NCI-Frederick, 1050 Boyles Street, Frederick, MD 21702, USA. issaqh@mail.nih.gov&lt;/auth-address&gt;&lt;titles&gt;&lt;title&gt;Cancer biomarker discovery: Opportunities and pitfalls in analytical methods&lt;/title&gt;&lt;secondary-title&gt;Electrophoresis&lt;/secondary-title&gt;&lt;/titles&gt;&lt;pages&gt;967-75&lt;/pages&gt;&lt;volume&gt;32&lt;/volume&gt;&lt;number&gt;9&lt;/number&gt;&lt;keywords&gt;&lt;keyword&gt;Animals&lt;/keyword&gt;&lt;keyword&gt;Biomarkers, Tumor/*analysis/metabolism&lt;/keyword&gt;&lt;keyword&gt;Chromatography, High Pressure Liquid&lt;/keyword&gt;&lt;keyword&gt;Electrophoresis&lt;/keyword&gt;&lt;keyword&gt;Humans&lt;/keyword&gt;&lt;keyword&gt;Mass Spectrometry&lt;/keyword&gt;&lt;keyword&gt;Metabolomics/*methods&lt;/keyword&gt;&lt;keyword&gt;Mice&lt;/keyword&gt;&lt;keyword&gt;Neoplasms/*chemistry/metabolism&lt;/keyword&gt;&lt;keyword&gt;Proteomics/*methods&lt;/keyword&gt;&lt;/keywords&gt;&lt;dates&gt;&lt;year&gt;2011&lt;/year&gt;&lt;pub-dates&gt;&lt;date&gt;Apr&lt;/date&gt;&lt;/pub-dates&gt;&lt;/dates&gt;&lt;isbn&gt;1522-2683 (Electronic)&amp;#xD;0173-0835 (Linking)&lt;/isbn&gt;&lt;accession-num&gt;21449066&lt;/accession-num&gt;&lt;urls&gt;&lt;related-urls&gt;&lt;url&gt;http://www.ncbi.nlm.nih.gov/pubmed/21449066&lt;/url&gt;&lt;/related-urls&gt;&lt;/urls&gt;&lt;electronic-resource-num&gt;10.1002/elps.201000588&lt;/electronic-resource-num&gt;&lt;/record&gt;&lt;/Cite&gt;&lt;/EndNote&gt;</w:instrText>
      </w:r>
      <w:r w:rsidR="00A27BE3" w:rsidRPr="0067089D">
        <w:fldChar w:fldCharType="separate"/>
      </w:r>
      <w:r w:rsidR="003B2CB6">
        <w:rPr>
          <w:noProof/>
        </w:rPr>
        <w:t>[46]</w:t>
      </w:r>
      <w:r w:rsidR="00A27BE3" w:rsidRPr="0067089D">
        <w:fldChar w:fldCharType="end"/>
      </w:r>
      <w:r w:rsidRPr="0067089D">
        <w:t>. These include sample selection</w:t>
      </w:r>
      <w:r w:rsidR="007E26BB" w:rsidRPr="0067089D">
        <w:t>; including a lack of standardised operating procedures for this</w:t>
      </w:r>
      <w:r w:rsidRPr="0067089D">
        <w:t xml:space="preserve"> (which can be difficult given </w:t>
      </w:r>
      <w:r w:rsidR="007E26BB" w:rsidRPr="0067089D">
        <w:t>the many clinics samples are collected from and availability of</w:t>
      </w:r>
      <w:r w:rsidRPr="0067089D">
        <w:t xml:space="preserve"> SF samples to scientist)</w:t>
      </w:r>
      <w:r w:rsidR="005412FE">
        <w:t>,</w:t>
      </w:r>
      <w:r w:rsidR="00A27BE3" w:rsidRPr="0067089D">
        <w:t xml:space="preserve"> insufficient age and sex matched samples, </w:t>
      </w:r>
      <w:r w:rsidRPr="0067089D">
        <w:t xml:space="preserve">potential interfering </w:t>
      </w:r>
      <w:r w:rsidR="007E26BB" w:rsidRPr="0067089D">
        <w:t xml:space="preserve">patient </w:t>
      </w:r>
      <w:r w:rsidRPr="0067089D">
        <w:t xml:space="preserve">co-morbidities (again difficult as in OA many of the patients we can access SF from are obese or have other disease issues), </w:t>
      </w:r>
      <w:r w:rsidR="007E26BB" w:rsidRPr="0067089D">
        <w:t xml:space="preserve">a lack of SF from truly ‘normal healthy’ patients for comparison, a lack of longitudinal patient SF samples in the specific orthopaedic condition, sample storage, differing methods used to reduce the high abundance proteins </w:t>
      </w:r>
      <w:r w:rsidR="007E26BB" w:rsidRPr="006D0990">
        <w:t>(see section</w:t>
      </w:r>
      <w:r w:rsidR="006D0990">
        <w:t xml:space="preserve"> 2.2</w:t>
      </w:r>
      <w:r w:rsidR="00CC3EFB" w:rsidRPr="006D0990">
        <w:t>),</w:t>
      </w:r>
      <w:r w:rsidR="007E26BB" w:rsidRPr="0067089D">
        <w:t xml:space="preserve"> protein </w:t>
      </w:r>
      <w:r w:rsidRPr="0067089D">
        <w:t xml:space="preserve">preparation </w:t>
      </w:r>
      <w:r w:rsidR="00A27BE3" w:rsidRPr="0067089D">
        <w:t xml:space="preserve">and digestion techniques, </w:t>
      </w:r>
      <w:r w:rsidR="007E26BB" w:rsidRPr="0067089D">
        <w:t xml:space="preserve">variable </w:t>
      </w:r>
      <w:r w:rsidR="006D1DFA">
        <w:t>MS</w:t>
      </w:r>
      <w:r w:rsidR="007E26BB" w:rsidRPr="0067089D">
        <w:t xml:space="preserve"> </w:t>
      </w:r>
      <w:r w:rsidRPr="0067089D">
        <w:t>instrumentation</w:t>
      </w:r>
      <w:r w:rsidR="007E26BB" w:rsidRPr="0067089D">
        <w:t xml:space="preserve"> used</w:t>
      </w:r>
      <w:r w:rsidR="00A27BE3" w:rsidRPr="0067089D">
        <w:t xml:space="preserve"> and diverse data analysis techniques and cut-</w:t>
      </w:r>
      <w:r w:rsidR="00A27BE3" w:rsidRPr="00EF5383">
        <w:t>offs</w:t>
      </w:r>
      <w:r w:rsidR="00BD7FB1" w:rsidRPr="00EF5383">
        <w:t>.</w:t>
      </w:r>
    </w:p>
    <w:p w14:paraId="6363B41D" w14:textId="36FAE103" w:rsidR="007E26BB" w:rsidRPr="00EF5383" w:rsidRDefault="00A27BE3" w:rsidP="0057745A">
      <w:pPr>
        <w:spacing w:before="100" w:beforeAutospacing="1" w:after="100" w:afterAutospacing="1" w:line="480" w:lineRule="auto"/>
        <w:jc w:val="both"/>
      </w:pPr>
      <w:r w:rsidRPr="00D06EEA">
        <w:t>On a positive note</w:t>
      </w:r>
      <w:r w:rsidR="00312E06" w:rsidRPr="00D06EEA">
        <w:t>,</w:t>
      </w:r>
      <w:r w:rsidRPr="00D06EEA">
        <w:t xml:space="preserve"> </w:t>
      </w:r>
      <w:r w:rsidR="00BD7FB1" w:rsidRPr="00D06EEA">
        <w:t xml:space="preserve">the requirement by all good quality journals to use online repository databases to deposit </w:t>
      </w:r>
      <w:r w:rsidR="006D1DFA" w:rsidRPr="00D06EEA">
        <w:t>MS</w:t>
      </w:r>
      <w:r w:rsidR="00BD7FB1" w:rsidRPr="00D06EEA">
        <w:t xml:space="preserve"> data, </w:t>
      </w:r>
      <w:r w:rsidRPr="00D06EEA">
        <w:t>such as the P</w:t>
      </w:r>
      <w:r w:rsidR="00D51456">
        <w:t>R</w:t>
      </w:r>
      <w:r w:rsidRPr="00D06EEA">
        <w:t>oteomics IDEntifications (PRIDE) Archive database</w:t>
      </w:r>
      <w:r w:rsidR="00312E06" w:rsidRPr="00D06EEA">
        <w:t>,</w:t>
      </w:r>
      <w:r w:rsidR="00BD7FB1" w:rsidRPr="00D06EEA">
        <w:t xml:space="preserve"> has increased the capabilities of the field making data accessible to clinical researchers. PRIDE</w:t>
      </w:r>
      <w:r w:rsidRPr="00D06EEA">
        <w:t xml:space="preserve"> is a centralised, standards compliant, public data repository for </w:t>
      </w:r>
      <w:r w:rsidR="006D1DFA" w:rsidRPr="00D06EEA">
        <w:t>MS</w:t>
      </w:r>
      <w:r w:rsidRPr="00D06EEA">
        <w:t xml:space="preserve"> proteomics data, including protein and peptide </w:t>
      </w:r>
      <w:r w:rsidRPr="00D06EEA">
        <w:lastRenderedPageBreak/>
        <w:t xml:space="preserve">identifications (and expression values), post-translational modifications and supporting mass spectra evidence </w:t>
      </w:r>
      <w:r w:rsidRPr="00EF5383">
        <w:fldChar w:fldCharType="begin">
          <w:fldData xml:space="preserve">PEVuZE5vdGU+PENpdGU+PEF1dGhvcj5WaXpjYWlubzwvQXV0aG9yPjxZZWFyPjIwMTY8L1llYXI+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</w:fldData>
        </w:fldChar>
      </w:r>
      <w:r w:rsidR="003B2CB6">
        <w:instrText xml:space="preserve"> ADDIN EN.CITE </w:instrText>
      </w:r>
      <w:r w:rsidR="003B2CB6">
        <w:fldChar w:fldCharType="begin">
          <w:fldData xml:space="preserve">PEVuZE5vdGU+PENpdGU+PEF1dGhvcj5WaXpjYWlubzwvQXV0aG9yPjxZZWFyPjIwMTY8L1llYXI+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</w:fldData>
        </w:fldChar>
      </w:r>
      <w:r w:rsidR="003B2CB6">
        <w:instrText xml:space="preserve"> ADDIN EN.CITE.DATA </w:instrText>
      </w:r>
      <w:r w:rsidR="003B2CB6">
        <w:fldChar w:fldCharType="end"/>
      </w:r>
      <w:r w:rsidRPr="00EF5383">
        <w:fldChar w:fldCharType="separate"/>
      </w:r>
      <w:r w:rsidR="003B2CB6">
        <w:rPr>
          <w:noProof/>
        </w:rPr>
        <w:t>[47]</w:t>
      </w:r>
      <w:r w:rsidRPr="00EF5383">
        <w:fldChar w:fldCharType="end"/>
      </w:r>
      <w:r w:rsidRPr="00EF5383">
        <w:t xml:space="preserve">. So long as adequate metadata is included this could be a valuable resource to integrate related studies, increase power and identify future SF biomarkers. </w:t>
      </w:r>
    </w:p>
    <w:p w14:paraId="492DC209" w14:textId="16505F26" w:rsidR="00CE3397" w:rsidRDefault="00AD6A21" w:rsidP="0057745A">
      <w:pPr>
        <w:spacing w:before="100" w:beforeAutospacing="1" w:after="100" w:afterAutospacing="1" w:line="480" w:lineRule="auto"/>
        <w:jc w:val="both"/>
      </w:pPr>
      <w:r w:rsidRPr="00EF5383">
        <w:t>In the discovery phase of a SF proteomic experiment</w:t>
      </w:r>
      <w:r w:rsidR="00FB7A61" w:rsidRPr="00D06EEA">
        <w:t xml:space="preserve"> </w:t>
      </w:r>
      <w:r w:rsidR="00312E06" w:rsidRPr="00D06EEA">
        <w:t xml:space="preserve">there are </w:t>
      </w:r>
      <w:r w:rsidRPr="00D06EEA">
        <w:t>potentially 100s</w:t>
      </w:r>
      <w:r w:rsidR="004B1F7E" w:rsidRPr="00D06EEA">
        <w:t>-1000s</w:t>
      </w:r>
      <w:r w:rsidRPr="00D06EEA">
        <w:t xml:space="preserve"> </w:t>
      </w:r>
      <w:r w:rsidR="00FB7A61" w:rsidRPr="00D06EEA">
        <w:t xml:space="preserve">of protein biomarker candidate leads, </w:t>
      </w:r>
      <w:r w:rsidRPr="00D06EEA">
        <w:t xml:space="preserve">however </w:t>
      </w:r>
      <w:r w:rsidR="00FB7A61" w:rsidRPr="00D06EEA">
        <w:t xml:space="preserve">the majority of these </w:t>
      </w:r>
      <w:r w:rsidRPr="00D06EEA">
        <w:t xml:space="preserve">do not have clinical utility. In order to reduce this gap </w:t>
      </w:r>
      <w:r w:rsidR="003A12AE" w:rsidRPr="00D06EEA">
        <w:t xml:space="preserve">some </w:t>
      </w:r>
      <w:r w:rsidRPr="00D06EEA">
        <w:t xml:space="preserve">laboratories have introduced a </w:t>
      </w:r>
      <w:r w:rsidR="00FB7A61" w:rsidRPr="00D06EEA">
        <w:t xml:space="preserve">verification step that </w:t>
      </w:r>
      <w:r w:rsidR="003A12AE" w:rsidRPr="00D06EEA">
        <w:t>rationalises</w:t>
      </w:r>
      <w:r w:rsidRPr="00D06EEA">
        <w:t xml:space="preserve"> the process of moving </w:t>
      </w:r>
      <w:r w:rsidR="003A12AE" w:rsidRPr="00D06EEA">
        <w:t>candidate proteins</w:t>
      </w:r>
      <w:r w:rsidR="00FB7A61" w:rsidRPr="00D06EEA">
        <w:t xml:space="preserve"> from discovery to validation </w:t>
      </w:r>
      <w:r w:rsidR="003A12AE" w:rsidRPr="00D06EEA">
        <w:t>through the exploitation of the</w:t>
      </w:r>
      <w:r w:rsidR="00FB7A61" w:rsidRPr="00D06EEA">
        <w:t xml:space="preserve"> sensitivity and specificity of targeted MS [multiple-reaction monitoring (MRM)]. </w:t>
      </w:r>
      <w:r w:rsidR="008A12AA">
        <w:t>An</w:t>
      </w:r>
      <w:r w:rsidR="008A12AA" w:rsidRPr="008A12AA">
        <w:t xml:space="preserve"> emerging trend is to combine immunoassays with </w:t>
      </w:r>
      <w:r w:rsidR="008A12AA">
        <w:t>MS (al</w:t>
      </w:r>
      <w:r w:rsidR="00CC6E7B">
        <w:t>so</w:t>
      </w:r>
      <w:r w:rsidR="008A12AA">
        <w:t xml:space="preserve"> known as “affinity‐MS”).</w:t>
      </w:r>
      <w:r w:rsidR="008A12AA" w:rsidRPr="008A12AA">
        <w:t xml:space="preserve"> </w:t>
      </w:r>
      <w:r w:rsidR="008A12AA" w:rsidRPr="00832CD8">
        <w:rPr>
          <w:rFonts w:cstheme="minorHAnsi"/>
        </w:rPr>
        <w:t>T</w:t>
      </w:r>
      <w:r w:rsidR="003A12AE" w:rsidRPr="00832CD8">
        <w:rPr>
          <w:rFonts w:cstheme="minorHAnsi"/>
        </w:rPr>
        <w:t xml:space="preserve">his is a highly reproducible technique </w:t>
      </w:r>
      <w:r w:rsidR="00CC6E7B">
        <w:rPr>
          <w:rFonts w:cstheme="minorHAnsi"/>
        </w:rPr>
        <w:t xml:space="preserve">which </w:t>
      </w:r>
      <w:r w:rsidR="003A12AE" w:rsidRPr="00832CD8">
        <w:rPr>
          <w:rFonts w:cstheme="minorHAnsi"/>
        </w:rPr>
        <w:t xml:space="preserve">can </w:t>
      </w:r>
      <w:r w:rsidR="008A12AA" w:rsidRPr="00832CD8">
        <w:rPr>
          <w:rFonts w:cstheme="minorHAnsi"/>
        </w:rPr>
        <w:t>multiplex</w:t>
      </w:r>
      <w:r w:rsidR="008A12AA" w:rsidRPr="003103F4">
        <w:rPr>
          <w:rFonts w:cstheme="minorHAnsi"/>
        </w:rPr>
        <w:t xml:space="preserve"> </w:t>
      </w:r>
      <w:r w:rsidR="003A12AE" w:rsidRPr="003103F4">
        <w:rPr>
          <w:rFonts w:cstheme="minorHAnsi"/>
        </w:rPr>
        <w:t xml:space="preserve">up to 150 </w:t>
      </w:r>
      <w:r w:rsidR="008A12AA" w:rsidRPr="003103F4">
        <w:rPr>
          <w:rFonts w:cstheme="minorHAnsi"/>
        </w:rPr>
        <w:t>proteins</w:t>
      </w:r>
      <w:r w:rsidR="008A12AA" w:rsidRPr="00FF2145">
        <w:rPr>
          <w:rFonts w:cstheme="minorHAnsi"/>
        </w:rPr>
        <w:t>, overcom</w:t>
      </w:r>
      <w:r w:rsidR="00CC6E7B">
        <w:rPr>
          <w:rFonts w:cstheme="minorHAnsi"/>
        </w:rPr>
        <w:t>ing</w:t>
      </w:r>
      <w:r w:rsidR="008A12AA" w:rsidRPr="00832CD8">
        <w:rPr>
          <w:rFonts w:cstheme="minorHAnsi"/>
        </w:rPr>
        <w:t xml:space="preserve"> </w:t>
      </w:r>
      <w:r w:rsidR="008A12AA" w:rsidRPr="00FF2145">
        <w:rPr>
          <w:rFonts w:cstheme="minorHAnsi"/>
          <w:shd w:val="clear" w:color="auto" w:fill="FFFFFF"/>
        </w:rPr>
        <w:t>MRM limitations in the reproducibl</w:t>
      </w:r>
      <w:r w:rsidR="00CC6E7B">
        <w:rPr>
          <w:rFonts w:cstheme="minorHAnsi"/>
          <w:shd w:val="clear" w:color="auto" w:fill="FFFFFF"/>
        </w:rPr>
        <w:t>e</w:t>
      </w:r>
      <w:r w:rsidR="008A12AA" w:rsidRPr="00FF2145">
        <w:rPr>
          <w:rFonts w:cstheme="minorHAnsi"/>
          <w:shd w:val="clear" w:color="auto" w:fill="FFFFFF"/>
        </w:rPr>
        <w:t xml:space="preserve"> monitor</w:t>
      </w:r>
      <w:r w:rsidR="00CE3397" w:rsidRPr="00FF2145">
        <w:rPr>
          <w:rFonts w:cstheme="minorHAnsi"/>
          <w:shd w:val="clear" w:color="auto" w:fill="FFFFFF"/>
        </w:rPr>
        <w:t xml:space="preserve">ing </w:t>
      </w:r>
      <w:r w:rsidR="00CC6E7B">
        <w:rPr>
          <w:rFonts w:cstheme="minorHAnsi"/>
          <w:shd w:val="clear" w:color="auto" w:fill="FFFFFF"/>
        </w:rPr>
        <w:t xml:space="preserve">of </w:t>
      </w:r>
      <w:r w:rsidR="00CE3397" w:rsidRPr="00FF2145">
        <w:rPr>
          <w:rFonts w:cstheme="minorHAnsi"/>
          <w:shd w:val="clear" w:color="auto" w:fill="FFFFFF"/>
        </w:rPr>
        <w:t>low and m</w:t>
      </w:r>
      <w:r w:rsidR="008A12AA" w:rsidRPr="00FF2145">
        <w:rPr>
          <w:rFonts w:cstheme="minorHAnsi"/>
          <w:shd w:val="clear" w:color="auto" w:fill="FFFFFF"/>
        </w:rPr>
        <w:t>id abundant proteins</w:t>
      </w:r>
      <w:r w:rsidR="00E57867" w:rsidRPr="00FF2145">
        <w:rPr>
          <w:rFonts w:cstheme="minorHAnsi"/>
          <w:shd w:val="clear" w:color="auto" w:fill="FFFFFF"/>
        </w:rPr>
        <w:t xml:space="preserve"> </w:t>
      </w:r>
      <w:r w:rsidR="00E57867" w:rsidRPr="00FF2145">
        <w:rPr>
          <w:rFonts w:cstheme="minorHAnsi"/>
          <w:shd w:val="clear" w:color="auto" w:fill="FFFFFF"/>
        </w:rPr>
        <w:fldChar w:fldCharType="begin"/>
      </w:r>
      <w:r w:rsidR="00E57867" w:rsidRPr="00FF2145">
        <w:rPr>
          <w:rFonts w:cstheme="minorHAnsi"/>
          <w:shd w:val="clear" w:color="auto" w:fill="FFFFFF"/>
        </w:rPr>
        <w:instrText xml:space="preserve"> ADDIN EN.CITE &lt;EndNote&gt;&lt;Cite&gt;&lt;Author&gt;Di Meo&lt;/Author&gt;&lt;Year&gt;2014&lt;/Year&gt;&lt;RecNum&gt;1309&lt;/RecNum&gt;&lt;DisplayText&gt;[39,48]&lt;/DisplayText&gt;&lt;record&gt;&lt;rec-number&gt;1309&lt;/rec-number&gt;&lt;foreign-keys&gt;&lt;key app="EN" db-id="xxd2pawa49tr59ess5zvesa9e5efrfp55s5t" timestamp="1547979436"&gt;1309&lt;/key&gt;&lt;/foreign-keys&gt;&lt;ref-type name="Journal Article"&gt;17&lt;/ref-type&gt;&lt;contributors&gt;&lt;authors&gt;&lt;author&gt;Di Meo, Ashley&lt;/author&gt;&lt;author&gt;Diamandis, Eleftherios P.&lt;/author&gt;&lt;author&gt;Rodriguez, Henry&lt;/author&gt;&lt;author&gt;Hoofnagle, Andrew N.&lt;/author&gt;&lt;author&gt;Ioannidis, John&lt;/author&gt;&lt;author&gt;Lopez, Mary&lt;/author&gt;&lt;/authors&gt;&lt;/contributors&gt;&lt;titles&gt;&lt;title&gt;What Is Wrong with Clinical Proteomics?&lt;/title&gt;&lt;secondary-title&gt;Clinical Chemistry&lt;/secondary-title&gt;&lt;/titles&gt;&lt;periodical&gt;&lt;full-title&gt;Clinical Chemistry&lt;/full-title&gt;&lt;/periodical&gt;&lt;pages&gt;1258&lt;/pages&gt;&lt;volume&gt;60&lt;/volume&gt;&lt;number&gt;10&lt;/number&gt;&lt;dates&gt;&lt;year&gt;2014&lt;/year&gt;&lt;/dates&gt;&lt;urls&gt;&lt;related-urls&gt;&lt;url&gt;http://clinchem.aaccjnls.org/content/60/10/1258.abstract&lt;/url&gt;&lt;/related-urls&gt;&lt;/urls&gt;&lt;electronic-resource-num&gt;10.1373/clinchem.2014.225185&lt;/electronic-resource-num&gt;&lt;/record&gt;&lt;/Cite&gt;&lt;Cite&gt;&lt;Author&gt;Li&lt;/Author&gt;&lt;Year&gt;2017&lt;/Year&gt;&lt;RecNum&gt;1311&lt;/RecNum&gt;&lt;record&gt;&lt;rec-number&gt;1311&lt;/rec-number&gt;&lt;foreign-keys&gt;&lt;key app="EN" db-id="xxd2pawa49tr59ess5zvesa9e5efrfp55s5t" timestamp="1548171989"&gt;1311&lt;/key&gt;&lt;/foreign-keys&gt;&lt;ref-type name="Journal Article"&gt;17&lt;/ref-type&gt;&lt;contributors&gt;&lt;authors&gt;&lt;author&gt;Li, Huiyan&lt;/author&gt;&lt;author&gt;Popp, Robert&lt;/author&gt;&lt;author&gt;Borchers, Christoph H.&lt;/author&gt;&lt;/authors&gt;&lt;/contributors&gt;&lt;titles&gt;&lt;title&gt;Affinity-mass spectrometric technologies for quantitative proteomics in biological fluids&lt;/title&gt;&lt;secondary-title&gt;bioRxiv&lt;/secondary-title&gt;&lt;/titles&gt;&lt;periodical&gt;&lt;full-title&gt;bioRxiv&lt;/full-title&gt;&lt;/periodical&gt;&lt;pages&gt;114751&lt;/pages&gt;&lt;dates&gt;&lt;year&gt;2017&lt;/year&gt;&lt;/dates&gt;&lt;urls&gt;&lt;related-urls&gt;&lt;url&gt;http://biorxiv.org/content/early/2017/03/08/114751.abstract&lt;/url&gt;&lt;/related-urls&gt;&lt;/urls&gt;&lt;electronic-resource-num&gt;10.1101/114751&lt;/electronic-resource-num&gt;&lt;/record&gt;&lt;/Cite&gt;&lt;/EndNote&gt;</w:instrText>
      </w:r>
      <w:r w:rsidR="00E57867" w:rsidRPr="00FF2145">
        <w:rPr>
          <w:rFonts w:cstheme="minorHAnsi"/>
          <w:shd w:val="clear" w:color="auto" w:fill="FFFFFF"/>
        </w:rPr>
        <w:fldChar w:fldCharType="separate"/>
      </w:r>
      <w:r w:rsidR="00E57867" w:rsidRPr="00FF2145">
        <w:rPr>
          <w:rFonts w:cstheme="minorHAnsi"/>
          <w:noProof/>
          <w:shd w:val="clear" w:color="auto" w:fill="FFFFFF"/>
        </w:rPr>
        <w:t>[39,48]</w:t>
      </w:r>
      <w:r w:rsidR="00E57867" w:rsidRPr="00FF2145">
        <w:rPr>
          <w:rFonts w:cstheme="minorHAnsi"/>
          <w:shd w:val="clear" w:color="auto" w:fill="FFFFFF"/>
        </w:rPr>
        <w:fldChar w:fldCharType="end"/>
      </w:r>
      <w:r w:rsidR="008A12AA" w:rsidRPr="00FF2145">
        <w:rPr>
          <w:rFonts w:cstheme="minorHAnsi"/>
          <w:shd w:val="clear" w:color="auto" w:fill="FFFFFF"/>
        </w:rPr>
        <w:t xml:space="preserve">. </w:t>
      </w:r>
      <w:r w:rsidR="00CE3397" w:rsidRPr="00FF2145">
        <w:rPr>
          <w:rFonts w:cstheme="minorHAnsi"/>
          <w:shd w:val="clear" w:color="auto" w:fill="FFFFFF"/>
        </w:rPr>
        <w:t xml:space="preserve">A further </w:t>
      </w:r>
      <w:r w:rsidR="00CE3397" w:rsidRPr="00832CD8">
        <w:rPr>
          <w:rFonts w:cstheme="minorHAnsi"/>
        </w:rPr>
        <w:t xml:space="preserve">method to potentially </w:t>
      </w:r>
      <w:r w:rsidR="00CE3397" w:rsidRPr="003103F4">
        <w:rPr>
          <w:rFonts w:cstheme="minorHAnsi"/>
        </w:rPr>
        <w:t xml:space="preserve">overcome this limitation is another targeted approach; </w:t>
      </w:r>
      <w:r w:rsidR="00CE3397" w:rsidRPr="00FF2145">
        <w:rPr>
          <w:rFonts w:cstheme="minorHAnsi"/>
        </w:rPr>
        <w:t>Parallel Reaction Monitoring (PRM).</w:t>
      </w:r>
      <w:r w:rsidR="00CE3397">
        <w:t xml:space="preserve"> This does not require a designated triple </w:t>
      </w:r>
      <w:r w:rsidR="00CC6E7B">
        <w:t>quadrupole</w:t>
      </w:r>
      <w:r w:rsidR="00CE3397">
        <w:t xml:space="preserve"> instrument but can utilise hybrid quadrupole-Orbitrap (q-OT) and quadrupole time-of-flight (q-TOF) mass spectrometers. </w:t>
      </w:r>
      <w:r w:rsidR="008678BE">
        <w:t xml:space="preserve">PRM and MRM have demonstrated comparable sensitivity with similar linearity, dynamic range, </w:t>
      </w:r>
      <w:r w:rsidR="00240B0C">
        <w:t>precision, and</w:t>
      </w:r>
      <w:r w:rsidR="008678BE">
        <w:t xml:space="preserve"> repeatability for quantification of proteins. However it is easier to build the data acquisition method with PRM as prior selection of targeted transitions is not required.</w:t>
      </w:r>
      <w:r w:rsidR="00CC6E7B">
        <w:t xml:space="preserve"> </w:t>
      </w:r>
      <w:r w:rsidR="008678BE">
        <w:t xml:space="preserve">Increased </w:t>
      </w:r>
      <w:r w:rsidR="00240B0C">
        <w:t>sensitivity with PRM versus MRM</w:t>
      </w:r>
      <w:r w:rsidR="008678BE">
        <w:t xml:space="preserve"> is established because the MS/MS data is acquired in high resolution mode enabling separation of background ions from the target</w:t>
      </w:r>
      <w:r w:rsidR="004425EB">
        <w:t xml:space="preserve"> ions and a full MS/MS spectra is attained</w:t>
      </w:r>
      <w:r w:rsidR="008678BE">
        <w:t xml:space="preserve"> </w:t>
      </w:r>
      <w:r w:rsidR="004425EB">
        <w:t>with</w:t>
      </w:r>
      <w:r w:rsidR="008678BE">
        <w:t xml:space="preserve"> all potential product io</w:t>
      </w:r>
      <w:r w:rsidR="004425EB">
        <w:t>ns and confirming target peptide identification (review-</w:t>
      </w:r>
      <w:r w:rsidR="00E57867">
        <w:fldChar w:fldCharType="begin">
          <w:fldData xml:space="preserve">PEVuZE5vdGU+PENpdGU+PEF1dGhvcj5SYXVuaXlhcjwvQXV0aG9yPjxZZWFyPjIwMTU8L1llYXI+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I4NTY2LTgxPC9w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</w:fldData>
        </w:fldChar>
      </w:r>
      <w:r w:rsidR="00E57867" w:rsidRPr="003103F4">
        <w:instrText xml:space="preserve"> ADDIN EN.CITE </w:instrText>
      </w:r>
      <w:r w:rsidR="00E57867" w:rsidRPr="00FF2145">
        <w:fldChar w:fldCharType="begin">
          <w:fldData xml:space="preserve">PEVuZE5vdGU+PENpdGU+PEF1dGhvcj5SYXVuaXlhcjwvQXV0aG9yPjxZZWFyPjIwMTU8L1llYXI+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I4NTY2LTgxPC9w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</w:fldData>
        </w:fldChar>
      </w:r>
      <w:r w:rsidR="00E57867" w:rsidRPr="003103F4">
        <w:instrText xml:space="preserve"> ADDIN EN.CITE.DATA </w:instrText>
      </w:r>
      <w:r w:rsidR="00E57867" w:rsidRPr="00FF2145">
        <w:fldChar w:fldCharType="end"/>
      </w:r>
      <w:r w:rsidR="00E57867">
        <w:fldChar w:fldCharType="separate"/>
      </w:r>
      <w:r w:rsidR="00E57867">
        <w:rPr>
          <w:noProof/>
        </w:rPr>
        <w:t>[49]</w:t>
      </w:r>
      <w:r w:rsidR="00E57867">
        <w:fldChar w:fldCharType="end"/>
      </w:r>
      <w:r w:rsidR="004425EB">
        <w:t xml:space="preserve">). </w:t>
      </w:r>
      <w:r w:rsidR="00DA1EDF">
        <w:t xml:space="preserve">To the </w:t>
      </w:r>
      <w:r w:rsidR="00240B0C">
        <w:t xml:space="preserve">author’s </w:t>
      </w:r>
      <w:r w:rsidR="00E57867">
        <w:t>k</w:t>
      </w:r>
      <w:r w:rsidR="00240B0C">
        <w:t xml:space="preserve">nowledge </w:t>
      </w:r>
      <w:r w:rsidR="00DA1EDF">
        <w:t>PRM has not yet been applied to synovial fluid proteomics.</w:t>
      </w:r>
      <w:r w:rsidR="004425EB">
        <w:t xml:space="preserve"> </w:t>
      </w:r>
    </w:p>
    <w:p w14:paraId="74031838" w14:textId="6BCF9A64" w:rsidR="00FB7A61" w:rsidRPr="00EF5383" w:rsidRDefault="003A12AE" w:rsidP="0057745A">
      <w:pPr>
        <w:spacing w:before="100" w:beforeAutospacing="1" w:after="100" w:afterAutospacing="1" w:line="480" w:lineRule="auto"/>
        <w:jc w:val="both"/>
      </w:pPr>
      <w:r w:rsidRPr="00D06EEA">
        <w:t xml:space="preserve">Acting as a </w:t>
      </w:r>
      <w:r w:rsidR="00FB7A61" w:rsidRPr="00D06EEA">
        <w:t xml:space="preserve">precise and quantitative multiplex filter </w:t>
      </w:r>
      <w:r w:rsidRPr="00D06EEA">
        <w:t>it confirms</w:t>
      </w:r>
      <w:r w:rsidR="00FB7A61" w:rsidRPr="00D06EEA">
        <w:t xml:space="preserve"> only the most cred</w:t>
      </w:r>
      <w:r w:rsidRPr="00D06EEA">
        <w:t xml:space="preserve">ible protein candidates progress to more </w:t>
      </w:r>
      <w:r w:rsidR="00FB7A61" w:rsidRPr="00D06EEA">
        <w:t>costly and time-consumi</w:t>
      </w:r>
      <w:r w:rsidRPr="00D06EEA">
        <w:t xml:space="preserve">ng clinical validation studies. </w:t>
      </w:r>
      <w:r w:rsidR="004B1F7E" w:rsidRPr="00D06EEA">
        <w:t xml:space="preserve">The final validation step of a subset of candidate proteins is then undertaken in a larger cohort (often hundreds of samples </w:t>
      </w:r>
      <w:r w:rsidR="004B1F7E" w:rsidRPr="00D06EEA">
        <w:lastRenderedPageBreak/>
        <w:t xml:space="preserve">across many sites) </w:t>
      </w:r>
      <w:r w:rsidR="00D46BDB" w:rsidRPr="00D06EEA">
        <w:t>who</w:t>
      </w:r>
      <w:r w:rsidR="004B1F7E" w:rsidRPr="00D06EEA">
        <w:t xml:space="preserve"> better </w:t>
      </w:r>
      <w:r w:rsidR="00D46BDB" w:rsidRPr="00D06EEA">
        <w:t>represent</w:t>
      </w:r>
      <w:r w:rsidR="004B1F7E" w:rsidRPr="00D06EEA">
        <w:t xml:space="preserve"> the heterogeneous population seen in clinical practice. </w:t>
      </w:r>
      <w:r w:rsidR="00D46BDB" w:rsidRPr="00D06EEA">
        <w:t xml:space="preserve">Validated biomarkers could then be commercialised </w:t>
      </w:r>
      <w:r w:rsidR="00D46BDB" w:rsidRPr="00EF5383">
        <w:fldChar w:fldCharType="begin">
          <w:fldData xml:space="preserve">PEVuZE5vdGU+PENpdGU+PEF1dGhvcj5EcmFib3ZpY2g8L0F1dGhvcj48WWVhcj4yMDE1PC9ZZWFy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</w:fldData>
        </w:fldChar>
      </w:r>
      <w:r w:rsidR="00E57867">
        <w:instrText xml:space="preserve"> ADDIN EN.CITE </w:instrText>
      </w:r>
      <w:r w:rsidR="00E57867">
        <w:fldChar w:fldCharType="begin">
          <w:fldData xml:space="preserve">PEVuZE5vdGU+PENpdGU+PEF1dGhvcj5EcmFib3ZpY2g8L0F1dGhvcj48WWVhcj4yMDE1PC9ZZWFy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</w:fldData>
        </w:fldChar>
      </w:r>
      <w:r w:rsidR="00E57867">
        <w:instrText xml:space="preserve"> ADDIN EN.CITE.DATA </w:instrText>
      </w:r>
      <w:r w:rsidR="00E57867">
        <w:fldChar w:fldCharType="end"/>
      </w:r>
      <w:r w:rsidR="00D46BDB" w:rsidRPr="00EF5383">
        <w:fldChar w:fldCharType="separate"/>
      </w:r>
      <w:r w:rsidR="00E57867">
        <w:rPr>
          <w:noProof/>
        </w:rPr>
        <w:t>[50]</w:t>
      </w:r>
      <w:r w:rsidR="00D46BDB" w:rsidRPr="00EF5383">
        <w:fldChar w:fldCharType="end"/>
      </w:r>
      <w:r w:rsidR="00D46BDB" w:rsidRPr="00EF5383">
        <w:t xml:space="preserve">. </w:t>
      </w:r>
    </w:p>
    <w:p w14:paraId="35C50AF1" w14:textId="4214543E" w:rsidR="00FB6435" w:rsidRPr="00D06EEA" w:rsidRDefault="00F542D4" w:rsidP="0057745A">
      <w:pPr>
        <w:pStyle w:val="ListParagraph"/>
        <w:numPr>
          <w:ilvl w:val="0"/>
          <w:numId w:val="4"/>
        </w:numPr>
        <w:spacing w:before="100" w:beforeAutospacing="1" w:after="100" w:afterAutospacing="1"/>
        <w:jc w:val="both"/>
      </w:pPr>
      <w:r w:rsidRPr="00D06EEA">
        <w:t>Advance</w:t>
      </w:r>
      <w:r w:rsidR="00C351BB" w:rsidRPr="00D06EEA">
        <w:t xml:space="preserve"> strategies for prot</w:t>
      </w:r>
      <w:r w:rsidR="00FB6435" w:rsidRPr="00D06EEA">
        <w:t xml:space="preserve">eomic analysis of </w:t>
      </w:r>
      <w:r w:rsidR="006D1DFA" w:rsidRPr="00D06EEA">
        <w:t>synovial fluid</w:t>
      </w:r>
      <w:r w:rsidRPr="00D06EEA">
        <w:t xml:space="preserve"> using mass spectrometry</w:t>
      </w:r>
    </w:p>
    <w:p w14:paraId="63418E00" w14:textId="77777777" w:rsidR="00FB6435" w:rsidRPr="00D06EEA" w:rsidRDefault="00FB6435" w:rsidP="0057745A">
      <w:pPr>
        <w:spacing w:before="100" w:beforeAutospacing="1" w:after="100" w:afterAutospacing="1"/>
        <w:jc w:val="both"/>
        <w:rPr>
          <w:b/>
        </w:rPr>
      </w:pPr>
    </w:p>
    <w:p w14:paraId="64F176A8" w14:textId="15BA20B0" w:rsidR="006474C0" w:rsidRPr="00D06EEA" w:rsidRDefault="006474C0" w:rsidP="0057745A">
      <w:pPr>
        <w:pStyle w:val="ListParagraph"/>
        <w:numPr>
          <w:ilvl w:val="1"/>
          <w:numId w:val="4"/>
        </w:numPr>
        <w:spacing w:before="100" w:beforeAutospacing="1" w:after="100" w:afterAutospacing="1"/>
        <w:jc w:val="both"/>
      </w:pPr>
      <w:r w:rsidRPr="00D06EEA">
        <w:t>D</w:t>
      </w:r>
      <w:r w:rsidR="00507A2F" w:rsidRPr="00D06EEA">
        <w:t>iscovery</w:t>
      </w:r>
    </w:p>
    <w:p w14:paraId="159BF6D2" w14:textId="77777777" w:rsidR="00007949" w:rsidRPr="00D06EEA" w:rsidRDefault="00007949" w:rsidP="0057745A">
      <w:pPr>
        <w:pStyle w:val="ListParagraph"/>
        <w:spacing w:before="100" w:beforeAutospacing="1" w:after="100" w:afterAutospacing="1"/>
        <w:ind w:left="0"/>
        <w:jc w:val="both"/>
        <w:rPr>
          <w:b/>
        </w:rPr>
      </w:pPr>
    </w:p>
    <w:p w14:paraId="0D62971C" w14:textId="0AF0AF3B" w:rsidR="00D06EEA" w:rsidRPr="00EF5383" w:rsidRDefault="006910D2" w:rsidP="0057745A">
      <w:pPr>
        <w:pStyle w:val="ListParagraph"/>
        <w:spacing w:before="100" w:beforeAutospacing="1" w:after="100" w:afterAutospacing="1" w:line="480" w:lineRule="auto"/>
        <w:ind w:left="0"/>
        <w:jc w:val="both"/>
      </w:pPr>
      <w:r w:rsidRPr="00D06EEA">
        <w:t xml:space="preserve">The discovery phase in biomarker identification provides an initial list of proteins. The principal tool utilised is MS. </w:t>
      </w:r>
      <w:r w:rsidR="00C700AD" w:rsidRPr="00D06EEA">
        <w:t xml:space="preserve">As a core MS platform for proteome analysis, matrix-assisted laser desorption/ionization time-of-flight </w:t>
      </w:r>
      <w:r w:rsidR="006D1DFA" w:rsidRPr="00D06EEA">
        <w:t>MS</w:t>
      </w:r>
      <w:r w:rsidR="00C700AD" w:rsidRPr="00D06EEA">
        <w:t xml:space="preserve"> (MALDI-TOF-MS) has been used to analyse the SF proteome </w:t>
      </w:r>
      <w:r w:rsidR="001C79D6" w:rsidRPr="00EF5383">
        <w:fldChar w:fldCharType="begin">
          <w:fldData xml:space="preserve">PEVuZE5vdGU+PENpdGU+PEF1dGhvcj5NYXRlb3M8L0F1dGhvcj48WWVhcj4yMDEyPC9ZZWFyPjxS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</w:fldData>
        </w:fldChar>
      </w:r>
      <w:r w:rsidR="00E57867">
        <w:instrText xml:space="preserve"> ADDIN EN.CITE </w:instrText>
      </w:r>
      <w:r w:rsidR="00E57867">
        <w:fldChar w:fldCharType="begin">
          <w:fldData xml:space="preserve">PEVuZE5vdGU+PENpdGU+PEF1dGhvcj5NYXRlb3M8L0F1dGhvcj48WWVhcj4yMDEyPC9ZZWFyPjxS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</w:fldData>
        </w:fldChar>
      </w:r>
      <w:r w:rsidR="00E57867">
        <w:instrText xml:space="preserve"> ADDIN EN.CITE.DATA </w:instrText>
      </w:r>
      <w:r w:rsidR="00E57867">
        <w:fldChar w:fldCharType="end"/>
      </w:r>
      <w:r w:rsidR="001C79D6" w:rsidRPr="00EF5383">
        <w:fldChar w:fldCharType="separate"/>
      </w:r>
      <w:r w:rsidR="00E57867">
        <w:rPr>
          <w:noProof/>
        </w:rPr>
        <w:t>[4,51,52]</w:t>
      </w:r>
      <w:r w:rsidR="001C79D6" w:rsidRPr="00EF5383">
        <w:fldChar w:fldCharType="end"/>
      </w:r>
      <w:r w:rsidR="001C79D6" w:rsidRPr="00EF5383">
        <w:t>. However</w:t>
      </w:r>
      <w:r w:rsidR="007E4D93" w:rsidRPr="00EF5383">
        <w:t>,</w:t>
      </w:r>
      <w:r w:rsidR="001C79D6" w:rsidRPr="00EF5383">
        <w:t xml:space="preserve"> its use is becoming less as </w:t>
      </w:r>
      <w:r w:rsidRPr="00EF5383">
        <w:t>MS can be employed in combination with front end liquid chromatography separation techniques</w:t>
      </w:r>
      <w:r w:rsidR="001F5FAF" w:rsidRPr="00D06EEA">
        <w:t xml:space="preserve">, i.e. </w:t>
      </w:r>
      <w:r w:rsidRPr="00D06EEA">
        <w:t>LC-MS/MS</w:t>
      </w:r>
      <w:r w:rsidR="001F5FAF" w:rsidRPr="00D06EEA">
        <w:t>,</w:t>
      </w:r>
      <w:r w:rsidR="001C79D6" w:rsidRPr="00D06EEA">
        <w:t xml:space="preserve"> to increase the number of identifications</w:t>
      </w:r>
      <w:r w:rsidRPr="00D06EEA">
        <w:t>.</w:t>
      </w:r>
    </w:p>
    <w:p w14:paraId="3E9EF185" w14:textId="792C9DB7" w:rsidR="00D06EEA" w:rsidRPr="00D06EEA" w:rsidRDefault="00E56946" w:rsidP="0057745A">
      <w:pPr>
        <w:pStyle w:val="ListParagraph"/>
        <w:spacing w:before="100" w:beforeAutospacing="1" w:line="480" w:lineRule="auto"/>
        <w:ind w:left="0"/>
        <w:jc w:val="both"/>
      </w:pPr>
      <w:r w:rsidRPr="00EF5383">
        <w:t>In proteomics</w:t>
      </w:r>
      <w:r w:rsidR="00312E06" w:rsidRPr="00EF5383">
        <w:t>,</w:t>
      </w:r>
      <w:r w:rsidRPr="00EF5383">
        <w:t xml:space="preserve"> protein separation methods are coupled with MS. In the past SF studies were undertaken using 2D gel electrophoresis</w:t>
      </w:r>
      <w:r w:rsidR="001C3B82" w:rsidRPr="00D06EEA">
        <w:t xml:space="preserve"> (2DE) and MS </w:t>
      </w:r>
      <w:r w:rsidR="001C3B82" w:rsidRPr="00EF5383">
        <w:fldChar w:fldCharType="begin">
          <w:fldData xml:space="preserve">PEVuZE5vdGU+PENpdGU+PEF1dGhvcj5SaXR0ZXI8L0F1dGhvcj48WWVhcj4yMDEzPC9ZZWFyPjxS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</w:fldData>
        </w:fldChar>
      </w:r>
      <w:r w:rsidR="00E57867">
        <w:instrText xml:space="preserve"> ADDIN EN.CITE </w:instrText>
      </w:r>
      <w:r w:rsidR="00E57867">
        <w:fldChar w:fldCharType="begin">
          <w:fldData xml:space="preserve">PEVuZE5vdGU+PENpdGU+PEF1dGhvcj5SaXR0ZXI8L0F1dGhvcj48WWVhcj4yMDEzPC9ZZWFyPjxS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</w:fldData>
        </w:fldChar>
      </w:r>
      <w:r w:rsidR="00E57867">
        <w:instrText xml:space="preserve"> ADDIN EN.CITE.DATA </w:instrText>
      </w:r>
      <w:r w:rsidR="00E57867">
        <w:fldChar w:fldCharType="end"/>
      </w:r>
      <w:r w:rsidR="001C3B82" w:rsidRPr="00EF5383">
        <w:fldChar w:fldCharType="separate"/>
      </w:r>
      <w:r w:rsidR="00E57867">
        <w:rPr>
          <w:noProof/>
        </w:rPr>
        <w:t>[53,54]</w:t>
      </w:r>
      <w:r w:rsidR="001C3B82" w:rsidRPr="00EF5383">
        <w:fldChar w:fldCharType="end"/>
      </w:r>
      <w:r w:rsidRPr="00EF5383">
        <w:t>. 2DE has the advantage of identifying post translational modifications</w:t>
      </w:r>
      <w:r w:rsidR="00C20C1C">
        <w:t xml:space="preserve"> in combination with MS</w:t>
      </w:r>
      <w:r w:rsidR="00E57867">
        <w:t xml:space="preserve"> </w:t>
      </w:r>
      <w:r w:rsidR="00E57867">
        <w:fldChar w:fldCharType="begin"/>
      </w:r>
      <w:r w:rsidR="00E57867">
        <w:instrText xml:space="preserve"> ADDIN EN.CITE &lt;EndNote&gt;&lt;Cite&gt;&lt;Author&gt;Larsen&lt;/Author&gt;&lt;Year&gt;2006&lt;/Year&gt;&lt;RecNum&gt;1313&lt;/RecNum&gt;&lt;DisplayText&gt;[55]&lt;/DisplayText&gt;&lt;record&gt;&lt;rec-number&gt;1313&lt;/rec-number&gt;&lt;foreign-keys&gt;&lt;key app="EN" db-id="xxd2pawa49tr59ess5zvesa9e5efrfp55s5t" timestamp="1548172279"&gt;1313&lt;/key&gt;&lt;/foreign-keys&gt;&lt;ref-type name="Journal Article"&gt;17&lt;/ref-type&gt;&lt;contributors&gt;&lt;authors&gt;&lt;author&gt;Larsen, M. R.&lt;/author&gt;&lt;author&gt;Trelle, M. B.&lt;/author&gt;&lt;author&gt;Thingholm, T. E.&lt;/author&gt;&lt;author&gt;Jensen, O. N.&lt;/author&gt;&lt;/authors&gt;&lt;/contributors&gt;&lt;auth-address&gt;University of Southern Denmark, Odense M, Denmark.&lt;/auth-address&gt;&lt;titles&gt;&lt;title&gt;Analysis of posttranslational modifications of proteins by tandem mass spectrometry&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790-8&lt;/pages&gt;&lt;volume&gt;40&lt;/volume&gt;&lt;number&gt;6&lt;/number&gt;&lt;edition&gt;2006/06/16&lt;/edition&gt;&lt;keywords&gt;&lt;keyword&gt;Mass Spectrometry&lt;/keyword&gt;&lt;keyword&gt;Peptides/*chemistry&lt;/keyword&gt;&lt;keyword&gt;*Protein Processing, Post-Translational&lt;/keyword&gt;&lt;/keywords&gt;&lt;dates&gt;&lt;year&gt;2006&lt;/year&gt;&lt;pub-dates&gt;&lt;date&gt;Jun&lt;/date&gt;&lt;/pub-dates&gt;&lt;/dates&gt;&lt;isbn&gt;0736-6205 (Print)&amp;#xD;0736-6205&lt;/isbn&gt;&lt;accession-num&gt;16774123&lt;/accession-num&gt;&lt;urls&gt;&lt;/urls&gt;&lt;electronic-resource-num&gt;10.2144/000112201&lt;/electronic-resource-num&gt;&lt;remote-database-provider&gt;NLM&lt;/remote-database-provider&gt;&lt;language&gt;eng&lt;/language&gt;&lt;/record&gt;&lt;/Cite&gt;&lt;/EndNote&gt;</w:instrText>
      </w:r>
      <w:r w:rsidR="00E57867">
        <w:fldChar w:fldCharType="separate"/>
      </w:r>
      <w:r w:rsidR="00E57867">
        <w:rPr>
          <w:noProof/>
        </w:rPr>
        <w:t>[55]</w:t>
      </w:r>
      <w:r w:rsidR="00E57867">
        <w:fldChar w:fldCharType="end"/>
      </w:r>
      <w:r w:rsidRPr="00EF5383">
        <w:t xml:space="preserve">. </w:t>
      </w:r>
      <w:r w:rsidR="007238F8" w:rsidRPr="00EF5383">
        <w:t>Furthermore,</w:t>
      </w:r>
      <w:r w:rsidRPr="00EF5383">
        <w:t xml:space="preserve"> 2D gel-based proteomics has the valuable features, of reproducibility and robustness. </w:t>
      </w:r>
      <w:r w:rsidR="007238F8" w:rsidRPr="00EF5383">
        <w:t>However,</w:t>
      </w:r>
      <w:r w:rsidRPr="00D06EEA">
        <w:t xml:space="preserve"> 2D-PAGE based on isoelectric is technically limited as it is restricted to soluble and/or high abundant proteins. The technique often results in a low number of identified membrane proteins or lower identification in complex peptide or protein complexes. </w:t>
      </w:r>
      <w:r w:rsidR="007238F8" w:rsidRPr="00D06EEA">
        <w:t>Thus,</w:t>
      </w:r>
      <w:r w:rsidRPr="00D06EEA">
        <w:t xml:space="preserve"> now gel-free proteomics are the principal choice for proteomic studies.</w:t>
      </w:r>
    </w:p>
    <w:p w14:paraId="5C99E540" w14:textId="77777777" w:rsidR="00E56946" w:rsidRPr="00D06EEA" w:rsidRDefault="00E56946" w:rsidP="0057745A">
      <w:pPr>
        <w:pStyle w:val="ListParagraph"/>
        <w:spacing w:before="100" w:beforeAutospacing="1" w:after="100" w:afterAutospacing="1" w:line="480" w:lineRule="auto"/>
        <w:ind w:left="0"/>
        <w:jc w:val="both"/>
      </w:pPr>
    </w:p>
    <w:p w14:paraId="16FCACCE" w14:textId="55B0DFE8" w:rsidR="006474C0" w:rsidRPr="00D06EEA" w:rsidRDefault="006910D2" w:rsidP="0057745A">
      <w:pPr>
        <w:pStyle w:val="ListParagraph"/>
        <w:spacing w:before="100" w:beforeAutospacing="1" w:after="100" w:afterAutospacing="1" w:line="480" w:lineRule="auto"/>
        <w:ind w:left="0"/>
        <w:jc w:val="both"/>
      </w:pPr>
      <w:r w:rsidRPr="00D06EEA">
        <w:t xml:space="preserve">The </w:t>
      </w:r>
      <w:r w:rsidR="00E56946" w:rsidRPr="00D06EEA">
        <w:t xml:space="preserve">LC-MS/MS </w:t>
      </w:r>
      <w:r w:rsidRPr="00D06EEA">
        <w:t>platform supports ‘shotgun proteomics’ or ‘bottom up proteomics’</w:t>
      </w:r>
      <w:r w:rsidR="00C71653" w:rsidRPr="00D06EEA">
        <w:t xml:space="preserve">- </w:t>
      </w:r>
      <w:r w:rsidRPr="00D06EEA">
        <w:t>an approach where complex mixtures of proteins are first enzymatically cleaved into peptides</w:t>
      </w:r>
      <w:r w:rsidR="00312E06" w:rsidRPr="00D06EEA">
        <w:t xml:space="preserve">, </w:t>
      </w:r>
      <w:r w:rsidRPr="00D06EEA">
        <w:t xml:space="preserve">then separated based on chemical or physical properties and </w:t>
      </w:r>
      <w:r w:rsidR="00B55F8E" w:rsidRPr="00D06EEA">
        <w:t>analysed</w:t>
      </w:r>
      <w:r w:rsidRPr="00D06EEA">
        <w:t xml:space="preserve"> using a mass spectrometer. </w:t>
      </w:r>
      <w:r w:rsidR="007238F8" w:rsidRPr="00D06EEA">
        <w:t>Thus,</w:t>
      </w:r>
      <w:r w:rsidRPr="00D06EEA">
        <w:t xml:space="preserve"> it uses the princip</w:t>
      </w:r>
      <w:r w:rsidR="00E56511" w:rsidRPr="00D06EEA">
        <w:t>le</w:t>
      </w:r>
      <w:r w:rsidRPr="00D06EEA">
        <w:t xml:space="preserve">s of peptide identification and protein inference. The amino acid sequence of each peptide is determined by tandem MS at a predictable elution time [1]. </w:t>
      </w:r>
      <w:r w:rsidR="00E56946" w:rsidRPr="00D06EEA">
        <w:t>Hybrid instruments principally signify high mass resolution instruments coupled to a front-end compone</w:t>
      </w:r>
      <w:r w:rsidR="00CD6808" w:rsidRPr="00D06EEA">
        <w:t xml:space="preserve">nt that enables fragmentation </w:t>
      </w:r>
      <w:r w:rsidR="00CD6808" w:rsidRPr="00D06EEA">
        <w:lastRenderedPageBreak/>
        <w:t>(quadrupole time of flight (Q-TO</w:t>
      </w:r>
      <w:r w:rsidR="00E56946" w:rsidRPr="00D06EEA">
        <w:t>F</w:t>
      </w:r>
      <w:r w:rsidR="00CD6808" w:rsidRPr="00D06EEA">
        <w:t>)</w:t>
      </w:r>
      <w:r w:rsidR="00E56946" w:rsidRPr="00D06EEA">
        <w:t xml:space="preserve">, Triple-TOF, Q-Orbitrap). These analysers are ubiquitous with biomarker discovery studies because of their unparalleled analytical specificity. </w:t>
      </w:r>
      <w:r w:rsidRPr="00D06EEA">
        <w:t xml:space="preserve">The number of proteins identified can be increased by prolonging the LC gradient. </w:t>
      </w:r>
      <w:r w:rsidR="007238F8" w:rsidRPr="00D06EEA">
        <w:t>However,</w:t>
      </w:r>
      <w:r w:rsidRPr="00D06EEA">
        <w:t xml:space="preserve"> in SF a major disadvantage associated with LC-MS/MS is that of limited sensitivity when investigations are carried out in highly complex samples, such as SF dominated by a small number of highly abundant proteins </w:t>
      </w:r>
      <w:r w:rsidR="006D0990" w:rsidRPr="00D06EEA">
        <w:t>(section 2.2).</w:t>
      </w:r>
    </w:p>
    <w:p w14:paraId="767E2B88" w14:textId="254EFDF8" w:rsidR="006910D2" w:rsidRPr="00EF5383" w:rsidRDefault="00607342" w:rsidP="0057745A">
      <w:pPr>
        <w:spacing w:before="100" w:beforeAutospacing="1" w:after="100" w:afterAutospacing="1" w:line="480" w:lineRule="auto"/>
        <w:jc w:val="both"/>
      </w:pPr>
      <w:r w:rsidRPr="00D06EEA">
        <w:t xml:space="preserve">In data-dependent acquisition methods, the initial ‘MS1’ detection is used to quantify the peptides. Then a subset of precursor ions is isolated and fragmented for a second round of MS; MS2. The MS2 fragments are then utilised for confident peptide identification and peptide quantification </w:t>
      </w:r>
      <w:r w:rsidRPr="00EF5383">
        <w:fldChar w:fldCharType="begin"/>
      </w:r>
      <w:r w:rsidR="00E57867">
        <w:instrText xml:space="preserve"> ADDIN EN.CITE &lt;EndNote&gt;&lt;Cite&gt;&lt;Author&gt;Karpievitch&lt;/Author&gt;&lt;Year&gt;2010&lt;/Year&gt;&lt;RecNum&gt;25&lt;/RecNum&gt;&lt;DisplayText&gt;[56]&lt;/DisplayText&gt;&lt;record&gt;&lt;rec-number&gt;25&lt;/rec-number&gt;&lt;foreign-keys&gt;&lt;key app="EN" db-id="xxd2pawa49tr59ess5zvesa9e5efrfp55s5t" timestamp="0"&gt;25&lt;/key&gt;&lt;/foreign-keys&gt;&lt;ref-type name="Journal Article"&gt;17&lt;/ref-type&gt;&lt;contributors&gt;&lt;authors&gt;&lt;author&gt;Karpievitch, Y. V.&lt;/author&gt;&lt;author&gt;Polpitiya, A. D.&lt;/author&gt;&lt;author&gt;Anderson, G. A.&lt;/author&gt;&lt;author&gt;Smith, R. D.&lt;/author&gt;&lt;author&gt;Dabney, A. R.&lt;/author&gt;&lt;/authors&gt;&lt;/contributors&gt;&lt;auth-address&gt;Pacific Northwest National Laboratory, Richland, WA 99352.&lt;/auth-address&gt;&lt;titles&gt;&lt;title&gt;Liquid Chromatography Mass Spectrometry-Based Proteomics: Biological and Technological Aspects&lt;/title&gt;&lt;secondary-title&gt;Ann Appl Stat&lt;/secondary-title&gt;&lt;/titles&gt;&lt;pages&gt;1797-1823&lt;/pages&gt;&lt;volume&gt;4&lt;/volume&gt;&lt;number&gt;4&lt;/number&gt;&lt;dates&gt;&lt;year&gt;2010&lt;/year&gt;&lt;/dates&gt;&lt;isbn&gt;1932-6157 (Print)&amp;#xD;1932-6157 (Linking)&lt;/isbn&gt;&lt;accession-num&gt;21593992&lt;/accession-num&gt;&lt;urls&gt;&lt;related-urls&gt;&lt;url&gt;https://www.ncbi.nlm.nih.gov/pubmed/21593992&lt;/url&gt;&lt;/related-urls&gt;&lt;/urls&gt;&lt;custom2&gt;PMC3095207&lt;/custom2&gt;&lt;electronic-resource-num&gt;10.1214/10-AOAS341&lt;/electronic-resource-num&gt;&lt;/record&gt;&lt;/Cite&gt;&lt;/EndNote&gt;</w:instrText>
      </w:r>
      <w:r w:rsidRPr="00EF5383">
        <w:fldChar w:fldCharType="separate"/>
      </w:r>
      <w:r w:rsidR="00E57867">
        <w:rPr>
          <w:noProof/>
        </w:rPr>
        <w:t>[56]</w:t>
      </w:r>
      <w:r w:rsidRPr="00EF5383">
        <w:fldChar w:fldCharType="end"/>
      </w:r>
      <w:r w:rsidRPr="00EF5383">
        <w:t xml:space="preserve">. </w:t>
      </w:r>
    </w:p>
    <w:p w14:paraId="6158F24C" w14:textId="3D0CB7AD" w:rsidR="00643287" w:rsidRPr="0057745A" w:rsidRDefault="00507A2F" w:rsidP="0057745A">
      <w:pPr>
        <w:pStyle w:val="ListParagraph"/>
        <w:numPr>
          <w:ilvl w:val="1"/>
          <w:numId w:val="4"/>
        </w:numPr>
        <w:spacing w:before="100" w:beforeAutospacing="1" w:after="100" w:afterAutospacing="1" w:line="480" w:lineRule="auto"/>
        <w:jc w:val="both"/>
      </w:pPr>
      <w:r w:rsidRPr="0057745A">
        <w:t>Protein quantification</w:t>
      </w:r>
    </w:p>
    <w:p w14:paraId="53DA6D62" w14:textId="64440C0F" w:rsidR="00240B0C" w:rsidRDefault="00240B0C" w:rsidP="0057745A">
      <w:pPr>
        <w:pStyle w:val="ListParagraph"/>
        <w:spacing w:before="100" w:beforeAutospacing="1" w:after="100" w:afterAutospacing="1" w:line="480" w:lineRule="auto"/>
        <w:ind w:left="0"/>
        <w:jc w:val="both"/>
      </w:pPr>
      <w:r>
        <w:t>There are an increasing number of MS quantification techniques adaptable to clinical proteomics. Stable isotope labelling of amino acids in cell culture (SILAC), an MS1 based method,</w:t>
      </w:r>
      <w:r w:rsidR="00B2578C">
        <w:t xml:space="preserve"> </w:t>
      </w:r>
      <w:r>
        <w:t>is a relative quantification metabolic labelling technique incorporating labelled amino acids into proteins through cell culture media supplementation (not applicable to SF).</w:t>
      </w:r>
      <w:r w:rsidR="00B2578C">
        <w:t xml:space="preserve"> </w:t>
      </w:r>
      <w:r>
        <w:t>Tandem mass tags (TMT) are a further isobaric labelling reagent similar to iTRAQ</w:t>
      </w:r>
      <w:r w:rsidR="00E57867">
        <w:t xml:space="preserve"> </w:t>
      </w:r>
      <w:r w:rsidR="00E57867">
        <w:fldChar w:fldCharType="begin"/>
      </w:r>
      <w:r w:rsidR="00E57867">
        <w:instrText xml:space="preserve"> ADDIN EN.CITE &lt;EndNote&gt;&lt;Cite&gt;&lt;Author&gt;Zhang&lt;/Author&gt;&lt;Year&gt;2017&lt;/Year&gt;&lt;RecNum&gt;1314&lt;/RecNum&gt;&lt;DisplayText&gt;[57]&lt;/DisplayText&gt;&lt;record&gt;&lt;rec-number&gt;1314&lt;/rec-number&gt;&lt;foreign-keys&gt;&lt;key app="EN" db-id="xxd2pawa49tr59ess5zvesa9e5efrfp55s5t" timestamp="1548172407"&gt;1314&lt;/key&gt;&lt;/foreign-keys&gt;&lt;ref-type name="Book Section"&gt;5&lt;/ref-type&gt;&lt;contributors&gt;&lt;authors&gt;&lt;author&gt;Zhang, Lichao&lt;/author&gt;&lt;author&gt;Elias, Joshua E.&lt;/author&gt;&lt;/authors&gt;&lt;secondary-authors&gt;&lt;author&gt;Comai, Lucio&lt;/author&gt;&lt;author&gt;Katz, Jonathan E.&lt;/author&gt;&lt;author&gt;Mallick, Parag&lt;/author&gt;&lt;/secondary-authors&gt;&lt;/contributors&gt;&lt;titles&gt;&lt;title&gt;Relative Protein Quantification Using Tandem Mass Tag Mass Spectrometry&lt;/title&gt;&lt;secondary-title&gt;Proteomics: Methods and Protocols&lt;/secondary-title&gt;&lt;/titles&gt;&lt;pages&gt;185-198&lt;/pages&gt;&lt;dates&gt;&lt;year&gt;2017&lt;/year&gt;&lt;/dates&gt;&lt;pub-location&gt;New York, NY&lt;/pub-location&gt;&lt;publisher&gt;Springer New York&lt;/publisher&gt;&lt;isbn&gt;978-1-4939-6747-6&lt;/isbn&gt;&lt;label&gt;Zhang2017&lt;/label&gt;&lt;urls&gt;&lt;related-urls&gt;&lt;url&gt;https://doi.org/10.1007/978-1-4939-6747-6_14&lt;/url&gt;&lt;/related-urls&gt;&lt;/urls&gt;&lt;electronic-resource-num&gt;10.1007/978-1-4939-6747-6_14&lt;/electronic-resource-num&gt;&lt;/record&gt;&lt;/Cite&gt;&lt;/EndNote&gt;</w:instrText>
      </w:r>
      <w:r w:rsidR="00E57867">
        <w:fldChar w:fldCharType="separate"/>
      </w:r>
      <w:r w:rsidR="00E57867">
        <w:rPr>
          <w:noProof/>
        </w:rPr>
        <w:t>[57]</w:t>
      </w:r>
      <w:r w:rsidR="00E57867">
        <w:fldChar w:fldCharType="end"/>
      </w:r>
      <w:r>
        <w:t>.</w:t>
      </w:r>
      <w:r w:rsidR="00B2578C">
        <w:t xml:space="preserve"> </w:t>
      </w:r>
      <w:r>
        <w:t xml:space="preserve">These chemically reactive reagents also impart isotope-based differences to each sample </w:t>
      </w:r>
      <w:r w:rsidR="00534E95">
        <w:t>enabling</w:t>
      </w:r>
      <w:r>
        <w:t xml:space="preserve"> the data to contain the information for up to ten different samples in a single LC-MS/MS run. The quantitative accuracy, which can be distorted using this approach, is overcome when reporter ion quantification occurs in a dedicated MS3 fragmentation event using a technique called synchronous precursor selection</w:t>
      </w:r>
      <w:r w:rsidR="003756B3">
        <w:t xml:space="preserve"> </w:t>
      </w:r>
      <w:r w:rsidR="003756B3">
        <w:fldChar w:fldCharType="begin"/>
      </w:r>
      <w:r w:rsidR="003756B3">
        <w:instrText xml:space="preserve"> ADDIN EN.CITE &lt;EndNote&gt;&lt;Cite&gt;&lt;Author&gt;Navarrete-Perea&lt;/Author&gt;&lt;Year&gt;2018&lt;/Year&gt;&lt;RecNum&gt;1315&lt;/RecNum&gt;&lt;DisplayText&gt;[58]&lt;/DisplayText&gt;&lt;record&gt;&lt;rec-number&gt;1315&lt;/rec-number&gt;&lt;foreign-keys&gt;&lt;key app="EN" db-id="xxd2pawa49tr59ess5zvesa9e5efrfp55s5t" timestamp="1548172534"&gt;1315&lt;/key&gt;&lt;/foreign-keys&gt;&lt;ref-type name="Journal Article"&gt;17&lt;/ref-type&gt;&lt;contributors&gt;&lt;authors&gt;&lt;author&gt;Navarrete-Perea, J.&lt;/author&gt;&lt;author&gt;Yu, Q.&lt;/author&gt;&lt;author&gt;Gygi, S. P.&lt;/author&gt;&lt;author&gt;Paulo, J. A.&lt;/author&gt;&lt;/authors&gt;&lt;/contributors&gt;&lt;auth-address&gt;Department of Cell Biology , Harvard Medical School , Boston , Massachusetts 02115 , United States.&lt;/auth-address&gt;&lt;titles&gt;&lt;title&gt;Streamlined Tandem Mass Tag (SL-TMT) Protocol: An Efficient Strategy for Quantitative (Phospho)proteome Profiling Using Tandem Mass Tag-Synchronous Precursor Selection-MS3&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26-2236&lt;/pages&gt;&lt;volume&gt;17&lt;/volume&gt;&lt;number&gt;6&lt;/number&gt;&lt;edition&gt;2018/05/08&lt;/edition&gt;&lt;keywords&gt;&lt;keyword&gt;Orbitrap Fusion Lumos&lt;/keyword&gt;&lt;keyword&gt;Sps&lt;/keyword&gt;&lt;keyword&gt;multi-notch&lt;/keyword&gt;&lt;keyword&gt;phosphoproteome&lt;/keyword&gt;&lt;keyword&gt;sample preparation&lt;/keyword&gt;&lt;keyword&gt;synchronous precursor selection&lt;/keyword&gt;&lt;keyword&gt;tandem mass tag&lt;/keyword&gt;&lt;/keywords&gt;&lt;dates&gt;&lt;year&gt;2018&lt;/year&gt;&lt;pub-dates&gt;&lt;date&gt;Jun 1&lt;/date&gt;&lt;/pub-dates&gt;&lt;/dates&gt;&lt;isbn&gt;1535-3893&lt;/isbn&gt;&lt;accession-num&gt;29734811&lt;/accession-num&gt;&lt;urls&gt;&lt;/urls&gt;&lt;custom2&gt;PMC5994137&lt;/custom2&gt;&lt;custom6&gt;NIHMS970824&lt;/custom6&gt;&lt;electronic-resource-num&gt;10.1021/acs.jproteome.8b00217&lt;/electronic-resource-num&gt;&lt;remote-database-provider&gt;NLM&lt;/remote-database-provider&gt;&lt;language&gt;eng&lt;/language&gt;&lt;/record&gt;&lt;/Cite&gt;&lt;/EndNote&gt;</w:instrText>
      </w:r>
      <w:r w:rsidR="003756B3">
        <w:fldChar w:fldCharType="separate"/>
      </w:r>
      <w:r w:rsidR="003756B3">
        <w:rPr>
          <w:noProof/>
        </w:rPr>
        <w:t>[58]</w:t>
      </w:r>
      <w:r w:rsidR="003756B3">
        <w:fldChar w:fldCharType="end"/>
      </w:r>
      <w:r>
        <w:t xml:space="preserve">. </w:t>
      </w:r>
      <w:r w:rsidR="003756B3">
        <w:t>H</w:t>
      </w:r>
      <w:r>
        <w:t xml:space="preserve">eavy isotope labelling is another MS1-based quantitation methods utilising Isotope labelling; measuring different protein states in a single MS analysis. This is undertaken through the encoding of the origin of the peptides through independent labelling with for example </w:t>
      </w:r>
      <w:r w:rsidRPr="00FF2145">
        <w:rPr>
          <w:vertAlign w:val="superscript"/>
        </w:rPr>
        <w:t>2</w:t>
      </w:r>
      <w:r>
        <w:t xml:space="preserve">H, </w:t>
      </w:r>
      <w:r w:rsidRPr="00FF2145">
        <w:rPr>
          <w:vertAlign w:val="superscript"/>
        </w:rPr>
        <w:t>13</w:t>
      </w:r>
      <w:r>
        <w:t xml:space="preserve">C, </w:t>
      </w:r>
      <w:r w:rsidRPr="00FF2145">
        <w:rPr>
          <w:vertAlign w:val="superscript"/>
        </w:rPr>
        <w:t>15</w:t>
      </w:r>
      <w:r>
        <w:t xml:space="preserve">N, and </w:t>
      </w:r>
      <w:r w:rsidRPr="00FF2145">
        <w:rPr>
          <w:vertAlign w:val="superscript"/>
        </w:rPr>
        <w:t>18</w:t>
      </w:r>
      <w:r>
        <w:t>O. The protein states are then mixed and analysed together</w:t>
      </w:r>
      <w:r w:rsidR="003756B3">
        <w:t xml:space="preserve"> </w:t>
      </w:r>
      <w:r w:rsidR="003756B3">
        <w:fldChar w:fldCharType="begin"/>
      </w:r>
      <w:r w:rsidR="003756B3">
        <w:instrText xml:space="preserve"> ADDIN EN.CITE &lt;EndNote&gt;&lt;Cite&gt;&lt;Author&gt;Chahrour&lt;/Author&gt;&lt;Year&gt;2015&lt;/Year&gt;&lt;RecNum&gt;1316&lt;/RecNum&gt;&lt;DisplayText&gt;[59]&lt;/DisplayText&gt;&lt;record&gt;&lt;rec-number&gt;1316&lt;/rec-number&gt;&lt;foreign-keys&gt;&lt;key app="EN" db-id="xxd2pawa49tr59ess5zvesa9e5efrfp55s5t" timestamp="1548172725"&gt;1316&lt;/key&gt;&lt;/foreign-keys&gt;&lt;ref-type name="Journal Article"&gt;17&lt;/ref-type&gt;&lt;contributors&gt;&lt;authors&gt;&lt;author&gt;Chahrour, O.&lt;/author&gt;&lt;author&gt;Cobice, D.&lt;/author&gt;&lt;author&gt;Malone, J.&lt;/author&gt;&lt;/authors&gt;&lt;/contributors&gt;&lt;auth-address&gt;Spectroscopy Group, Analytical Services, Almac, UK. Electronic address: osama.chahrour@almacgroup.com.&amp;#xD;Spectroscopy Group, Analytical Services, Almac, UK.&lt;/auth-address&gt;&lt;titles&gt;&lt;title&gt;Stable isotope labelling methods in mass spectrometry-based quantitative proteomics&lt;/title&gt;&lt;secondary-title&gt;J Pharm Biomed Anal&lt;/secondary-title&gt;&lt;alt-title&gt;Journal of pharmaceutical and biomedical analysis&lt;/alt-title&gt;&lt;/titles&gt;&lt;periodical&gt;&lt;full-title&gt;J Pharm Biomed Anal&lt;/full-title&gt;&lt;abbr-1&gt;Journal of pharmaceutical and biomedical analysis&lt;/abbr-1&gt;&lt;/periodical&gt;&lt;alt-periodical&gt;&lt;full-title&gt;J Pharm Biomed Anal&lt;/full-title&gt;&lt;abbr-1&gt;Journal of pharmaceutical and biomedical analysis&lt;/abbr-1&gt;&lt;/alt-periodical&gt;&lt;pages&gt;2-20&lt;/pages&gt;&lt;volume&gt;113&lt;/volume&gt;&lt;edition&gt;2015/05/10&lt;/edition&gt;&lt;keywords&gt;&lt;keyword&gt;Animals&lt;/keyword&gt;&lt;keyword&gt;Humans&lt;/keyword&gt;&lt;keyword&gt;Isotope Labeling/*methods&lt;/keyword&gt;&lt;keyword&gt;Mass Spectrometry/methods&lt;/keyword&gt;&lt;keyword&gt;Membrane Proteins/analysis/metabolism&lt;/keyword&gt;&lt;keyword&gt;Proteomics/*methods&lt;/keyword&gt;&lt;keyword&gt;Icp-ms&lt;/keyword&gt;&lt;keyword&gt;Isobaric&lt;/keyword&gt;&lt;keyword&gt;Isotope-coded affinity tag reagents (ICATs)&lt;/keyword&gt;&lt;keyword&gt;Lc-ms/ms&lt;/keyword&gt;&lt;keyword&gt;Proteomics&lt;/keyword&gt;&lt;/keywords&gt;&lt;dates&gt;&lt;year&gt;2015&lt;/year&gt;&lt;pub-dates&gt;&lt;date&gt;Sep 10&lt;/date&gt;&lt;/pub-dates&gt;&lt;/dates&gt;&lt;isbn&gt;0731-7085&lt;/isbn&gt;&lt;accession-num&gt;25956803&lt;/accession-num&gt;&lt;urls&gt;&lt;/urls&gt;&lt;electronic-resource-num&gt;10.1016/j.jpba.2015.04.013&lt;/electronic-resource-num&gt;&lt;remote-database-provider&gt;NLM&lt;/remote-database-provider&gt;&lt;language&gt;eng&lt;/language&gt;&lt;/record&gt;&lt;/Cite&gt;&lt;/EndNote&gt;</w:instrText>
      </w:r>
      <w:r w:rsidR="003756B3">
        <w:fldChar w:fldCharType="separate"/>
      </w:r>
      <w:r w:rsidR="003756B3">
        <w:rPr>
          <w:noProof/>
        </w:rPr>
        <w:t>[59]</w:t>
      </w:r>
      <w:r w:rsidR="003756B3">
        <w:fldChar w:fldCharType="end"/>
      </w:r>
      <w:r>
        <w:t>.</w:t>
      </w:r>
    </w:p>
    <w:p w14:paraId="2C542B0C" w14:textId="218F96A2" w:rsidR="00081BC1" w:rsidRPr="00EF5383" w:rsidRDefault="00081BC1" w:rsidP="0057745A">
      <w:pPr>
        <w:pStyle w:val="ListParagraph"/>
        <w:spacing w:before="100" w:beforeAutospacing="1" w:after="100" w:afterAutospacing="1" w:line="480" w:lineRule="auto"/>
        <w:ind w:left="0"/>
        <w:jc w:val="both"/>
      </w:pPr>
      <w:r w:rsidRPr="00EF5383">
        <w:t xml:space="preserve"> </w:t>
      </w:r>
      <w:r w:rsidR="0050500E" w:rsidRPr="00EF5383">
        <w:t>Of application to biological fluids including SF</w:t>
      </w:r>
      <w:r w:rsidR="00C23E26" w:rsidRPr="00D06EEA">
        <w:t xml:space="preserve">, </w:t>
      </w:r>
      <w:r w:rsidR="0050500E" w:rsidRPr="00D06EEA">
        <w:t>c</w:t>
      </w:r>
      <w:r w:rsidRPr="00D06EEA">
        <w:t>hemical labelling through isotope-coded affinity</w:t>
      </w:r>
      <w:r w:rsidR="0050500E" w:rsidRPr="00D06EEA">
        <w:t xml:space="preserve"> </w:t>
      </w:r>
      <w:r w:rsidRPr="00D06EEA">
        <w:t xml:space="preserve">tags (ICAT) </w:t>
      </w:r>
      <w:r w:rsidRPr="00EF5383">
        <w:t>or isobaric tags for relative and absolute</w:t>
      </w:r>
      <w:r w:rsidR="0050500E" w:rsidRPr="00EF5383">
        <w:t xml:space="preserve"> </w:t>
      </w:r>
      <w:r w:rsidRPr="00EF5383">
        <w:t xml:space="preserve">quantification (iTRAQ) can be used for </w:t>
      </w:r>
      <w:r w:rsidR="00C23E26" w:rsidRPr="00EF5383">
        <w:t xml:space="preserve">relative </w:t>
      </w:r>
      <w:r w:rsidR="00C23E26" w:rsidRPr="00EF5383">
        <w:lastRenderedPageBreak/>
        <w:t>quantification</w:t>
      </w:r>
      <w:r w:rsidR="0050500E" w:rsidRPr="00D06EEA">
        <w:t xml:space="preserve">. </w:t>
      </w:r>
      <w:r w:rsidR="00C23E26" w:rsidRPr="00D06EEA">
        <w:t>In ICAT</w:t>
      </w:r>
      <w:r w:rsidR="00312E06" w:rsidRPr="00D06EEA">
        <w:t>,</w:t>
      </w:r>
      <w:r w:rsidR="00C23E26" w:rsidRPr="00D06EEA">
        <w:t xml:space="preserve"> </w:t>
      </w:r>
      <w:r w:rsidRPr="00D06EEA">
        <w:t xml:space="preserve">cysteine residues </w:t>
      </w:r>
      <w:r w:rsidR="00C23E26" w:rsidRPr="00D06EEA">
        <w:t xml:space="preserve">are labelled </w:t>
      </w:r>
      <w:r w:rsidRPr="00D06EEA">
        <w:t>by reacting to their sulfhydryl groups</w:t>
      </w:r>
      <w:r w:rsidR="00365748" w:rsidRPr="00D06EEA">
        <w:t xml:space="preserve"> </w:t>
      </w:r>
      <w:r w:rsidR="00365748" w:rsidRPr="00EF5383">
        <w:fldChar w:fldCharType="begin">
          <w:fldData xml:space="preserve">PEVuZE5vdGU+PENpdGU+PEF1dGhvcj5NYW5uPC9BdXRob3I+PFllYXI+MjAwNjwvWWVhcj48UmVj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</w:fldData>
        </w:fldChar>
      </w:r>
      <w:r w:rsidR="003756B3">
        <w:instrText xml:space="preserve"> ADDIN EN.CITE </w:instrText>
      </w:r>
      <w:r w:rsidR="003756B3">
        <w:fldChar w:fldCharType="begin">
          <w:fldData xml:space="preserve">PEVuZE5vdGU+PENpdGU+PEF1dGhvcj5NYW5uPC9BdXRob3I+PFllYXI+MjAwNjwvWWVhcj48UmVj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</w:fldData>
        </w:fldChar>
      </w:r>
      <w:r w:rsidR="003756B3">
        <w:instrText xml:space="preserve"> ADDIN EN.CITE.DATA </w:instrText>
      </w:r>
      <w:r w:rsidR="003756B3">
        <w:fldChar w:fldCharType="end"/>
      </w:r>
      <w:r w:rsidR="00365748" w:rsidRPr="00EF5383">
        <w:fldChar w:fldCharType="separate"/>
      </w:r>
      <w:r w:rsidR="003756B3">
        <w:rPr>
          <w:noProof/>
        </w:rPr>
        <w:t>[60-62]</w:t>
      </w:r>
      <w:r w:rsidR="00365748" w:rsidRPr="00EF5383">
        <w:fldChar w:fldCharType="end"/>
      </w:r>
      <w:r w:rsidRPr="00EF5383">
        <w:t>.</w:t>
      </w:r>
      <w:r w:rsidR="00C23E26" w:rsidRPr="00EF5383">
        <w:t xml:space="preserve"> </w:t>
      </w:r>
      <w:r w:rsidR="007238F8" w:rsidRPr="00EF5383">
        <w:t>However,</w:t>
      </w:r>
      <w:r w:rsidR="00C23E26" w:rsidRPr="00EF5383">
        <w:t xml:space="preserve"> although th</w:t>
      </w:r>
      <w:r w:rsidR="00312E06" w:rsidRPr="00D06EEA">
        <w:t>is</w:t>
      </w:r>
      <w:r w:rsidR="00C23E26" w:rsidRPr="00D06EEA">
        <w:t xml:space="preserve"> technique has high </w:t>
      </w:r>
      <w:r w:rsidRPr="00D06EEA">
        <w:t xml:space="preserve">specificity </w:t>
      </w:r>
      <w:r w:rsidR="00C23E26" w:rsidRPr="00D06EEA">
        <w:t>and reduces</w:t>
      </w:r>
      <w:r w:rsidRPr="00D06EEA">
        <w:t xml:space="preserve"> sample complexity</w:t>
      </w:r>
      <w:r w:rsidR="00C23E26" w:rsidRPr="00D06EEA">
        <w:t xml:space="preserve">, improving </w:t>
      </w:r>
      <w:r w:rsidR="0050500E" w:rsidRPr="00D06EEA">
        <w:t>quantification of low abundance proteins, it limits quantification</w:t>
      </w:r>
      <w:r w:rsidR="00C23E26" w:rsidRPr="00D06EEA">
        <w:t xml:space="preserve"> </w:t>
      </w:r>
      <w:r w:rsidR="00312E06" w:rsidRPr="00D06EEA">
        <w:t xml:space="preserve">of </w:t>
      </w:r>
      <w:r w:rsidR="00C23E26" w:rsidRPr="00D06EEA">
        <w:t xml:space="preserve">high cysteine containing proteins. </w:t>
      </w:r>
      <w:r w:rsidR="00E5647B" w:rsidRPr="00D06EEA">
        <w:t xml:space="preserve">Currently no published </w:t>
      </w:r>
      <w:r w:rsidR="00E11661" w:rsidRPr="00D06EEA">
        <w:t xml:space="preserve">SF </w:t>
      </w:r>
      <w:r w:rsidR="00E5647B" w:rsidRPr="00D06EEA">
        <w:t>studies have used this technique. T</w:t>
      </w:r>
      <w:r w:rsidR="0050500E" w:rsidRPr="00D06EEA">
        <w:t>andem mass tags (TMT)</w:t>
      </w:r>
      <w:r w:rsidR="00E5647B" w:rsidRPr="00D06EEA">
        <w:t xml:space="preserve"> or iTRAQ</w:t>
      </w:r>
      <w:r w:rsidR="0050500E" w:rsidRPr="00D06EEA">
        <w:t xml:space="preserve"> target free</w:t>
      </w:r>
      <w:r w:rsidR="00E5647B" w:rsidRPr="00D06EEA">
        <w:t xml:space="preserve"> </w:t>
      </w:r>
      <w:r w:rsidR="0050500E" w:rsidRPr="00D06EEA">
        <w:t>amine groups of peptides following trypsin digestion</w:t>
      </w:r>
      <w:r w:rsidR="00E5647B" w:rsidRPr="00D06EEA">
        <w:t xml:space="preserve"> </w:t>
      </w:r>
      <w:r w:rsidR="0050500E" w:rsidRPr="00D06EEA">
        <w:t xml:space="preserve">and </w:t>
      </w:r>
      <w:r w:rsidR="00E5647B" w:rsidRPr="00D06EEA">
        <w:t>exist</w:t>
      </w:r>
      <w:r w:rsidR="0050500E" w:rsidRPr="00D06EEA">
        <w:t xml:space="preserve"> for the </w:t>
      </w:r>
      <w:r w:rsidR="00E5647B" w:rsidRPr="00D06EEA">
        <w:t>concurrent</w:t>
      </w:r>
      <w:r w:rsidR="0050500E" w:rsidRPr="00D06EEA">
        <w:t xml:space="preserve"> comparison of</w:t>
      </w:r>
      <w:r w:rsidR="00E5647B" w:rsidRPr="00D06EEA">
        <w:t xml:space="preserve"> </w:t>
      </w:r>
      <w:r w:rsidR="0050500E" w:rsidRPr="00D06EEA">
        <w:t xml:space="preserve">up to eight or six samples, </w:t>
      </w:r>
      <w:r w:rsidR="00E5647B" w:rsidRPr="00EF5383">
        <w:fldChar w:fldCharType="begin"/>
      </w:r>
      <w:r w:rsidR="003756B3">
        <w:instrText xml:space="preserve"> ADDIN EN.CITE &lt;EndNote&gt;&lt;Cite&gt;&lt;Author&gt;Megger&lt;/Author&gt;&lt;Year&gt;2013&lt;/Year&gt;&lt;RecNum&gt;74&lt;/RecNum&gt;&lt;DisplayText&gt;[63]&lt;/DisplayText&gt;&lt;record&gt;&lt;rec-number&gt;74&lt;/rec-number&gt;&lt;foreign-keys&gt;&lt;key app="EN" db-id="xxd2pawa49tr59ess5zvesa9e5efrfp55s5t" timestamp="0"&gt;74&lt;/key&gt;&lt;/foreign-keys&gt;&lt;ref-type name="Journal Article"&gt;17&lt;/ref-type&gt;&lt;contributors&gt;&lt;authors&gt;&lt;author&gt;Megger, D. A.&lt;/author&gt;&lt;author&gt;Bracht, T.&lt;/author&gt;&lt;author&gt;Meyer, H. E.&lt;/author&gt;&lt;author&gt;Sitek, B.&lt;/author&gt;&lt;/authors&gt;&lt;/contributors&gt;&lt;auth-address&gt;Medizinisches Proteom-Center, Ruhr-Universitat Bochum, Bochum, Germany. dominik.megger@rub.de&lt;/auth-address&gt;&lt;titles&gt;&lt;title&gt;Label-free quantification in clinical proteomics&lt;/title&gt;&lt;secondary-title&gt;Biochim Biophys Acta&lt;/secondary-title&gt;&lt;/titles&gt;&lt;pages&gt;1581-90&lt;/pages&gt;&lt;volume&gt;1834&lt;/volume&gt;&lt;number&gt;8&lt;/number&gt;&lt;keywords&gt;&lt;keyword&gt;Biomarkers/*analysis&lt;/keyword&gt;&lt;keyword&gt;Humans&lt;/keyword&gt;&lt;keyword&gt;Proteins/*metabolism&lt;/keyword&gt;&lt;keyword&gt;Proteome/*analysis&lt;/keyword&gt;&lt;keyword&gt;*Proteomics&lt;/keyword&gt;&lt;/keywords&gt;&lt;dates&gt;&lt;year&gt;2013&lt;/year&gt;&lt;pub-dates&gt;&lt;date&gt;Aug&lt;/date&gt;&lt;/pub-dates&gt;&lt;/dates&gt;&lt;isbn&gt;0006-3002 (Print)&amp;#xD;0006-3002 (Linking)&lt;/isbn&gt;&lt;accession-num&gt;23567906&lt;/accession-num&gt;&lt;urls&gt;&lt;related-urls&gt;&lt;url&gt;https://www.ncbi.nlm.nih.gov/pubmed/23567906&lt;/url&gt;&lt;/related-urls&gt;&lt;/urls&gt;&lt;electronic-resource-num&gt;10.1016/j.bbapap.2013.04.001&lt;/electronic-resource-num&gt;&lt;/record&gt;&lt;/Cite&gt;&lt;/EndNote&gt;</w:instrText>
      </w:r>
      <w:r w:rsidR="00E5647B" w:rsidRPr="00EF5383">
        <w:fldChar w:fldCharType="separate"/>
      </w:r>
      <w:r w:rsidR="003756B3">
        <w:rPr>
          <w:noProof/>
        </w:rPr>
        <w:t>[63]</w:t>
      </w:r>
      <w:r w:rsidR="00E5647B" w:rsidRPr="00EF5383">
        <w:fldChar w:fldCharType="end"/>
      </w:r>
      <w:r w:rsidR="00887DF7">
        <w:t xml:space="preserve">. </w:t>
      </w:r>
      <w:r w:rsidR="00E5647B" w:rsidRPr="00EF5383">
        <w:t xml:space="preserve">This technique has been used in four SF studies to date </w:t>
      </w:r>
      <w:r w:rsidR="00E5647B" w:rsidRPr="00EF5383">
        <w:fldChar w:fldCharType="begin">
          <w:fldData xml:space="preserve">PEVuZE5vdGU+PENpdGU+PEF1dGhvcj5IdWxtZTwvQXV0aG9yPjxZZWFyPjIwMTg8L1llYXI+PFJl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</w:fldData>
        </w:fldChar>
      </w:r>
      <w:r w:rsidR="003756B3">
        <w:instrText xml:space="preserve"> ADDIN EN.CITE </w:instrText>
      </w:r>
      <w:r w:rsidR="003756B3">
        <w:fldChar w:fldCharType="begin">
          <w:fldData xml:space="preserve">PEVuZE5vdGU+PENpdGU+PEF1dGhvcj5IdWxtZTwvQXV0aG9yPjxZZWFyPjIwMTg8L1llYXI+PFJl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</w:fldData>
        </w:fldChar>
      </w:r>
      <w:r w:rsidR="003756B3">
        <w:instrText xml:space="preserve"> ADDIN EN.CITE.DATA </w:instrText>
      </w:r>
      <w:r w:rsidR="003756B3">
        <w:fldChar w:fldCharType="end"/>
      </w:r>
      <w:r w:rsidR="00E5647B" w:rsidRPr="00EF5383">
        <w:fldChar w:fldCharType="separate"/>
      </w:r>
      <w:r w:rsidR="003756B3">
        <w:rPr>
          <w:noProof/>
        </w:rPr>
        <w:t>[64-67]</w:t>
      </w:r>
      <w:r w:rsidR="00E5647B" w:rsidRPr="00EF5383">
        <w:fldChar w:fldCharType="end"/>
      </w:r>
      <w:r w:rsidR="00E5647B" w:rsidRPr="00EF5383">
        <w:t xml:space="preserve">. </w:t>
      </w:r>
    </w:p>
    <w:p w14:paraId="3404323E" w14:textId="1C929002" w:rsidR="0035061E" w:rsidRPr="00D06EEA" w:rsidRDefault="00E5647B" w:rsidP="0057745A">
      <w:pPr>
        <w:spacing w:before="100" w:beforeAutospacing="1" w:after="100" w:afterAutospacing="1" w:line="480" w:lineRule="auto"/>
        <w:jc w:val="both"/>
      </w:pPr>
      <w:r w:rsidRPr="00EF5383">
        <w:t>Label-free</w:t>
      </w:r>
      <w:r w:rsidR="0035061E" w:rsidRPr="00D06EEA">
        <w:t xml:space="preserve"> (LF)</w:t>
      </w:r>
      <w:r w:rsidRPr="00D06EEA">
        <w:t xml:space="preserve"> quantifica</w:t>
      </w:r>
      <w:r w:rsidR="00F973AA" w:rsidRPr="00D06EEA">
        <w:t>tion is increasingly used for SF</w:t>
      </w:r>
      <w:r w:rsidRPr="00D06EEA">
        <w:t xml:space="preserve"> studies </w:t>
      </w:r>
      <w:r w:rsidR="00F973AA" w:rsidRPr="00D06EEA">
        <w:t>due to its simple biochemical workflow</w:t>
      </w:r>
      <w:r w:rsidR="00F973AA" w:rsidRPr="00EF5383">
        <w:t>, a higher dynamic range of quantification</w:t>
      </w:r>
      <w:r w:rsidR="0035061E" w:rsidRPr="00EF5383">
        <w:t>,</w:t>
      </w:r>
      <w:r w:rsidR="00F973AA" w:rsidRPr="00EF5383">
        <w:t xml:space="preserve"> cost-effectiveness </w:t>
      </w:r>
      <w:r w:rsidR="0035061E" w:rsidRPr="00EF5383">
        <w:t>and being non-hypothesis driven.</w:t>
      </w:r>
      <w:r w:rsidR="000B366F" w:rsidRPr="00EF5383">
        <w:t xml:space="preserve"> </w:t>
      </w:r>
      <w:r w:rsidR="007238F8" w:rsidRPr="00EF5383">
        <w:t>However,</w:t>
      </w:r>
      <w:r w:rsidR="0035061E" w:rsidRPr="00D06EEA">
        <w:t xml:space="preserve"> there are some disadvantages to LF that </w:t>
      </w:r>
      <w:r w:rsidR="00312E06" w:rsidRPr="00D06EEA">
        <w:t xml:space="preserve">are </w:t>
      </w:r>
      <w:r w:rsidR="0035061E" w:rsidRPr="00D06EEA">
        <w:t>important in relation to SF</w:t>
      </w:r>
      <w:r w:rsidR="00365748" w:rsidRPr="00D06EEA">
        <w:t xml:space="preserve"> </w:t>
      </w:r>
      <w:r w:rsidR="00365748" w:rsidRPr="00EF5383">
        <w:fldChar w:fldCharType="begin">
          <w:fldData xml:space="preserve">PEVuZE5vdGU+PENpdGU+PEF1dGhvcj5CYW50c2NoZWZmPC9BdXRob3I+PFllYXI+MjAwNzwvWWVh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</w:fldData>
        </w:fldChar>
      </w:r>
      <w:r w:rsidR="003756B3">
        <w:instrText xml:space="preserve"> ADDIN EN.CITE </w:instrText>
      </w:r>
      <w:r w:rsidR="003756B3">
        <w:fldChar w:fldCharType="begin">
          <w:fldData xml:space="preserve">PEVuZE5vdGU+PENpdGU+PEF1dGhvcj5CYW50c2NoZWZmPC9BdXRob3I+PFllYXI+MjAwNzwvWWVh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</w:fldData>
        </w:fldChar>
      </w:r>
      <w:r w:rsidR="003756B3">
        <w:instrText xml:space="preserve"> ADDIN EN.CITE.DATA </w:instrText>
      </w:r>
      <w:r w:rsidR="003756B3">
        <w:fldChar w:fldCharType="end"/>
      </w:r>
      <w:r w:rsidR="00365748" w:rsidRPr="00EF5383">
        <w:fldChar w:fldCharType="separate"/>
      </w:r>
      <w:r w:rsidR="003756B3">
        <w:rPr>
          <w:noProof/>
        </w:rPr>
        <w:t>[68-70]</w:t>
      </w:r>
      <w:r w:rsidR="00365748" w:rsidRPr="00EF5383">
        <w:fldChar w:fldCharType="end"/>
      </w:r>
      <w:r w:rsidR="0035061E" w:rsidRPr="00EF5383">
        <w:t xml:space="preserve">. The greatest disadvantage is reduced sensitivity through peptides from high-abundance proteins such as albumin </w:t>
      </w:r>
      <w:r w:rsidR="00915C59" w:rsidRPr="00EF5383">
        <w:t>interfering with peptide identification</w:t>
      </w:r>
      <w:r w:rsidR="0035061E" w:rsidRPr="00EF5383">
        <w:t xml:space="preserve"> </w:t>
      </w:r>
      <w:r w:rsidR="00915C59" w:rsidRPr="00D06EEA">
        <w:t>of</w:t>
      </w:r>
      <w:r w:rsidR="0035061E" w:rsidRPr="00D06EEA">
        <w:t xml:space="preserve"> lower-abundance proteins</w:t>
      </w:r>
      <w:r w:rsidR="00915C59" w:rsidRPr="00D06EEA">
        <w:t xml:space="preserve">. </w:t>
      </w:r>
    </w:p>
    <w:p w14:paraId="200847EC" w14:textId="3DAB5752" w:rsidR="00585CA6" w:rsidRPr="00EF5383" w:rsidRDefault="00915C59" w:rsidP="0057745A">
      <w:pPr>
        <w:spacing w:before="100" w:beforeAutospacing="1" w:after="100" w:afterAutospacing="1" w:line="480" w:lineRule="auto"/>
        <w:jc w:val="both"/>
      </w:pPr>
      <w:r w:rsidRPr="00D06EEA">
        <w:t>In LF</w:t>
      </w:r>
      <w:r w:rsidR="006A5C25" w:rsidRPr="00D06EEA">
        <w:t>,</w:t>
      </w:r>
      <w:r w:rsidR="000B366F" w:rsidRPr="00D06EEA">
        <w:t xml:space="preserve"> unlabelled peptide sample is injected directly onto </w:t>
      </w:r>
      <w:r w:rsidR="006A5C25" w:rsidRPr="00D06EEA">
        <w:t xml:space="preserve">the </w:t>
      </w:r>
      <w:r w:rsidR="000B366F" w:rsidRPr="00D06EEA">
        <w:t>LC column and quantified by MS1 ion abundance intensity or spectral counting</w:t>
      </w:r>
      <w:r w:rsidR="0035061E" w:rsidRPr="00D06EEA">
        <w:t xml:space="preserve"> </w:t>
      </w:r>
      <w:r w:rsidR="0035061E" w:rsidRPr="00EF5383">
        <w:fldChar w:fldCharType="begin"/>
      </w:r>
      <w:r w:rsidR="003756B3">
        <w:instrText xml:space="preserve"> ADDIN EN.CITE &lt;EndNote&gt;&lt;Cite&gt;&lt;Author&gt;Bubis&lt;/Author&gt;&lt;Year&gt;2017&lt;/Year&gt;&lt;RecNum&gt;94&lt;/RecNum&gt;&lt;DisplayText&gt;[71]&lt;/DisplayText&gt;&lt;record&gt;&lt;rec-number&gt;94&lt;/rec-number&gt;&lt;foreign-keys&gt;&lt;key app="EN" db-id="xxd2pawa49tr59ess5zvesa9e5efrfp55s5t" timestamp="0"&gt;94&lt;/key&gt;&lt;/foreign-keys&gt;&lt;ref-type name="Journal Article"&gt;17&lt;/ref-type&gt;&lt;contributors&gt;&lt;authors&gt;&lt;author&gt;Bubis, J. A.&lt;/author&gt;&lt;author&gt;Levitsky, L. I.&lt;/author&gt;&lt;author&gt;Ivanov, M. V.&lt;/author&gt;&lt;author&gt;Tarasova, I. A.&lt;/author&gt;&lt;author&gt;Gorshkov, M. V.&lt;/author&gt;&lt;/authors&gt;&lt;/contributors&gt;&lt;auth-address&gt;Institute for Energy Problems of Chemical Physics, Russian Academy of Sciences, 119334, Moscow, Russia.&amp;#xD;Moscow Institute of Physics and Technology (State University), 141700, Dolgoprudny, Russia.&lt;/auth-address&gt;&lt;titles&gt;&lt;title&gt;Comparative evaluation of label-free quantification methods for shotgun proteomics&lt;/title&gt;&lt;secondary-title&gt;Rapid Commun Mass Spectrom&lt;/secondary-title&gt;&lt;/titles&gt;&lt;pages&gt;606-612&lt;/pages&gt;&lt;volume&gt;31&lt;/volume&gt;&lt;number&gt;7&lt;/number&gt;&lt;keywords&gt;&lt;keyword&gt;Algorithms&lt;/keyword&gt;&lt;keyword&gt;Peptide Fragments/analysis/chemistry&lt;/keyword&gt;&lt;keyword&gt;Proteome/*analysis/chemistry&lt;/keyword&gt;&lt;keyword&gt;Proteomics/*methods/standards&lt;/keyword&gt;&lt;keyword&gt;Reproducibility of Results&lt;/keyword&gt;&lt;keyword&gt;Saccharomyces cerevisiae Proteins/analysis/chemistry&lt;/keyword&gt;&lt;keyword&gt;Tandem Mass Spectrometry/*methods/standards&lt;/keyword&gt;&lt;/keywords&gt;&lt;dates&gt;&lt;year&gt;2017&lt;/year&gt;&lt;pub-dates&gt;&lt;date&gt;Apr 15&lt;/date&gt;&lt;/pub-dates&gt;&lt;/dates&gt;&lt;isbn&gt;1097-0231 (Electronic)&amp;#xD;0951-4198 (Linking)&lt;/isbn&gt;&lt;accession-num&gt;28097710&lt;/accession-num&gt;&lt;urls&gt;&lt;related-urls&gt;&lt;url&gt;https://www.ncbi.nlm.nih.gov/pubmed/28097710&lt;/url&gt;&lt;/related-urls&gt;&lt;/urls&gt;&lt;electronic-resource-num&gt;10.1002/rcm.7829&lt;/electronic-resource-num&gt;&lt;/record&gt;&lt;/Cite&gt;&lt;/EndNote&gt;</w:instrText>
      </w:r>
      <w:r w:rsidR="0035061E" w:rsidRPr="00EF5383">
        <w:fldChar w:fldCharType="separate"/>
      </w:r>
      <w:r w:rsidR="003756B3">
        <w:rPr>
          <w:noProof/>
        </w:rPr>
        <w:t>[71]</w:t>
      </w:r>
      <w:r w:rsidR="0035061E" w:rsidRPr="00EF5383">
        <w:fldChar w:fldCharType="end"/>
      </w:r>
      <w:r w:rsidR="0035061E" w:rsidRPr="00EF5383">
        <w:t>.</w:t>
      </w:r>
      <w:r w:rsidR="0030348E">
        <w:t xml:space="preserve"> </w:t>
      </w:r>
      <w:r w:rsidR="0035061E" w:rsidRPr="00EF5383">
        <w:t>As each sample is independently injected</w:t>
      </w:r>
      <w:r w:rsidR="006A5C25" w:rsidRPr="00EF5383">
        <w:t>,</w:t>
      </w:r>
      <w:r w:rsidR="0035061E" w:rsidRPr="00EF5383">
        <w:t xml:space="preserve"> reproducibility is at a premium when injections are consecutive. It is difficult to compare or combine quantification from LF experiments undertaken at different times </w:t>
      </w:r>
      <w:r w:rsidR="0035061E" w:rsidRPr="00EF5383">
        <w:fldChar w:fldCharType="begin">
          <w:fldData xml:space="preserve">PEVuZE5vdGU+PENpdGU+PEF1dGhvcj5UYWJiPC9BdXRob3I+PFllYXI+MjAxMDwvWWVhcj48UmVj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</w:fldData>
        </w:fldChar>
      </w:r>
      <w:r w:rsidR="003756B3">
        <w:instrText xml:space="preserve"> ADDIN EN.CITE </w:instrText>
      </w:r>
      <w:r w:rsidR="003756B3">
        <w:fldChar w:fldCharType="begin">
          <w:fldData xml:space="preserve">PEVuZE5vdGU+PENpdGU+PEF1dGhvcj5UYWJiPC9BdXRob3I+PFllYXI+MjAxMDwvWWVhcj48UmVj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</w:fldData>
        </w:fldChar>
      </w:r>
      <w:r w:rsidR="003756B3">
        <w:instrText xml:space="preserve"> ADDIN EN.CITE.DATA </w:instrText>
      </w:r>
      <w:r w:rsidR="003756B3">
        <w:fldChar w:fldCharType="end"/>
      </w:r>
      <w:r w:rsidR="0035061E" w:rsidRPr="00EF5383">
        <w:fldChar w:fldCharType="separate"/>
      </w:r>
      <w:r w:rsidR="003756B3">
        <w:rPr>
          <w:noProof/>
        </w:rPr>
        <w:t>[72]</w:t>
      </w:r>
      <w:r w:rsidR="0035061E" w:rsidRPr="00EF5383">
        <w:fldChar w:fldCharType="end"/>
      </w:r>
      <w:r w:rsidR="0035061E" w:rsidRPr="00EF5383">
        <w:t xml:space="preserve">. </w:t>
      </w:r>
      <w:r w:rsidRPr="00EF5383">
        <w:t>S</w:t>
      </w:r>
      <w:r w:rsidR="000B366F" w:rsidRPr="00EF5383">
        <w:t>pectral counting</w:t>
      </w:r>
      <w:r w:rsidR="000B366F" w:rsidRPr="00D06EEA">
        <w:t xml:space="preserve"> is based on </w:t>
      </w:r>
      <w:r w:rsidRPr="00D06EEA">
        <w:t xml:space="preserve">the </w:t>
      </w:r>
      <w:r w:rsidR="000B366F" w:rsidRPr="00D06EEA">
        <w:t>most abundant protein fragment</w:t>
      </w:r>
      <w:r w:rsidR="006A5C25" w:rsidRPr="00D06EEA">
        <w:t>s</w:t>
      </w:r>
      <w:r w:rsidR="000B366F" w:rsidRPr="00D06EEA">
        <w:t xml:space="preserve"> to produce more peptides </w:t>
      </w:r>
      <w:r w:rsidRPr="00D06EEA">
        <w:t xml:space="preserve">resulting in more associated MS/MS spectra </w:t>
      </w:r>
      <w:r w:rsidRPr="00EF5383">
        <w:fldChar w:fldCharType="begin"/>
      </w:r>
      <w:r w:rsidR="003756B3">
        <w:instrText xml:space="preserve"> ADDIN EN.CITE &lt;EndNote&gt;&lt;Cite&gt;&lt;Author&gt;Arike&lt;/Author&gt;&lt;Year&gt;2014&lt;/Year&gt;&lt;RecNum&gt;98&lt;/RecNum&gt;&lt;DisplayText&gt;[73]&lt;/DisplayText&gt;&lt;record&gt;&lt;rec-number&gt;98&lt;/rec-number&gt;&lt;foreign-keys&gt;&lt;key app="EN" db-id="xxd2pawa49tr59ess5zvesa9e5efrfp55s5t" timestamp="0"&gt;98&lt;/key&gt;&lt;/foreign-keys&gt;&lt;ref-type name="Journal Article"&gt;17&lt;/ref-type&gt;&lt;contributors&gt;&lt;authors&gt;&lt;author&gt;Arike, L.&lt;/author&gt;&lt;author&gt;Peil, L.&lt;/author&gt;&lt;/authors&gt;&lt;/contributors&gt;&lt;auth-address&gt;Competence Center of Food and Fermentation Technologies, Akadeemia tee 15A, 12618, Tallinn, Estonia, liisa@tftak.eu.&lt;/auth-address&gt;&lt;titles&gt;&lt;title&gt;Spectral counting label-free proteomics&lt;/title&gt;&lt;secondary-title&gt;Methods Mol Biol&lt;/secondary-title&gt;&lt;/titles&gt;&lt;pages&gt;213-22&lt;/pages&gt;&lt;volume&gt;1156&lt;/volume&gt;&lt;keywords&gt;&lt;keyword&gt;Mass Spectrometry&lt;/keyword&gt;&lt;keyword&gt;*Proteomics&lt;/keyword&gt;&lt;/keywords&gt;&lt;dates&gt;&lt;year&gt;2014&lt;/year&gt;&lt;/dates&gt;&lt;isbn&gt;1940-6029 (Electronic)&amp;#xD;1064-3745 (Linking)&lt;/isbn&gt;&lt;accession-num&gt;24791991&lt;/accession-num&gt;&lt;urls&gt;&lt;related-urls&gt;&lt;url&gt;https://www.ncbi.nlm.nih.gov/pubmed/24791991&lt;/url&gt;&lt;/related-urls&gt;&lt;/urls&gt;&lt;electronic-resource-num&gt;10.1007/978-1-4939-0685-7_14&lt;/electronic-resource-num&gt;&lt;/record&gt;&lt;/Cite&gt;&lt;/EndNote&gt;</w:instrText>
      </w:r>
      <w:r w:rsidRPr="00EF5383">
        <w:fldChar w:fldCharType="separate"/>
      </w:r>
      <w:r w:rsidR="003756B3">
        <w:rPr>
          <w:noProof/>
        </w:rPr>
        <w:t>[73]</w:t>
      </w:r>
      <w:r w:rsidRPr="00EF5383">
        <w:fldChar w:fldCharType="end"/>
      </w:r>
      <w:r w:rsidR="000B366F" w:rsidRPr="00EF5383">
        <w:t xml:space="preserve">. </w:t>
      </w:r>
      <w:r w:rsidRPr="00EF5383">
        <w:t xml:space="preserve">The method has been utilised in </w:t>
      </w:r>
      <w:r w:rsidR="00585CA6" w:rsidRPr="00EF5383">
        <w:t>some</w:t>
      </w:r>
      <w:r w:rsidRPr="00EF5383">
        <w:t xml:space="preserve"> studies </w:t>
      </w:r>
      <w:r w:rsidR="00585CA6" w:rsidRPr="00D06EEA">
        <w:t>analysing</w:t>
      </w:r>
      <w:r w:rsidR="000B366F" w:rsidRPr="00D06EEA">
        <w:t xml:space="preserve"> the SF proteome, where biomarker potential is often believed to lie among the low-abundance proteins </w:t>
      </w:r>
      <w:r w:rsidR="006A5C25" w:rsidRPr="00D06EEA">
        <w:t>with</w:t>
      </w:r>
      <w:r w:rsidR="001610DA" w:rsidRPr="00D06EEA">
        <w:t xml:space="preserve"> software available to enable simpler analysis of the data </w:t>
      </w:r>
      <w:r w:rsidR="001610DA" w:rsidRPr="00EF5383">
        <w:fldChar w:fldCharType="begin">
          <w:fldData xml:space="preserve">PEVuZE5vdGU+PENpdGU+PEF1dGhvcj5aaGFuZzwvQXV0aG9yPjxZZWFyPjIwMTI8L1llYXI+PFJl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</w:fldData>
        </w:fldChar>
      </w:r>
      <w:r w:rsidR="003756B3">
        <w:instrText xml:space="preserve"> ADDIN EN.CITE </w:instrText>
      </w:r>
      <w:r w:rsidR="003756B3">
        <w:fldChar w:fldCharType="begin">
          <w:fldData xml:space="preserve">PEVuZE5vdGU+PENpdGU+PEF1dGhvcj5aaGFuZzwvQXV0aG9yPjxZZWFyPjIwMTI8L1llYXI+PFJl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</w:fldData>
        </w:fldChar>
      </w:r>
      <w:r w:rsidR="003756B3">
        <w:instrText xml:space="preserve"> ADDIN EN.CITE.DATA </w:instrText>
      </w:r>
      <w:r w:rsidR="003756B3">
        <w:fldChar w:fldCharType="end"/>
      </w:r>
      <w:r w:rsidR="001610DA" w:rsidRPr="00EF5383">
        <w:fldChar w:fldCharType="separate"/>
      </w:r>
      <w:r w:rsidR="003756B3">
        <w:rPr>
          <w:noProof/>
        </w:rPr>
        <w:t>[25,74]</w:t>
      </w:r>
      <w:r w:rsidR="001610DA" w:rsidRPr="00EF5383">
        <w:fldChar w:fldCharType="end"/>
      </w:r>
      <w:r w:rsidR="001610DA" w:rsidRPr="00EF5383">
        <w:t>.</w:t>
      </w:r>
      <w:r w:rsidR="000B366F" w:rsidRPr="00EF5383">
        <w:t xml:space="preserve"> </w:t>
      </w:r>
      <w:r w:rsidR="00585CA6" w:rsidRPr="00EF5383">
        <w:t>Ion abundance uses</w:t>
      </w:r>
      <w:r w:rsidR="000B366F" w:rsidRPr="00EF5383">
        <w:t xml:space="preserve"> the peak intensities on the extracted ion chromatogram. </w:t>
      </w:r>
      <w:r w:rsidR="00585CA6" w:rsidRPr="00D06EEA">
        <w:t>Analysis of this challenging data through software tools such as ProegensisQI</w:t>
      </w:r>
      <w:r w:rsidR="001610DA" w:rsidRPr="00D06EEA">
        <w:t>™</w:t>
      </w:r>
      <w:r w:rsidR="00585CA6" w:rsidRPr="00D06EEA">
        <w:t xml:space="preserve"> (Waters, Manchester, UK)</w:t>
      </w:r>
      <w:r w:rsidR="001610DA" w:rsidRPr="00D06EEA">
        <w:t xml:space="preserve"> and PEAKS</w:t>
      </w:r>
      <w:r w:rsidR="0078682B" w:rsidRPr="00D06EEA">
        <w:t xml:space="preserve"> </w:t>
      </w:r>
      <w:r w:rsidR="00585CA6" w:rsidRPr="00EF5383">
        <w:t xml:space="preserve">has become routine in SF proteomics </w:t>
      </w:r>
      <w:r w:rsidR="00585CA6" w:rsidRPr="00EF5383">
        <w:fldChar w:fldCharType="begin">
          <w:fldData xml:space="preserve">PEVuZE5vdGU+PENpdGU+PEF1dGhvcj5IdWxtZTwvQXV0aG9yPjxZZWFyPjIwMTg8L1llYXI+PFJl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</w:fldData>
        </w:fldChar>
      </w:r>
      <w:r w:rsidR="003756B3" w:rsidRPr="003103F4">
        <w:instrText xml:space="preserve"> ADDIN EN.CITE </w:instrText>
      </w:r>
      <w:r w:rsidR="003756B3" w:rsidRPr="00FF2145">
        <w:fldChar w:fldCharType="begin">
          <w:fldData xml:space="preserve">PEVuZE5vdGU+PENpdGU+PEF1dGhvcj5IdWxtZTwvQXV0aG9yPjxZZWFyPjIwMTg8L1llYXI+PFJl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</w:fldData>
        </w:fldChar>
      </w:r>
      <w:r w:rsidR="003756B3" w:rsidRPr="003103F4">
        <w:instrText xml:space="preserve"> ADDIN EN.CITE.DATA </w:instrText>
      </w:r>
      <w:r w:rsidR="003756B3" w:rsidRPr="00FF2145">
        <w:fldChar w:fldCharType="end"/>
      </w:r>
      <w:r w:rsidR="00585CA6" w:rsidRPr="00EF5383">
        <w:fldChar w:fldCharType="separate"/>
      </w:r>
      <w:r w:rsidR="003756B3">
        <w:rPr>
          <w:noProof/>
        </w:rPr>
        <w:t>[11,35,36,64,74,75]</w:t>
      </w:r>
      <w:r w:rsidR="00585CA6" w:rsidRPr="00EF5383">
        <w:fldChar w:fldCharType="end"/>
      </w:r>
      <w:r w:rsidR="00585CA6" w:rsidRPr="00EF5383">
        <w:t xml:space="preserve">. </w:t>
      </w:r>
      <w:r w:rsidR="001610DA" w:rsidRPr="00EF5383">
        <w:t xml:space="preserve">However there </w:t>
      </w:r>
      <w:r w:rsidR="00833D5F" w:rsidRPr="00EF5383">
        <w:t xml:space="preserve">are </w:t>
      </w:r>
      <w:r w:rsidR="00585CA6" w:rsidRPr="00EF5383">
        <w:t>many free</w:t>
      </w:r>
      <w:r w:rsidR="001610DA" w:rsidRPr="00D06EEA">
        <w:t>ly available</w:t>
      </w:r>
      <w:r w:rsidR="00585CA6" w:rsidRPr="00D06EEA">
        <w:t xml:space="preserve"> on-line tools to analyse LF data</w:t>
      </w:r>
      <w:r w:rsidR="0078682B" w:rsidRPr="00D06EEA">
        <w:t xml:space="preserve"> </w:t>
      </w:r>
      <w:r w:rsidR="00585CA6" w:rsidRPr="00EF5383">
        <w:fldChar w:fldCharType="begin"/>
      </w:r>
      <w:r w:rsidR="003756B3">
        <w:instrText xml:space="preserve"> ADDIN EN.CITE &lt;EndNote&gt;&lt;Cite&gt;&lt;Author&gt;Gonzalez-Galarza&lt;/Author&gt;&lt;Year&gt;2012&lt;/Year&gt;&lt;RecNum&gt;102&lt;/RecNum&gt;&lt;DisplayText&gt;[76]&lt;/DisplayText&gt;&lt;record&gt;&lt;rec-number&gt;102&lt;/rec-number&gt;&lt;foreign-keys&gt;&lt;key app="EN" db-id="xxd2pawa49tr59ess5zvesa9e5efrfp55s5t" timestamp="0"&gt;102&lt;/key&gt;&lt;/foreign-keys&gt;&lt;ref-type name="Journal Article"&gt;17&lt;/ref-type&gt;&lt;contributors&gt;&lt;authors&gt;&lt;author&gt;Gonzalez-Galarza, F. F.&lt;/author&gt;&lt;author&gt;Lawless, C.&lt;/author&gt;&lt;author&gt;Hubbard, S. J.&lt;/author&gt;&lt;author&gt;Fan, J.&lt;/author&gt;&lt;author&gt;Bessant, C.&lt;/author&gt;&lt;author&gt;Hermjakob, H.&lt;/author&gt;&lt;author&gt;Jones, A. R.&lt;/author&gt;&lt;/authors&gt;&lt;/contributors&gt;&lt;auth-address&gt;Institute of Integrative Biology, University of Liverpool, Liverpool, UK. F.Galarza@liv.ac.uk&lt;/auth-address&gt;&lt;titles&gt;&lt;title&gt;A critical appraisal of techniques, software packages, and standards for quantitative proteomic analysis&lt;/title&gt;&lt;secondary-title&gt;OMICS&lt;/secondary-title&gt;&lt;/titles&gt;&lt;pages&gt;431-42&lt;/pages&gt;&lt;volume&gt;16&lt;/volume&gt;&lt;number&gt;9&lt;/number&gt;&lt;keywords&gt;&lt;keyword&gt;Proteomics/*methods&lt;/keyword&gt;&lt;keyword&gt;*Software&lt;/keyword&gt;&lt;/keywords&gt;&lt;dates&gt;&lt;year&gt;2012&lt;/year&gt;&lt;pub-dates&gt;&lt;date&gt;Sep&lt;/date&gt;&lt;/pub-dates&gt;&lt;/dates&gt;&lt;isbn&gt;1557-8100 (Electronic)&amp;#xD;1536-2310 (Linking)&lt;/isbn&gt;&lt;accession-num&gt;22804616&lt;/accession-num&gt;&lt;urls&gt;&lt;related-urls&gt;&lt;url&gt;https://www.ncbi.nlm.nih.gov/pubmed/22804616&lt;/url&gt;&lt;/related-urls&gt;&lt;/urls&gt;&lt;custom2&gt;PMC3437040&lt;/custom2&gt;&lt;electronic-resource-num&gt;10.1089/omi.2012.0022&lt;/electronic-resource-num&gt;&lt;/record&gt;&lt;/Cite&gt;&lt;/EndNote&gt;</w:instrText>
      </w:r>
      <w:r w:rsidR="00585CA6" w:rsidRPr="00EF5383">
        <w:fldChar w:fldCharType="separate"/>
      </w:r>
      <w:r w:rsidR="003756B3">
        <w:rPr>
          <w:noProof/>
        </w:rPr>
        <w:t>[76]</w:t>
      </w:r>
      <w:r w:rsidR="00585CA6" w:rsidRPr="00EF5383">
        <w:fldChar w:fldCharType="end"/>
      </w:r>
      <w:r w:rsidR="0078682B" w:rsidRPr="00EF5383">
        <w:t xml:space="preserve">. </w:t>
      </w:r>
    </w:p>
    <w:p w14:paraId="78BBE293" w14:textId="77777777" w:rsidR="001677E1" w:rsidRPr="00D06EEA" w:rsidRDefault="001677E1" w:rsidP="0057745A">
      <w:pPr>
        <w:spacing w:before="100" w:beforeAutospacing="1" w:after="100" w:afterAutospacing="1" w:line="480" w:lineRule="auto"/>
        <w:jc w:val="both"/>
      </w:pPr>
      <w:r w:rsidRPr="00EF5383">
        <w:t xml:space="preserve">The recent development of data independent acquisition (DIA) workflows (MS/MS all, SWATH) presents a promising and novel MS quantitation technology [13, 14]. However, DIA requires the latest </w:t>
      </w:r>
      <w:r w:rsidRPr="00EF5383">
        <w:lastRenderedPageBreak/>
        <w:t>generation of high-end MS instrumentation and it is yet to be established as a pr</w:t>
      </w:r>
      <w:r w:rsidRPr="00D06EEA">
        <w:t>oven and robust MS-based quantitation technology across various biological matrices.</w:t>
      </w:r>
    </w:p>
    <w:p w14:paraId="5AF02A4C" w14:textId="7A022BB9" w:rsidR="00F542D4" w:rsidRPr="00D06EEA" w:rsidRDefault="0078682B" w:rsidP="0057745A">
      <w:pPr>
        <w:pStyle w:val="ListParagraph"/>
        <w:numPr>
          <w:ilvl w:val="1"/>
          <w:numId w:val="4"/>
        </w:numPr>
        <w:spacing w:before="100" w:beforeAutospacing="1" w:after="100" w:afterAutospacing="1"/>
        <w:jc w:val="both"/>
      </w:pPr>
      <w:r w:rsidRPr="00D06EEA">
        <w:t xml:space="preserve"> V</w:t>
      </w:r>
      <w:r w:rsidR="00507A2F" w:rsidRPr="00D06EEA">
        <w:t>erification</w:t>
      </w:r>
    </w:p>
    <w:p w14:paraId="4A937A0E" w14:textId="1606624E" w:rsidR="00633AEB" w:rsidRPr="00D06EEA" w:rsidRDefault="00633AEB" w:rsidP="0057745A">
      <w:pPr>
        <w:spacing w:before="100" w:beforeAutospacing="1" w:after="100" w:afterAutospacing="1" w:line="480" w:lineRule="auto"/>
        <w:jc w:val="both"/>
      </w:pPr>
      <w:r w:rsidRPr="00D06EEA">
        <w:t xml:space="preserve">Targeted </w:t>
      </w:r>
      <w:r w:rsidR="006D1DFA" w:rsidRPr="00D06EEA">
        <w:t>MS</w:t>
      </w:r>
      <w:r w:rsidRPr="00D06EEA">
        <w:t xml:space="preserve"> or MRM/SRM (Selective Reaction Monitoring) is used to verify discovery findings when the researcher has identified proteins of interests</w:t>
      </w:r>
      <w:r w:rsidR="0014192A" w:rsidRPr="00D06EEA">
        <w:t>. This enables a sensitive approach</w:t>
      </w:r>
      <w:r w:rsidRPr="00D06EEA">
        <w:t xml:space="preserve"> using </w:t>
      </w:r>
      <w:r w:rsidR="0014192A" w:rsidRPr="00D06EEA">
        <w:t xml:space="preserve">the same or </w:t>
      </w:r>
      <w:r w:rsidRPr="00D06EEA">
        <w:t xml:space="preserve">additional samples and a targeted approach. The platform has the capacity for identification and quantification by multiplexing many proteins through the identification of transitions (fragment ions) of quantotypic tryptic peptides of proteins at a specific LC retention time </w:t>
      </w:r>
      <w:r w:rsidRPr="00EF5383">
        <w:fldChar w:fldCharType="begin"/>
      </w:r>
      <w:r w:rsidR="003756B3">
        <w:instrText xml:space="preserve"> ADDIN EN.CITE &lt;EndNote&gt;&lt;Cite&gt;&lt;Author&gt;Parker&lt;/Author&gt;&lt;Year&gt;2014&lt;/Year&gt;&lt;RecNum&gt;166&lt;/RecNum&gt;&lt;DisplayText&gt;[77]&lt;/DisplayText&gt;&lt;record&gt;&lt;rec-number&gt;166&lt;/rec-number&gt;&lt;foreign-keys&gt;&lt;key app="EN" db-id="xxd2pawa49tr59ess5zvesa9e5efrfp55s5t" timestamp="0"&gt;166&lt;/key&gt;&lt;/foreign-keys&gt;&lt;ref-type name="Journal Article"&gt;17&lt;/ref-type&gt;&lt;contributors&gt;&lt;authors&gt;&lt;author&gt;Parker, C. E.&lt;/author&gt;&lt;author&gt;Domanski, D.&lt;/author&gt;&lt;author&gt;Percy, A. J.&lt;/author&gt;&lt;author&gt;Chambers, A. G.&lt;/author&gt;&lt;author&gt;Camenzind, A. G.&lt;/author&gt;&lt;author&gt;Smith, D. S.&lt;/author&gt;&lt;author&gt;Borchers, C. H.&lt;/author&gt;&lt;/authors&gt;&lt;/contributors&gt;&lt;auth-address&gt;University of Victoria - Genome BC Proteomics Centre, University of Victoria, #3101-4464 Markham Street, Vancouver Island Technology Park, Victoria, BC, V8Z 7X8, Canada.&lt;/auth-address&gt;&lt;titles&gt;&lt;title&gt;Mass spectrometry in high-throughput clinical biomarker assays: multiple reaction monitoring&lt;/title&gt;&lt;secondary-title&gt;Top Curr Chem&lt;/secondary-title&gt;&lt;/titles&gt;&lt;pages&gt;117-37&lt;/pages&gt;&lt;volume&gt;336&lt;/volume&gt;&lt;keywords&gt;&lt;keyword&gt;Biomarkers/*analysis&lt;/keyword&gt;&lt;keyword&gt;Data Interpretation, Statistical&lt;/keyword&gt;&lt;keyword&gt;High-Throughput Screening Assays/*methods&lt;/keyword&gt;&lt;keyword&gt;Humans&lt;/keyword&gt;&lt;keyword&gt;Proteomics&lt;/keyword&gt;&lt;keyword&gt;Spectrometry, Mass, Matrix-Assisted Laser Desorption-Ionization&lt;/keyword&gt;&lt;keyword&gt;Tandem Mass Spectrometry/*methods&lt;/keyword&gt;&lt;/keywords&gt;&lt;dates&gt;&lt;year&gt;2014&lt;/year&gt;&lt;/dates&gt;&lt;isbn&gt;0340-1022 (Print)&amp;#xD;0340-1022 (Linking)&lt;/isbn&gt;&lt;accession-num&gt;22886709&lt;/accession-num&gt;&lt;urls&gt;&lt;related-urls&gt;&lt;url&gt;https://www.ncbi.nlm.nih.gov/pubmed/22886709&lt;/url&gt;&lt;/related-urls&gt;&lt;/urls&gt;&lt;electronic-resource-num&gt;10.1007/128_2012_353&lt;/electronic-resource-num&gt;&lt;/record&gt;&lt;/Cite&gt;&lt;/EndNote&gt;</w:instrText>
      </w:r>
      <w:r w:rsidRPr="00EF5383">
        <w:fldChar w:fldCharType="separate"/>
      </w:r>
      <w:r w:rsidR="003756B3">
        <w:rPr>
          <w:noProof/>
        </w:rPr>
        <w:t>[77]</w:t>
      </w:r>
      <w:r w:rsidRPr="00EF5383">
        <w:fldChar w:fldCharType="end"/>
      </w:r>
      <w:r w:rsidRPr="00EF5383">
        <w:t xml:space="preserve">. </w:t>
      </w:r>
      <w:r w:rsidR="008A1B54" w:rsidRPr="00EF5383">
        <w:t>Th</w:t>
      </w:r>
      <w:r w:rsidR="006A5C25" w:rsidRPr="00EF5383">
        <w:t>is</w:t>
      </w:r>
      <w:r w:rsidR="008A1B54" w:rsidRPr="00D06EEA">
        <w:t xml:space="preserve"> method enables improved precision and accurate peptide quantification as the instrument targets fragment ions at a specific time in the LC gradient. </w:t>
      </w:r>
      <w:r w:rsidR="006A5C25" w:rsidRPr="00D06EEA">
        <w:t>F</w:t>
      </w:r>
      <w:r w:rsidR="008A1B54" w:rsidRPr="00D06EEA">
        <w:t xml:space="preserve">ragment ions are specific to a peptide and peptides need to be unique to the protein of interest. </w:t>
      </w:r>
      <w:r w:rsidR="00E22A0D" w:rsidRPr="00D06EEA">
        <w:t xml:space="preserve">The instrument can </w:t>
      </w:r>
      <w:r w:rsidR="006A5C25" w:rsidRPr="00D06EEA">
        <w:t xml:space="preserve">potentially </w:t>
      </w:r>
      <w:r w:rsidR="00E22A0D" w:rsidRPr="00D06EEA">
        <w:t>identify hundreds of these ions in a single experimen</w:t>
      </w:r>
      <w:r w:rsidR="006A5C25" w:rsidRPr="00D06EEA">
        <w:t xml:space="preserve">t, </w:t>
      </w:r>
      <w:r w:rsidR="00E22A0D" w:rsidRPr="00D06EEA">
        <w:t xml:space="preserve">with improved accuracy </w:t>
      </w:r>
      <w:r w:rsidR="006A5C25" w:rsidRPr="00D06EEA">
        <w:t>compared to</w:t>
      </w:r>
      <w:r w:rsidR="00E22A0D" w:rsidRPr="00D06EEA">
        <w:t xml:space="preserve"> data-dependant methods </w:t>
      </w:r>
      <w:r w:rsidR="00E22A0D" w:rsidRPr="00EF5383">
        <w:fldChar w:fldCharType="begin"/>
      </w:r>
      <w:r w:rsidR="003756B3">
        <w:instrText xml:space="preserve"> ADDIN EN.CITE &lt;EndNote&gt;&lt;Cite&gt;&lt;Author&gt;Liebler&lt;/Author&gt;&lt;Year&gt;2013&lt;/Year&gt;&lt;RecNum&gt;167&lt;/RecNum&gt;&lt;DisplayText&gt;[78]&lt;/DisplayText&gt;&lt;record&gt;&lt;rec-number&gt;167&lt;/rec-number&gt;&lt;foreign-keys&gt;&lt;key app="EN" db-id="xxd2pawa49tr59ess5zvesa9e5efrfp55s5t" timestamp="0"&gt;167&lt;/key&gt;&lt;/foreign-keys&gt;&lt;ref-type name="Journal Article"&gt;17&lt;/ref-type&gt;&lt;contributors&gt;&lt;authors&gt;&lt;author&gt;Liebler, D. C.&lt;/author&gt;&lt;author&gt;Zimmerman, L. J.&lt;/author&gt;&lt;/authors&gt;&lt;/contributors&gt;&lt;auth-address&gt;Department of Biochemistry and Jim Ayers Institute for Precancer Detection and Diagnosis, Vanderbilt-Ingram Cancer Center, Vanderbilt University School of Medicine, Nashville, Tennessee 37232-6350, United States. daniel.liebler@vanderbilt.edu&lt;/auth-address&gt;&lt;titles&gt;&lt;title&gt;Targeted quantitation of proteins by mass spectrometry&lt;/title&gt;&lt;secondary-title&gt;Biochemistry&lt;/secondary-title&gt;&lt;/titles&gt;&lt;pages&gt;3797-806&lt;/pages&gt;&lt;volume&gt;52&lt;/volume&gt;&lt;number&gt;22&lt;/number&gt;&lt;keywords&gt;&lt;keyword&gt;Mass Spectrometry/*methods&lt;/keyword&gt;&lt;keyword&gt;Peptides/*analysis&lt;/keyword&gt;&lt;keyword&gt;Protein Processing, Post-Translational&lt;/keyword&gt;&lt;keyword&gt;Proteins/*analysis&lt;/keyword&gt;&lt;keyword&gt;Proteomics/methods&lt;/keyword&gt;&lt;keyword&gt;Reference Standards&lt;/keyword&gt;&lt;keyword&gt;Sensitivity and Specificity&lt;/keyword&gt;&lt;keyword&gt;Software&lt;/keyword&gt;&lt;keyword&gt;Tandem Mass Spectrometry&lt;/keyword&gt;&lt;/keywords&gt;&lt;dates&gt;&lt;year&gt;2013&lt;/year&gt;&lt;pub-dates&gt;&lt;date&gt;Jun 4&lt;/date&gt;&lt;/pub-dates&gt;&lt;/dates&gt;&lt;isbn&gt;1520-4995 (Electronic)&amp;#xD;0006-2960 (Linking)&lt;/isbn&gt;&lt;accession-num&gt;23517332&lt;/accession-num&gt;&lt;urls&gt;&lt;related-urls&gt;&lt;url&gt;http://www.ncbi.nlm.nih.gov/pubmed/23517332&lt;/url&gt;&lt;/related-urls&gt;&lt;/urls&gt;&lt;custom2&gt;3674507&lt;/custom2&gt;&lt;electronic-resource-num&gt;10.1021/bi400110b&lt;/electronic-resource-num&gt;&lt;/record&gt;&lt;/Cite&gt;&lt;/EndNote&gt;</w:instrText>
      </w:r>
      <w:r w:rsidR="00E22A0D" w:rsidRPr="00EF5383">
        <w:fldChar w:fldCharType="separate"/>
      </w:r>
      <w:r w:rsidR="003756B3">
        <w:rPr>
          <w:noProof/>
        </w:rPr>
        <w:t>[78]</w:t>
      </w:r>
      <w:r w:rsidR="00E22A0D" w:rsidRPr="00EF5383">
        <w:fldChar w:fldCharType="end"/>
      </w:r>
      <w:r w:rsidR="00E22A0D" w:rsidRPr="00EF5383">
        <w:t xml:space="preserve">. </w:t>
      </w:r>
      <w:r w:rsidR="007238F8" w:rsidRPr="00D06EEA">
        <w:t>However,</w:t>
      </w:r>
      <w:r w:rsidR="00E22A0D" w:rsidRPr="00D06EEA">
        <w:t xml:space="preserve"> the optimal approach is to use a high mass resolution instrument to identify proteins of interest in a discovery round followed by a targeted approach using a triple quadrupole instrument which can use scheduling (looking for a precursor ion within a specific retention time range) </w:t>
      </w:r>
      <w:r w:rsidR="00AF5D3F" w:rsidRPr="00D06EEA">
        <w:t>to</w:t>
      </w:r>
      <w:r w:rsidR="00E22A0D" w:rsidRPr="00D06EEA">
        <w:t xml:space="preserve"> increase the number of targets. </w:t>
      </w:r>
    </w:p>
    <w:p w14:paraId="16BE39C3" w14:textId="259D60C9" w:rsidR="00E22A0D" w:rsidRPr="00D06EEA" w:rsidRDefault="001677E1" w:rsidP="0057745A">
      <w:pPr>
        <w:spacing w:before="100" w:beforeAutospacing="1" w:after="100" w:afterAutospacing="1" w:line="480" w:lineRule="auto"/>
        <w:jc w:val="both"/>
      </w:pPr>
      <w:r w:rsidRPr="00D06EEA">
        <w:t xml:space="preserve">Whilst there is value in the discovery of differentially expressed proteins in terms of fold change, a more quantitative data set will allow further interpretation and is needed for predictive biology using a systems biology approach </w:t>
      </w:r>
      <w:r w:rsidRPr="00EF5383">
        <w:fldChar w:fldCharType="begin"/>
      </w:r>
      <w:r w:rsidR="003756B3">
        <w:instrText xml:space="preserve"> ADDIN EN.CITE &lt;EndNote&gt;&lt;Cite&gt;&lt;Author&gt;Otto&lt;/Author&gt;&lt;Year&gt;2012&lt;/Year&gt;&lt;RecNum&gt;169&lt;/RecNum&gt;&lt;DisplayText&gt;[79]&lt;/DisplayText&gt;&lt;record&gt;&lt;rec-number&gt;169&lt;/rec-number&gt;&lt;foreign-keys&gt;&lt;key app="EN" db-id="xxd2pawa49tr59ess5zvesa9e5efrfp55s5t" timestamp="0"&gt;169&lt;/key&gt;&lt;/foreign-keys&gt;&lt;ref-type name="Journal Article"&gt;17&lt;/ref-type&gt;&lt;contributors&gt;&lt;authors&gt;&lt;author&gt;Otto, A.&lt;/author&gt;&lt;author&gt;Bernhardt, J.&lt;/author&gt;&lt;author&gt;Hecker, M.&lt;/author&gt;&lt;author&gt;Becher, D.&lt;/author&gt;&lt;/authors&gt;&lt;/contributors&gt;&lt;auth-address&gt;Institute for Microbiology, Ernst Moritz Arndt University Greifswald, F-L-Jahn-Strasse 15, 17487 Greifswald, Germany.&lt;/auth-address&gt;&lt;titles&gt;&lt;title&gt;Global relative and absolute quantitation in microbial proteomics&lt;/title&gt;&lt;secondary-title&gt;Curr Opin Microbiol&lt;/secondary-title&gt;&lt;/titles&gt;&lt;pages&gt;364-72&lt;/pages&gt;&lt;volume&gt;15&lt;/volume&gt;&lt;number&gt;3&lt;/number&gt;&lt;keywords&gt;&lt;keyword&gt;Bacterial Proteins/*analysis/metabolism&lt;/keyword&gt;&lt;keyword&gt;Computer Graphics&lt;/keyword&gt;&lt;keyword&gt;Electrophoresis, Gel, Two-Dimensional&lt;/keyword&gt;&lt;keyword&gt;Gene Expression Profiling&lt;/keyword&gt;&lt;keyword&gt;Proteomics/*methods&lt;/keyword&gt;&lt;keyword&gt;Spectrometry, Mass, Matrix-Assisted Laser Desorption-Ionization&lt;/keyword&gt;&lt;/keywords&gt;&lt;dates&gt;&lt;year&gt;2012&lt;/year&gt;&lt;pub-dates&gt;&lt;date&gt;Jun&lt;/date&gt;&lt;/pub-dates&gt;&lt;/dates&gt;&lt;isbn&gt;1879-0364 (Electronic)&amp;#xD;1369-5274 (Linking)&lt;/isbn&gt;&lt;accession-num&gt;22445110&lt;/accession-num&gt;&lt;urls&gt;&lt;related-urls&gt;&lt;url&gt;http://www.ncbi.nlm.nih.gov/pubmed/22445110&lt;/url&gt;&lt;/related-urls&gt;&lt;/urls&gt;&lt;electronic-resource-num&gt;10.1016/j.mib.2012.02.005&lt;/electronic-resource-num&gt;&lt;/record&gt;&lt;/Cite&gt;&lt;/EndNote&gt;</w:instrText>
      </w:r>
      <w:r w:rsidRPr="00EF5383">
        <w:fldChar w:fldCharType="separate"/>
      </w:r>
      <w:r w:rsidR="003756B3">
        <w:rPr>
          <w:noProof/>
        </w:rPr>
        <w:t>[79]</w:t>
      </w:r>
      <w:r w:rsidRPr="00EF5383">
        <w:fldChar w:fldCharType="end"/>
      </w:r>
      <w:r w:rsidRPr="00EF5383">
        <w:t xml:space="preserve">. Systems biology studies the complex interactions of biological components through the collection, integration and analysis of complex data sets. Mathematical and mechanistic modelling is then used to discover emergent properties in pathways, cells and tissues. One of the keys to this analysis is the input of real numbers into the models for example as absolute amount of proteins </w:t>
      </w:r>
      <w:r w:rsidRPr="00EF5383">
        <w:fldChar w:fldCharType="begin"/>
      </w:r>
      <w:r w:rsidR="003756B3">
        <w:instrText xml:space="preserve"> ADDIN EN.CITE &lt;EndNote&gt;&lt;Cite&gt;&lt;Author&gt;Brownridge&lt;/Author&gt;&lt;Year&gt;2011&lt;/Year&gt;&lt;RecNum&gt;170&lt;/RecNum&gt;&lt;DisplayText&gt;[80]&lt;/DisplayText&gt;&lt;record&gt;&lt;rec-number&gt;170&lt;/rec-number&gt;&lt;foreign-keys&gt;&lt;key app="EN" db-id="xxd2pawa49tr59ess5zvesa9e5efrfp55s5t" timestamp="0"&gt;170&lt;/key&gt;&lt;/foreign-keys&gt;&lt;ref-type name="Journal Article"&gt;17&lt;/ref-type&gt;&lt;contributors&gt;&lt;authors&gt;&lt;author&gt;Brownridge, P.&lt;/author&gt;&lt;author&gt;Holman, S. W.&lt;/author&gt;&lt;author&gt;Gaskell, S. J.&lt;/author&gt;&lt;author&gt;Grant, C. M.&lt;/author&gt;&lt;author&gt;Harman, V. M.&lt;/author&gt;&lt;author&gt;Hubbard, S. J.&lt;/author&gt;&lt;author&gt;Lanthaler, K.&lt;/author&gt;&lt;author&gt;Lawless, C.&lt;/author&gt;&lt;author&gt;O&amp;apos;Cualain, R.&lt;/author&gt;&lt;author&gt;Sims, P.&lt;/author&gt;&lt;author&gt;Watkins, R.&lt;/author&gt;&lt;author&gt;Beynon, R. J.&lt;/author&gt;&lt;/authors&gt;&lt;/contributors&gt;&lt;auth-address&gt;Protein Function Group, Institute of Integrative Biology, University of Liverpool, UK.&lt;/auth-address&gt;&lt;titles&gt;&lt;title&gt;Global absolute quantification of a proteome: Challenges in the deployment of a QconCAT strategy&lt;/title&gt;&lt;secondary-title&gt;Proteomics&lt;/secondary-title&gt;&lt;/titles&gt;&lt;pages&gt;2957-70&lt;/pages&gt;&lt;volume&gt;11&lt;/volume&gt;&lt;number&gt;15&lt;/number&gt;&lt;keywords&gt;&lt;keyword&gt;Escherichia coli/metabolism&lt;/keyword&gt;&lt;keyword&gt;Isotope Labeling/*methods&lt;/keyword&gt;&lt;keyword&gt;Mass Spectrometry&lt;/keyword&gt;&lt;keyword&gt;Peptide Fragments/analysis&lt;/keyword&gt;&lt;keyword&gt;Proteomics/*methods&lt;/keyword&gt;&lt;keyword&gt;Saccharomyces cerevisiae Proteins/*analysis&lt;/keyword&gt;&lt;keyword&gt;Systems Biology/*methods&lt;/keyword&gt;&lt;/keywords&gt;&lt;dates&gt;&lt;year&gt;2011&lt;/year&gt;&lt;pub-dates&gt;&lt;date&gt;Aug&lt;/date&gt;&lt;/pub-dates&gt;&lt;/dates&gt;&lt;isbn&gt;1615-9861 (Electronic)&amp;#xD;1615-9853 (Linking)&lt;/isbn&gt;&lt;accession-num&gt;21710569&lt;/accession-num&gt;&lt;urls&gt;&lt;related-urls&gt;&lt;url&gt;http://www.ncbi.nlm.nih.gov/pubmed/21710569&lt;/url&gt;&lt;/related-urls&gt;&lt;/urls&gt;&lt;electronic-resource-num&gt;10.1002/pmic.201100039&lt;/electronic-resource-num&gt;&lt;/record&gt;&lt;/Cite&gt;&lt;/EndNote&gt;</w:instrText>
      </w:r>
      <w:r w:rsidRPr="00EF5383">
        <w:fldChar w:fldCharType="separate"/>
      </w:r>
      <w:r w:rsidR="003756B3">
        <w:rPr>
          <w:noProof/>
        </w:rPr>
        <w:t>[80]</w:t>
      </w:r>
      <w:r w:rsidRPr="00EF5383">
        <w:fldChar w:fldCharType="end"/>
      </w:r>
      <w:r w:rsidRPr="00EF5383">
        <w:t xml:space="preserve">. </w:t>
      </w:r>
      <w:r w:rsidR="007238F8" w:rsidRPr="00EF5383">
        <w:t>Additionally,</w:t>
      </w:r>
      <w:r w:rsidRPr="00EF5383">
        <w:t xml:space="preserve"> in order to directly compare experime</w:t>
      </w:r>
      <w:r w:rsidRPr="00D06EEA">
        <w:t xml:space="preserve">nts between laboratory groups in different locations absolute quantification is key.  </w:t>
      </w:r>
    </w:p>
    <w:p w14:paraId="311E2156" w14:textId="255C2FE1" w:rsidR="000E1E19" w:rsidRPr="00EF5383" w:rsidRDefault="000170A9" w:rsidP="000170A9">
      <w:pPr>
        <w:autoSpaceDE w:val="0"/>
        <w:autoSpaceDN w:val="0"/>
        <w:adjustRightInd w:val="0"/>
        <w:spacing w:after="0" w:line="480" w:lineRule="auto"/>
        <w:jc w:val="both"/>
      </w:pPr>
      <w:r w:rsidRPr="000170A9">
        <w:lastRenderedPageBreak/>
        <w:t>In absolute quantification some of these methods rely on the principles of surrogacy where, following protease digestion of a protein, the resultant peptides are identified by MS and used to deduce identification of the protein itself</w:t>
      </w:r>
      <w:r w:rsidR="001677E1" w:rsidRPr="00D06EEA">
        <w:t>. One well described method of absolute quantification is through stable isotope label. There is differential incorporation of stable isotopic nuclei (</w:t>
      </w:r>
      <w:r w:rsidR="001677E1" w:rsidRPr="000170A9">
        <w:rPr>
          <w:vertAlign w:val="superscript"/>
        </w:rPr>
        <w:t>2</w:t>
      </w:r>
      <w:r w:rsidR="001677E1" w:rsidRPr="00EF5383">
        <w:t xml:space="preserve">H, </w:t>
      </w:r>
      <w:r w:rsidR="001677E1" w:rsidRPr="000170A9">
        <w:rPr>
          <w:vertAlign w:val="superscript"/>
        </w:rPr>
        <w:t>13</w:t>
      </w:r>
      <w:r w:rsidR="001677E1" w:rsidRPr="00EF5383">
        <w:t xml:space="preserve">C, </w:t>
      </w:r>
      <w:r w:rsidR="001677E1" w:rsidRPr="000170A9">
        <w:rPr>
          <w:vertAlign w:val="superscript"/>
        </w:rPr>
        <w:t>15</w:t>
      </w:r>
      <w:r w:rsidR="001677E1" w:rsidRPr="00EF5383">
        <w:t xml:space="preserve">N, </w:t>
      </w:r>
      <w:r w:rsidR="001677E1" w:rsidRPr="000170A9">
        <w:rPr>
          <w:vertAlign w:val="superscript"/>
        </w:rPr>
        <w:t>18</w:t>
      </w:r>
      <w:r w:rsidR="001677E1" w:rsidRPr="00EF5383">
        <w:t xml:space="preserve">O) (which acts as a standard) enabling the ‘light’ and ‘heavy’ form of the same peptide to be resolved in the MS due to their mass difference. A number of methods are available to generate these protein standards </w:t>
      </w:r>
      <w:r w:rsidR="00781FF6" w:rsidRPr="00EF5383">
        <w:fldChar w:fldCharType="begin"/>
      </w:r>
      <w:r w:rsidR="003756B3">
        <w:instrText xml:space="preserve"> ADDIN EN.CITE &lt;EndNote&gt;&lt;Cite&gt;&lt;Author&gt;Dupuis&lt;/Author&gt;&lt;Year&gt;2008&lt;/Year&gt;&lt;RecNum&gt;171&lt;/RecNum&gt;&lt;DisplayText&gt;[81]&lt;/DisplayText&gt;&lt;record&gt;&lt;rec-number&gt;171&lt;/rec-number&gt;&lt;foreign-keys&gt;&lt;key app="EN" db-id="xxd2pawa49tr59ess5zvesa9e5efrfp55s5t" timestamp="0"&gt;171&lt;/key&gt;&lt;/foreign-keys&gt;&lt;ref-type name="Journal Article"&gt;17&lt;/ref-type&gt;&lt;contributors&gt;&lt;authors&gt;&lt;author&gt;Dupuis, A.&lt;/author&gt;&lt;author&gt;Hennekinne, J. A.&lt;/author&gt;&lt;author&gt;Garin, J.&lt;/author&gt;&lt;author&gt;Brun, V.&lt;/author&gt;&lt;/authors&gt;&lt;/contributors&gt;&lt;auth-address&gt;CEA, DSV, iRTSV, Laboratoire d&amp;apos;Etude de la Dynamique des Proteomes, Grenoble, France.&lt;/auth-address&gt;&lt;titles&gt;&lt;title&gt;Protein Standard Absolute Quantification (PSAQ) for improved investigation of staphylococcal food poisoning outbreaks&lt;/title&gt;&lt;secondary-title&gt;Proteomics&lt;/secondary-title&gt;&lt;/titles&gt;&lt;pages&gt;4633-6&lt;/pages&gt;&lt;volume&gt;8&lt;/volume&gt;&lt;number&gt;22&lt;/number&gt;&lt;keywords&gt;&lt;keyword&gt;Chromatography, Liquid/methods&lt;/keyword&gt;&lt;keyword&gt;*Disease Outbreaks&lt;/keyword&gt;&lt;keyword&gt;Enterotoxins/*analysis&lt;/keyword&gt;&lt;keyword&gt;*Food Microbiology&lt;/keyword&gt;&lt;keyword&gt;Humans&lt;/keyword&gt;&lt;keyword&gt;*Isotope Labeling&lt;/keyword&gt;&lt;keyword&gt;Mass Spectrometry/methods&lt;/keyword&gt;&lt;keyword&gt;Peptides/metabolism&lt;/keyword&gt;&lt;keyword&gt;Reference Standards&lt;/keyword&gt;&lt;keyword&gt;Staphylococcal Food Poisoning/*epidemiology&lt;/keyword&gt;&lt;keyword&gt;Staphylococcus aureus/chemistry&lt;/keyword&gt;&lt;keyword&gt;Trypsin/metabolism&lt;/keyword&gt;&lt;/keywords&gt;&lt;dates&gt;&lt;year&gt;2008&lt;/year&gt;&lt;pub-dates&gt;&lt;date&gt;Nov&lt;/date&gt;&lt;/pub-dates&gt;&lt;/dates&gt;&lt;isbn&gt;1615-9861 (Electronic)&amp;#xD;1615-9853 (Linking)&lt;/isbn&gt;&lt;accession-num&gt;18850633&lt;/accession-num&gt;&lt;urls&gt;&lt;related-urls&gt;&lt;url&gt;http://www.ncbi.nlm.nih.gov/pubmed/18850633&lt;/url&gt;&lt;/related-urls&gt;&lt;/urls&gt;&lt;electronic-resource-num&gt;10.1002/pmic.200800326&lt;/electronic-resource-num&gt;&lt;/record&gt;&lt;/Cite&gt;&lt;/EndNote&gt;</w:instrText>
      </w:r>
      <w:r w:rsidR="00781FF6" w:rsidRPr="00EF5383">
        <w:fldChar w:fldCharType="separate"/>
      </w:r>
      <w:r w:rsidR="003756B3">
        <w:rPr>
          <w:noProof/>
        </w:rPr>
        <w:t>[81]</w:t>
      </w:r>
      <w:r w:rsidR="00781FF6" w:rsidRPr="00EF5383">
        <w:fldChar w:fldCharType="end"/>
      </w:r>
      <w:r w:rsidR="00781FF6" w:rsidRPr="00EF5383">
        <w:t xml:space="preserve">. One approach enables the </w:t>
      </w:r>
      <w:r w:rsidR="001677E1" w:rsidRPr="00EF5383">
        <w:t xml:space="preserve">highly accurate parallel absolute quantification of large sets of analyte proteins using an artificial protein QconCAT </w:t>
      </w:r>
      <w:r w:rsidR="00781FF6" w:rsidRPr="00EF5383">
        <w:fldChar w:fldCharType="begin"/>
      </w:r>
      <w:r w:rsidR="003756B3">
        <w:instrText xml:space="preserve"> ADDIN EN.CITE &lt;EndNote&gt;&lt;Cite&gt;&lt;Author&gt;Beynon&lt;/Author&gt;&lt;Year&gt;2005&lt;/Year&gt;&lt;RecNum&gt;172&lt;/RecNum&gt;&lt;DisplayText&gt;[82]&lt;/DisplayText&gt;&lt;record&gt;&lt;rec-number&gt;172&lt;/rec-number&gt;&lt;foreign-keys&gt;&lt;key app="EN" db-id="xxd2pawa49tr59ess5zvesa9e5efrfp55s5t" timestamp="0"&gt;172&lt;/key&gt;&lt;/foreign-keys&gt;&lt;ref-type name="Journal Article"&gt;17&lt;/ref-type&gt;&lt;contributors&gt;&lt;authors&gt;&lt;author&gt;Beynon, R. J.&lt;/author&gt;&lt;author&gt;Doherty, M. K.&lt;/author&gt;&lt;author&gt;Pratt, J. M.&lt;/author&gt;&lt;author&gt;Gaskell, S. J.&lt;/author&gt;&lt;/authors&gt;&lt;/contributors&gt;&lt;auth-address&gt;Department of Veterinary Preclinical Sciences, University of Liverpool, Crown Street, Liverpool L69 7ZJ, UK. r.beynon@liv.ac.uk&lt;/auth-address&gt;&lt;titles&gt;&lt;title&gt;Multiplexed absolute quantification in proteomics using artificial QCAT proteins of concatenated signature peptides&lt;/title&gt;&lt;secondary-title&gt;Nat Methods&lt;/secondary-title&gt;&lt;/titles&gt;&lt;pages&gt;587-9&lt;/pages&gt;&lt;volume&gt;2&lt;/volume&gt;&lt;number&gt;8&lt;/number&gt;&lt;keywords&gt;&lt;keyword&gt;Animals&lt;/keyword&gt;&lt;keyword&gt;Chickens&lt;/keyword&gt;&lt;keyword&gt;Gene Expression Profiling/*methods&lt;/keyword&gt;&lt;keyword&gt;Muscle Proteins/*analysis/metabolism&lt;/keyword&gt;&lt;keyword&gt;Peptide Mapping/*methods&lt;/keyword&gt;&lt;keyword&gt;Peptides/analysis/metabolism&lt;/keyword&gt;&lt;keyword&gt;Proteome/*analysis/metabolism&lt;/keyword&gt;&lt;keyword&gt;Proteomics/*methods&lt;/keyword&gt;&lt;keyword&gt;Spectrometry, Mass, Matrix-Assisted Laser Desorption-Ionization/*methods&lt;/keyword&gt;&lt;keyword&gt;Staining and Labeling/methods&lt;/keyword&gt;&lt;/keywords&gt;&lt;dates&gt;&lt;year&gt;2005&lt;/year&gt;&lt;pub-dates&gt;&lt;date&gt;Aug&lt;/date&gt;&lt;/pub-dates&gt;&lt;/dates&gt;&lt;isbn&gt;1548-7091 (Print)&amp;#xD;1548-7091 (Linking)&lt;/isbn&gt;&lt;accession-num&gt;16094383&lt;/accession-num&gt;&lt;urls&gt;&lt;related-urls&gt;&lt;url&gt;http://www.ncbi.nlm.nih.gov/pubmed/16094383&lt;/url&gt;&lt;/related-urls&gt;&lt;/urls&gt;&lt;electronic-resource-num&gt;10.1038/nmeth774&lt;/electronic-resource-num&gt;&lt;/record&gt;&lt;/Cite&gt;&lt;/EndNote&gt;</w:instrText>
      </w:r>
      <w:r w:rsidR="00781FF6" w:rsidRPr="00EF5383">
        <w:fldChar w:fldCharType="separate"/>
      </w:r>
      <w:r w:rsidR="003756B3">
        <w:rPr>
          <w:noProof/>
        </w:rPr>
        <w:t>[82]</w:t>
      </w:r>
      <w:r w:rsidR="00781FF6" w:rsidRPr="00EF5383">
        <w:fldChar w:fldCharType="end"/>
      </w:r>
      <w:r w:rsidR="00781FF6" w:rsidRPr="00EF5383">
        <w:t xml:space="preserve">. </w:t>
      </w:r>
      <w:r w:rsidR="001677E1" w:rsidRPr="00EF5383">
        <w:t>Multiple peptides are concatenated into a synthetic gene and expressed as a heterologous QconCAT protein in bacterial cultures allowing large numbers of biological samples to be analy</w:t>
      </w:r>
      <w:r w:rsidR="003103F4">
        <w:t>s</w:t>
      </w:r>
      <w:r w:rsidR="001677E1" w:rsidRPr="00EF5383">
        <w:t xml:space="preserve">ed which is cost effective and reliable. </w:t>
      </w:r>
      <w:r w:rsidR="00781FF6" w:rsidRPr="00D06EEA">
        <w:t xml:space="preserve">Whilst this latter approach has been applied to cartilage </w:t>
      </w:r>
      <w:r w:rsidR="00706022" w:rsidRPr="00D06EEA">
        <w:t xml:space="preserve">secretomes </w:t>
      </w:r>
      <w:r w:rsidR="00781FF6" w:rsidRPr="00D06EEA">
        <w:t>proteomics</w:t>
      </w:r>
      <w:r w:rsidR="00706022" w:rsidRPr="00EF5383">
        <w:t xml:space="preserve"> </w:t>
      </w:r>
      <w:r w:rsidR="00781FF6" w:rsidRPr="00EF5383">
        <w:t xml:space="preserve">it has not yet been applied to </w:t>
      </w:r>
      <w:r w:rsidR="00762DC3" w:rsidRPr="00EF5383">
        <w:t>SF</w:t>
      </w:r>
      <w:r w:rsidR="0010302A" w:rsidRPr="00D06EEA">
        <w:t xml:space="preserve"> </w:t>
      </w:r>
      <w:r w:rsidR="0010302A" w:rsidRPr="00EF5383">
        <w:fldChar w:fldCharType="begin"/>
      </w:r>
      <w:r w:rsidR="003756B3">
        <w:instrText xml:space="preserve"> ADDIN EN.CITE &lt;EndNote&gt;&lt;Cite&gt;&lt;Author&gt;Peffers&lt;/Author&gt;&lt;Year&gt;2013&lt;/Year&gt;&lt;RecNum&gt;36&lt;/RecNum&gt;&lt;DisplayText&gt;[83]&lt;/DisplayText&gt;&lt;record&gt;&lt;rec-number&gt;36&lt;/rec-number&gt;&lt;foreign-keys&gt;&lt;key app="EN" db-id="txd2x5z980555oefe5uppea3ttwz005tw0x2" timestamp="0"&gt;36&lt;/key&gt;&lt;/foreign-keys&gt;&lt;ref-type name="Journal Article"&gt;17&lt;/ref-type&gt;&lt;contributors&gt;&lt;authors&gt;&lt;author&gt;Peffers, M. J.&lt;/author&gt;&lt;author&gt;Beynon, R. J.&lt;/author&gt;&lt;author&gt;Clegg, P. D.&lt;/author&gt;&lt;/authors&gt;&lt;/contributors&gt;&lt;auth-address&gt;Department of Musculoskeletal Biology, Institute of Ageing and Chronic Disease, University of Liverpool, Leahurst, Chester High Road, Neston, Cheshire, CH64 7TE, UK. peffs@liv.ac.uk.&lt;/auth-address&gt;&lt;titles&gt;&lt;title&gt;Absolute quantification of selected proteins in the human osteoarthritic secretome&lt;/title&gt;&lt;secondary-title&gt;Int J Mol Sci&lt;/secondary-title&gt;&lt;/titles&gt;&lt;pages&gt;20658-81&lt;/pages&gt;&lt;volume&gt;14&lt;/volume&gt;&lt;number&gt;10&lt;/number&gt;&lt;keywords&gt;&lt;keyword&gt;Cartilage/metabolism&lt;/keyword&gt;&lt;keyword&gt;Humans&lt;/keyword&gt;&lt;keyword&gt;Osteoarthritis/*genetics/*metabolism&lt;/keyword&gt;&lt;keyword&gt;Proteome/*genetics/*metabolism&lt;/keyword&gt;&lt;keyword&gt;Proteomics/methods&lt;/keyword&gt;&lt;/keywords&gt;&lt;dates&gt;&lt;year&gt;2013&lt;/year&gt;&lt;pub-dates&gt;&lt;date&gt;Oct 15&lt;/date&gt;&lt;/pub-dates&gt;&lt;/dates&gt;&lt;isbn&gt;1422-0067 (Electronic)&amp;#xD;1422-0067 (Linking)&lt;/isbn&gt;&lt;accession-num&gt;24132152&lt;/accession-num&gt;&lt;urls&gt;&lt;related-urls&gt;&lt;url&gt;http://www.ncbi.nlm.nih.gov/pubmed/24132152&lt;/url&gt;&lt;/related-urls&gt;&lt;/urls&gt;&lt;custom2&gt;3821636&lt;/custom2&gt;&lt;electronic-resource-num&gt;10.3390/ijms141020658&lt;/electronic-resource-num&gt;&lt;/record&gt;&lt;/Cite&gt;&lt;/EndNote&gt;</w:instrText>
      </w:r>
      <w:r w:rsidR="0010302A" w:rsidRPr="00EF5383">
        <w:fldChar w:fldCharType="separate"/>
      </w:r>
      <w:r w:rsidR="003756B3">
        <w:rPr>
          <w:noProof/>
        </w:rPr>
        <w:t>[83]</w:t>
      </w:r>
      <w:r w:rsidR="0010302A" w:rsidRPr="00EF5383">
        <w:fldChar w:fldCharType="end"/>
      </w:r>
      <w:r w:rsidR="00781FF6" w:rsidRPr="00EF5383">
        <w:t>.</w:t>
      </w:r>
    </w:p>
    <w:p w14:paraId="047B3C1F" w14:textId="01207956" w:rsidR="001D092D" w:rsidRPr="00D06EEA" w:rsidRDefault="001D092D" w:rsidP="0057745A">
      <w:pPr>
        <w:pStyle w:val="ListParagraph"/>
        <w:numPr>
          <w:ilvl w:val="0"/>
          <w:numId w:val="4"/>
        </w:numPr>
        <w:spacing w:before="100" w:beforeAutospacing="1" w:after="100" w:afterAutospacing="1" w:line="480" w:lineRule="auto"/>
        <w:jc w:val="both"/>
        <w:rPr>
          <w:lang w:val="en-US"/>
        </w:rPr>
      </w:pPr>
      <w:r w:rsidRPr="00D06EEA">
        <w:rPr>
          <w:lang w:val="en-US"/>
        </w:rPr>
        <w:t xml:space="preserve"> Extracellular vesicle</w:t>
      </w:r>
      <w:r w:rsidR="00A64BF5" w:rsidRPr="00D06EEA">
        <w:rPr>
          <w:lang w:val="en-US"/>
        </w:rPr>
        <w:t xml:space="preserve"> proteomics</w:t>
      </w:r>
    </w:p>
    <w:p w14:paraId="06BE2617" w14:textId="6F858A2B" w:rsidR="00706022" w:rsidRPr="00EF5383" w:rsidRDefault="001D092D" w:rsidP="0057745A">
      <w:pPr>
        <w:spacing w:before="100" w:beforeAutospacing="1" w:after="100" w:afterAutospacing="1" w:line="480" w:lineRule="auto"/>
        <w:jc w:val="both"/>
        <w:rPr>
          <w:lang w:val="en-US"/>
        </w:rPr>
      </w:pPr>
      <w:r w:rsidRPr="00D06EEA">
        <w:rPr>
          <w:lang w:val="en-US"/>
        </w:rPr>
        <w:t xml:space="preserve">Diseases such as </w:t>
      </w:r>
      <w:r w:rsidR="00384E42" w:rsidRPr="00D06EEA">
        <w:rPr>
          <w:lang w:val="en-US"/>
        </w:rPr>
        <w:t>OA, RA</w:t>
      </w:r>
      <w:r w:rsidRPr="00D06EEA">
        <w:rPr>
          <w:lang w:val="en-US"/>
        </w:rPr>
        <w:t>, juvenile idiopathic arthritis</w:t>
      </w:r>
      <w:r w:rsidR="00D06EEA" w:rsidRPr="00D06EEA">
        <w:rPr>
          <w:lang w:val="en-US"/>
        </w:rPr>
        <w:t xml:space="preserve">, </w:t>
      </w:r>
      <w:r w:rsidR="00D06EEA" w:rsidRPr="000170A9">
        <w:rPr>
          <w:rFonts w:ascii="Calibri" w:hAnsi="Calibri" w:cs="Calibri"/>
          <w:shd w:val="clear" w:color="auto" w:fill="FFFFFF"/>
        </w:rPr>
        <w:t>spondyloarthritis</w:t>
      </w:r>
      <w:r w:rsidRPr="00EF5383">
        <w:rPr>
          <w:lang w:val="en-US"/>
        </w:rPr>
        <w:t xml:space="preserve"> and other rheumatic diseases affect </w:t>
      </w:r>
      <w:r w:rsidR="00555303" w:rsidRPr="00EF5383">
        <w:rPr>
          <w:lang w:val="en-US"/>
        </w:rPr>
        <w:t>all</w:t>
      </w:r>
      <w:r w:rsidR="00706022" w:rsidRPr="00D06EEA">
        <w:rPr>
          <w:lang w:val="en-US"/>
        </w:rPr>
        <w:t xml:space="preserve"> the tissues in the joint. Since</w:t>
      </w:r>
      <w:r w:rsidRPr="00D06EEA">
        <w:rPr>
          <w:lang w:val="en-US"/>
        </w:rPr>
        <w:t xml:space="preserve"> </w:t>
      </w:r>
      <w:r w:rsidR="00706022" w:rsidRPr="00D06EEA">
        <w:rPr>
          <w:lang w:val="en-US"/>
        </w:rPr>
        <w:t>potential</w:t>
      </w:r>
      <w:r w:rsidRPr="00D06EEA">
        <w:rPr>
          <w:lang w:val="en-US"/>
        </w:rPr>
        <w:t xml:space="preserve"> crosstalk between these tissues occurs within SF</w:t>
      </w:r>
      <w:r w:rsidR="00D06EEA">
        <w:rPr>
          <w:lang w:val="en-US"/>
        </w:rPr>
        <w:t>,</w:t>
      </w:r>
      <w:r w:rsidRPr="00EF5383">
        <w:rPr>
          <w:lang w:val="en-US"/>
        </w:rPr>
        <w:t xml:space="preserve"> it is important to understand the mechanisms of interactions. Extracellular vesicles (EV</w:t>
      </w:r>
      <w:r w:rsidR="00706022" w:rsidRPr="00EF5383">
        <w:rPr>
          <w:lang w:val="en-US"/>
        </w:rPr>
        <w:t>s</w:t>
      </w:r>
      <w:r w:rsidRPr="00D06EEA">
        <w:rPr>
          <w:lang w:val="en-US"/>
        </w:rPr>
        <w:t>) are small cell-derived particles (50</w:t>
      </w:r>
      <w:r w:rsidR="00D06EEA">
        <w:rPr>
          <w:lang w:val="en-US"/>
        </w:rPr>
        <w:t xml:space="preserve"> </w:t>
      </w:r>
      <w:r w:rsidRPr="00EF5383">
        <w:rPr>
          <w:lang w:val="en-US"/>
        </w:rPr>
        <w:t>nm-5</w:t>
      </w:r>
      <w:r w:rsidR="00D06EEA">
        <w:rPr>
          <w:lang w:val="en-US"/>
        </w:rPr>
        <w:t xml:space="preserve"> </w:t>
      </w:r>
      <w:r w:rsidR="00D06EEA">
        <w:rPr>
          <w:rFonts w:cstheme="minorHAnsi"/>
          <w:lang w:val="en-US"/>
        </w:rPr>
        <w:t>µ</w:t>
      </w:r>
      <w:r w:rsidRPr="00EF5383">
        <w:rPr>
          <w:lang w:val="en-US"/>
        </w:rPr>
        <w:t>m in diameter) secreted by almost all cell types</w:t>
      </w:r>
      <w:r w:rsidR="00D06EEA">
        <w:rPr>
          <w:lang w:val="en-US"/>
        </w:rPr>
        <w:t>.</w:t>
      </w:r>
      <w:r w:rsidRPr="00EF5383">
        <w:rPr>
          <w:lang w:val="en-US"/>
        </w:rPr>
        <w:t xml:space="preserve"> </w:t>
      </w:r>
      <w:r w:rsidR="00D06EEA">
        <w:rPr>
          <w:lang w:val="en-US"/>
        </w:rPr>
        <w:t>T</w:t>
      </w:r>
      <w:r w:rsidRPr="00EF5383">
        <w:rPr>
          <w:lang w:val="en-US"/>
        </w:rPr>
        <w:t xml:space="preserve">hese particles include structures </w:t>
      </w:r>
      <w:r w:rsidR="00D06EEA">
        <w:rPr>
          <w:lang w:val="en-US"/>
        </w:rPr>
        <w:t xml:space="preserve">such </w:t>
      </w:r>
      <w:r w:rsidRPr="00EF5383">
        <w:rPr>
          <w:lang w:val="en-US"/>
        </w:rPr>
        <w:t>as exosomes, microvesicles and apoptotic bodies. EV</w:t>
      </w:r>
      <w:r w:rsidR="00706022" w:rsidRPr="00EF5383">
        <w:rPr>
          <w:lang w:val="en-US"/>
        </w:rPr>
        <w:t>s</w:t>
      </w:r>
      <w:r w:rsidRPr="00D06EEA">
        <w:rPr>
          <w:lang w:val="en-US"/>
        </w:rPr>
        <w:t xml:space="preserve"> can be released by budding off the cell membrane or secreted as a result of multivesicular endosome </w:t>
      </w:r>
      <w:r w:rsidR="00706022" w:rsidRPr="00D06EEA">
        <w:rPr>
          <w:lang w:val="en-US"/>
        </w:rPr>
        <w:t>fusion with the plasma membrane.</w:t>
      </w:r>
      <w:r w:rsidRPr="00D06EEA">
        <w:rPr>
          <w:lang w:val="en-US"/>
        </w:rPr>
        <w:t xml:space="preserve"> EV</w:t>
      </w:r>
      <w:r w:rsidR="00706022" w:rsidRPr="00D06EEA">
        <w:rPr>
          <w:lang w:val="en-US"/>
        </w:rPr>
        <w:t>s</w:t>
      </w:r>
      <w:r w:rsidRPr="00D06EEA">
        <w:rPr>
          <w:lang w:val="en-US"/>
        </w:rPr>
        <w:t xml:space="preserve"> </w:t>
      </w:r>
      <w:r w:rsidR="00706022" w:rsidRPr="00D06EEA">
        <w:rPr>
          <w:lang w:val="en-US"/>
        </w:rPr>
        <w:t>function as waste disposal machinery</w:t>
      </w:r>
      <w:r w:rsidR="007F4385">
        <w:rPr>
          <w:lang w:val="en-US"/>
        </w:rPr>
        <w:t>.</w:t>
      </w:r>
      <w:r w:rsidR="00706022" w:rsidRPr="00D06EEA">
        <w:rPr>
          <w:lang w:val="en-US"/>
        </w:rPr>
        <w:t xml:space="preserve"> </w:t>
      </w:r>
      <w:r w:rsidR="007F4385">
        <w:rPr>
          <w:lang w:val="en-US"/>
        </w:rPr>
        <w:t>I</w:t>
      </w:r>
      <w:r w:rsidR="000170A9" w:rsidRPr="00D06EEA">
        <w:t>n absolute quantification</w:t>
      </w:r>
      <w:r w:rsidR="007F4385">
        <w:t>,</w:t>
      </w:r>
      <w:r w:rsidR="000170A9" w:rsidRPr="00D06EEA">
        <w:t xml:space="preserve"> some of these methods rely on the principles of surrogacy where, following protease digestion of a protein, the resultant peptides are identified by MS and used to deduce identification of the protein itself</w:t>
      </w:r>
      <w:r w:rsidR="003103F4">
        <w:t>,</w:t>
      </w:r>
      <w:r w:rsidR="000170A9" w:rsidRPr="00D06EEA">
        <w:t xml:space="preserve"> </w:t>
      </w:r>
      <w:r w:rsidR="00706022" w:rsidRPr="00EF5383">
        <w:rPr>
          <w:lang w:val="en-US"/>
        </w:rPr>
        <w:t xml:space="preserve">but also </w:t>
      </w:r>
      <w:r w:rsidRPr="00EF5383">
        <w:rPr>
          <w:lang w:val="en-US"/>
        </w:rPr>
        <w:t xml:space="preserve">as a transporter of </w:t>
      </w:r>
      <w:r w:rsidR="00BF77EE" w:rsidRPr="00D06EEA">
        <w:rPr>
          <w:lang w:val="en-US"/>
        </w:rPr>
        <w:t>signaling</w:t>
      </w:r>
      <w:r w:rsidRPr="00D06EEA">
        <w:rPr>
          <w:lang w:val="en-US"/>
        </w:rPr>
        <w:t xml:space="preserve"> molecules (proteins, RNAs and lipids) </w:t>
      </w:r>
      <w:r w:rsidR="00706022" w:rsidRPr="00D06EEA">
        <w:rPr>
          <w:lang w:val="en-US"/>
        </w:rPr>
        <w:t>enabling</w:t>
      </w:r>
      <w:r w:rsidRPr="00D06EEA">
        <w:rPr>
          <w:lang w:val="en-US"/>
        </w:rPr>
        <w:t xml:space="preserve"> cell-to-cell </w:t>
      </w:r>
      <w:r w:rsidR="00BF77EE" w:rsidRPr="00D06EEA">
        <w:rPr>
          <w:lang w:val="en-US"/>
        </w:rPr>
        <w:t>communication</w:t>
      </w:r>
      <w:r w:rsidRPr="00D06EEA">
        <w:rPr>
          <w:lang w:val="en-US"/>
        </w:rPr>
        <w:t xml:space="preserve"> </w:t>
      </w:r>
      <w:r w:rsidRPr="00EF5383">
        <w:rPr>
          <w:lang w:val="en-US"/>
        </w:rPr>
        <w:fldChar w:fldCharType="begin">
          <w:fldData xml:space="preserve">PEVuZE5vdGU+PENpdGU+PEF1dGhvcj5SYXBvc288L0F1dGhvcj48WWVhcj4yMDEzPC9ZZWFyPjxS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</w:fldData>
        </w:fldChar>
      </w:r>
      <w:r w:rsidR="003756B3" w:rsidRPr="007F4385">
        <w:rPr>
          <w:lang w:val="en-US"/>
        </w:rPr>
        <w:instrText xml:space="preserve"> ADDIN EN.CITE </w:instrText>
      </w:r>
      <w:r w:rsidR="003756B3" w:rsidRPr="00FF2145">
        <w:rPr>
          <w:lang w:val="en-US"/>
        </w:rPr>
        <w:fldChar w:fldCharType="begin">
          <w:fldData xml:space="preserve">PEVuZE5vdGU+PENpdGU+PEF1dGhvcj5SYXBvc288L0F1dGhvcj48WWVhcj4yMDEzPC9ZZWFyPjxS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</w:fldData>
        </w:fldChar>
      </w:r>
      <w:r w:rsidR="003756B3" w:rsidRPr="007F4385">
        <w:rPr>
          <w:lang w:val="en-US"/>
        </w:rPr>
        <w:instrText xml:space="preserve"> ADDIN EN.CITE.DATA </w:instrText>
      </w:r>
      <w:r w:rsidR="003756B3" w:rsidRPr="00FF2145">
        <w:rPr>
          <w:lang w:val="en-US"/>
        </w:rPr>
      </w:r>
      <w:r w:rsidR="003756B3" w:rsidRPr="00FF2145">
        <w:rPr>
          <w:lang w:val="en-US"/>
        </w:rPr>
        <w:fldChar w:fldCharType="end"/>
      </w:r>
      <w:r w:rsidRPr="00EF5383">
        <w:rPr>
          <w:lang w:val="en-US"/>
        </w:rPr>
      </w:r>
      <w:r w:rsidRPr="00EF5383">
        <w:rPr>
          <w:lang w:val="en-US"/>
        </w:rPr>
        <w:fldChar w:fldCharType="separate"/>
      </w:r>
      <w:r w:rsidR="003756B3">
        <w:rPr>
          <w:noProof/>
          <w:lang w:val="en-US"/>
        </w:rPr>
        <w:t>[84-86]</w:t>
      </w:r>
      <w:r w:rsidRPr="00EF5383">
        <w:rPr>
          <w:lang w:val="en-US"/>
        </w:rPr>
        <w:fldChar w:fldCharType="end"/>
      </w:r>
      <w:r w:rsidRPr="00EF5383">
        <w:rPr>
          <w:lang w:val="en-US"/>
        </w:rPr>
        <w:t xml:space="preserve">. </w:t>
      </w:r>
    </w:p>
    <w:p w14:paraId="47C7F601" w14:textId="5402FFF0" w:rsidR="001D092D" w:rsidRPr="0067089D" w:rsidRDefault="00706022" w:rsidP="0057745A">
      <w:pPr>
        <w:spacing w:before="100" w:beforeAutospacing="1" w:after="100" w:afterAutospacing="1" w:line="480" w:lineRule="auto"/>
        <w:jc w:val="both"/>
        <w:rPr>
          <w:lang w:val="en-US"/>
        </w:rPr>
      </w:pPr>
      <w:r w:rsidRPr="0067089D">
        <w:rPr>
          <w:lang w:val="en-US"/>
        </w:rPr>
        <w:lastRenderedPageBreak/>
        <w:t>In the study of EVs a common</w:t>
      </w:r>
      <w:r w:rsidR="001D092D" w:rsidRPr="0067089D">
        <w:rPr>
          <w:lang w:val="en-US"/>
        </w:rPr>
        <w:t xml:space="preserve"> EV extraction method is ultracentrifugation and sucrose gradient </w:t>
      </w:r>
      <w:r w:rsidR="00A64BF5" w:rsidRPr="0067089D">
        <w:rPr>
          <w:lang w:val="en-US"/>
        </w:rPr>
        <w:t>purification;</w:t>
      </w:r>
      <w:r w:rsidR="001D092D" w:rsidRPr="0067089D">
        <w:rPr>
          <w:lang w:val="en-US"/>
        </w:rPr>
        <w:t xml:space="preserve"> however, there is no standardi</w:t>
      </w:r>
      <w:r w:rsidR="00322362">
        <w:rPr>
          <w:lang w:val="en-US"/>
        </w:rPr>
        <w:t>s</w:t>
      </w:r>
      <w:r w:rsidR="001D092D" w:rsidRPr="0067089D">
        <w:rPr>
          <w:lang w:val="en-US"/>
        </w:rPr>
        <w:t xml:space="preserve">ed method for EV extraction. One of the main </w:t>
      </w:r>
      <w:r w:rsidR="002D2E5E" w:rsidRPr="0067089D">
        <w:rPr>
          <w:lang w:val="en-US"/>
        </w:rPr>
        <w:t>problems</w:t>
      </w:r>
      <w:r w:rsidR="001D092D" w:rsidRPr="0067089D">
        <w:rPr>
          <w:lang w:val="en-US"/>
        </w:rPr>
        <w:t xml:space="preserve"> in EV extraction is co-precipitation of extracellular matrix proteins and lipids, which can interfere with </w:t>
      </w:r>
      <w:r w:rsidR="002D2E5E" w:rsidRPr="0067089D">
        <w:rPr>
          <w:lang w:val="en-US"/>
        </w:rPr>
        <w:t>results</w:t>
      </w:r>
      <w:r w:rsidR="001D092D" w:rsidRPr="0067089D">
        <w:rPr>
          <w:lang w:val="en-US"/>
        </w:rPr>
        <w:t xml:space="preserve"> or hinder the discovery of potential proteins within the vesicles. Size exclusion chromatography (SEC) was proposed as an alternative way for albumin</w:t>
      </w:r>
      <w:r w:rsidR="0010302A" w:rsidRPr="0010302A">
        <w:rPr>
          <w:lang w:val="en-US"/>
        </w:rPr>
        <w:t xml:space="preserve"> </w:t>
      </w:r>
      <w:r w:rsidR="0010302A" w:rsidRPr="0067089D">
        <w:rPr>
          <w:lang w:val="en-US"/>
        </w:rPr>
        <w:t>and high-density lipoproteins (HDL) depletion in EV extraction</w:t>
      </w:r>
      <w:r w:rsidR="00D3521F">
        <w:rPr>
          <w:lang w:val="en-US"/>
        </w:rPr>
        <w:t xml:space="preserve"> </w:t>
      </w:r>
      <w:r w:rsidR="00D3521F">
        <w:rPr>
          <w:lang w:val="en-US"/>
        </w:rPr>
        <w:fldChar w:fldCharType="begin">
          <w:fldData xml:space="preserve">PEVuZE5vdGU+PENpdGU+PEF1dGhvcj5CYXJhbnlhaTwvQXV0aG9yPjxZZWFyPjIwMTU8L1llYXI+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DU2ODY8L3Bh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==
</w:fldData>
        </w:fldChar>
      </w:r>
      <w:r w:rsidR="003756B3">
        <w:rPr>
          <w:lang w:val="en-US"/>
        </w:rPr>
        <w:instrText xml:space="preserve"> ADDIN EN.CITE </w:instrText>
      </w:r>
      <w:r w:rsidR="003756B3">
        <w:rPr>
          <w:lang w:val="en-US"/>
        </w:rPr>
        <w:fldChar w:fldCharType="begin">
          <w:fldData xml:space="preserve">PEVuZE5vdGU+PENpdGU+PEF1dGhvcj5CYXJhbnlhaTwvQXV0aG9yPjxZZWFyPjIwMTU8L1llYXI+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DU2ODY8L3Bh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==
</w:fldData>
        </w:fldChar>
      </w:r>
      <w:r w:rsidR="003756B3">
        <w:rPr>
          <w:lang w:val="en-US"/>
        </w:rPr>
        <w:instrText xml:space="preserve"> ADDIN EN.CITE.DATA </w:instrText>
      </w:r>
      <w:r w:rsidR="003756B3">
        <w:rPr>
          <w:lang w:val="en-US"/>
        </w:rPr>
      </w:r>
      <w:r w:rsidR="003756B3">
        <w:rPr>
          <w:lang w:val="en-US"/>
        </w:rPr>
        <w:fldChar w:fldCharType="end"/>
      </w:r>
      <w:r w:rsidR="00D3521F">
        <w:rPr>
          <w:lang w:val="en-US"/>
        </w:rPr>
      </w:r>
      <w:r w:rsidR="00D3521F">
        <w:rPr>
          <w:lang w:val="en-US"/>
        </w:rPr>
        <w:fldChar w:fldCharType="separate"/>
      </w:r>
      <w:r w:rsidR="003756B3">
        <w:rPr>
          <w:noProof/>
          <w:lang w:val="en-US"/>
        </w:rPr>
        <w:t>[87,88]</w:t>
      </w:r>
      <w:r w:rsidR="00D3521F">
        <w:rPr>
          <w:lang w:val="en-US"/>
        </w:rPr>
        <w:fldChar w:fldCharType="end"/>
      </w:r>
      <w:r w:rsidR="00D3521F">
        <w:rPr>
          <w:lang w:val="en-US"/>
        </w:rPr>
        <w:t xml:space="preserve">. </w:t>
      </w:r>
      <w:r w:rsidR="001D092D" w:rsidRPr="0067089D">
        <w:rPr>
          <w:lang w:val="en-US"/>
        </w:rPr>
        <w:t xml:space="preserve">Western blot analysis </w:t>
      </w:r>
      <w:r w:rsidR="002D2E5E" w:rsidRPr="0067089D">
        <w:rPr>
          <w:lang w:val="en-US"/>
        </w:rPr>
        <w:t>demonstrated</w:t>
      </w:r>
      <w:r w:rsidR="001D092D" w:rsidRPr="0067089D">
        <w:rPr>
          <w:lang w:val="en-US"/>
        </w:rPr>
        <w:t xml:space="preserve"> effective depletion of albumin and HDL</w:t>
      </w:r>
      <w:r w:rsidR="002D2E5E" w:rsidRPr="0067089D">
        <w:rPr>
          <w:lang w:val="en-US"/>
        </w:rPr>
        <w:t>s</w:t>
      </w:r>
      <w:r w:rsidR="001D092D" w:rsidRPr="0067089D">
        <w:rPr>
          <w:lang w:val="en-US"/>
        </w:rPr>
        <w:t xml:space="preserve"> from SF-derived EV</w:t>
      </w:r>
      <w:r w:rsidR="002D2E5E" w:rsidRPr="0067089D">
        <w:rPr>
          <w:lang w:val="en-US"/>
        </w:rPr>
        <w:t>s</w:t>
      </w:r>
      <w:r w:rsidR="001D092D" w:rsidRPr="0067089D">
        <w:rPr>
          <w:lang w:val="en-US"/>
        </w:rPr>
        <w:t xml:space="preserve"> by using SEC</w:t>
      </w:r>
      <w:r w:rsidR="002D2E5E" w:rsidRPr="0067089D">
        <w:rPr>
          <w:lang w:val="en-US"/>
        </w:rPr>
        <w:t>. H</w:t>
      </w:r>
      <w:r w:rsidR="001D092D" w:rsidRPr="0067089D">
        <w:rPr>
          <w:lang w:val="en-US"/>
        </w:rPr>
        <w:t xml:space="preserve">owever, matrix proteins such as fibronectin were still present in the EV </w:t>
      </w:r>
      <w:r w:rsidR="002D2E5E" w:rsidRPr="0067089D">
        <w:rPr>
          <w:lang w:val="en-US"/>
        </w:rPr>
        <w:t>fraction</w:t>
      </w:r>
      <w:r w:rsidR="001D092D" w:rsidRPr="0067089D">
        <w:rPr>
          <w:lang w:val="en-US"/>
        </w:rPr>
        <w:t xml:space="preserve">. </w:t>
      </w:r>
      <w:r w:rsidR="002D2E5E" w:rsidRPr="0067089D">
        <w:rPr>
          <w:lang w:val="en-US"/>
        </w:rPr>
        <w:t>In one study</w:t>
      </w:r>
      <w:r w:rsidR="001D092D" w:rsidRPr="0067089D">
        <w:rPr>
          <w:lang w:val="en-US"/>
        </w:rPr>
        <w:t xml:space="preserve"> extracellular matri</w:t>
      </w:r>
      <w:r w:rsidR="002D2E5E" w:rsidRPr="0067089D">
        <w:rPr>
          <w:lang w:val="en-US"/>
        </w:rPr>
        <w:t xml:space="preserve">x proteins were depleted using Proteinase K and the </w:t>
      </w:r>
      <w:r w:rsidR="001D092D" w:rsidRPr="0067089D">
        <w:rPr>
          <w:lang w:val="en-US"/>
        </w:rPr>
        <w:t>EV proteome analysed using LC-QTOF/MS in comparison to untreated EV</w:t>
      </w:r>
      <w:r w:rsidR="002D2E5E" w:rsidRPr="0067089D">
        <w:rPr>
          <w:lang w:val="en-US"/>
        </w:rPr>
        <w:t>s</w:t>
      </w:r>
      <w:r w:rsidR="001D092D" w:rsidRPr="0067089D">
        <w:rPr>
          <w:lang w:val="en-US"/>
        </w:rPr>
        <w:t xml:space="preserve">. </w:t>
      </w:r>
      <w:r w:rsidR="006D1DFA">
        <w:rPr>
          <w:lang w:val="en-US"/>
        </w:rPr>
        <w:t>MS</w:t>
      </w:r>
      <w:r w:rsidR="001D092D" w:rsidRPr="0067089D">
        <w:rPr>
          <w:lang w:val="en-US"/>
        </w:rPr>
        <w:t xml:space="preserve"> analy</w:t>
      </w:r>
      <w:r w:rsidR="002D2E5E" w:rsidRPr="0067089D">
        <w:rPr>
          <w:lang w:val="en-US"/>
        </w:rPr>
        <w:t>sis identified 270 proteins in P</w:t>
      </w:r>
      <w:r w:rsidR="001D092D" w:rsidRPr="0067089D">
        <w:rPr>
          <w:lang w:val="en-US"/>
        </w:rPr>
        <w:t xml:space="preserve">roteinase K treated samples, significantly less than 652 proteins identified in untreated samples </w:t>
      </w:r>
      <w:r w:rsidR="001D092D" w:rsidRPr="0067089D">
        <w:rPr>
          <w:lang w:val="en-US"/>
        </w:rPr>
        <w:fldChar w:fldCharType="begin">
          <w:fldData xml:space="preserve">PEVuZE5vdGU+PENpdGU+PEF1dGhvcj5Gb2VyczwvQXV0aG9yPjxZZWFyPjIwMTg8L1llYXI+PFJl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wYWdlcz4xNDkwMTQ1PC9wYWdlcz48dm9sdW1lPjc8L3ZvbHVtZT48bnVtYmVyPjE8L251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</w:fldData>
        </w:fldChar>
      </w:r>
      <w:r w:rsidR="003756B3">
        <w:rPr>
          <w:lang w:val="en-US"/>
        </w:rPr>
        <w:instrText xml:space="preserve"> ADDIN EN.CITE </w:instrText>
      </w:r>
      <w:r w:rsidR="003756B3">
        <w:rPr>
          <w:lang w:val="en-US"/>
        </w:rPr>
        <w:fldChar w:fldCharType="begin">
          <w:fldData xml:space="preserve">PEVuZE5vdGU+PENpdGU+PEF1dGhvcj5Gb2VyczwvQXV0aG9yPjxZZWFyPjIwMTg8L1llYXI+PFJl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wYWdlcz4xNDkwMTQ1PC9wYWdlcz48dm9sdW1lPjc8L3ZvbHVtZT48bnVtYmVyPjE8L251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</w:fldData>
        </w:fldChar>
      </w:r>
      <w:r w:rsidR="003756B3">
        <w:rPr>
          <w:lang w:val="en-US"/>
        </w:rPr>
        <w:instrText xml:space="preserve"> ADDIN EN.CITE.DATA </w:instrText>
      </w:r>
      <w:r w:rsidR="003756B3">
        <w:rPr>
          <w:lang w:val="en-US"/>
        </w:rPr>
      </w:r>
      <w:r w:rsidR="003756B3">
        <w:rPr>
          <w:lang w:val="en-US"/>
        </w:rPr>
        <w:fldChar w:fldCharType="end"/>
      </w:r>
      <w:r w:rsidR="001D092D" w:rsidRPr="0067089D">
        <w:rPr>
          <w:lang w:val="en-US"/>
        </w:rPr>
      </w:r>
      <w:r w:rsidR="001D092D" w:rsidRPr="0067089D">
        <w:rPr>
          <w:lang w:val="en-US"/>
        </w:rPr>
        <w:fldChar w:fldCharType="separate"/>
      </w:r>
      <w:r w:rsidR="003756B3">
        <w:rPr>
          <w:noProof/>
          <w:lang w:val="en-US"/>
        </w:rPr>
        <w:t>[88]</w:t>
      </w:r>
      <w:r w:rsidR="001D092D" w:rsidRPr="0067089D">
        <w:rPr>
          <w:lang w:val="en-US"/>
        </w:rPr>
        <w:fldChar w:fldCharType="end"/>
      </w:r>
      <w:r w:rsidR="002D2E5E" w:rsidRPr="0067089D">
        <w:rPr>
          <w:lang w:val="en-US"/>
        </w:rPr>
        <w:t>. However, P</w:t>
      </w:r>
      <w:r w:rsidR="001D092D" w:rsidRPr="0067089D">
        <w:rPr>
          <w:lang w:val="en-US"/>
        </w:rPr>
        <w:t>roteinase K treated samples showed enrichment in endosomal proteins and depletion of extracellular matrix proteins. Overall, EV ex</w:t>
      </w:r>
      <w:r w:rsidR="002D2E5E" w:rsidRPr="0067089D">
        <w:rPr>
          <w:lang w:val="en-US"/>
        </w:rPr>
        <w:t>traction from SF using SEC and P</w:t>
      </w:r>
      <w:r w:rsidR="001D092D" w:rsidRPr="0067089D">
        <w:rPr>
          <w:lang w:val="en-US"/>
        </w:rPr>
        <w:t xml:space="preserve">roteinase K </w:t>
      </w:r>
      <w:r w:rsidR="002D2E5E" w:rsidRPr="0067089D">
        <w:rPr>
          <w:lang w:val="en-US"/>
        </w:rPr>
        <w:t xml:space="preserve">treatment </w:t>
      </w:r>
      <w:r w:rsidR="001D092D" w:rsidRPr="0067089D">
        <w:rPr>
          <w:lang w:val="en-US"/>
        </w:rPr>
        <w:t>demonstrated the high recovery of vesicle specific proteins and could be employed for future studies aimed to investigate the proteome of EV in SF.</w:t>
      </w:r>
    </w:p>
    <w:p w14:paraId="5D35604D" w14:textId="2E8DC9FD" w:rsidR="0096749B" w:rsidRPr="0067089D" w:rsidRDefault="0096749B" w:rsidP="0057745A">
      <w:pPr>
        <w:spacing w:before="100" w:beforeAutospacing="1" w:after="100" w:afterAutospacing="1" w:line="480" w:lineRule="auto"/>
        <w:jc w:val="both"/>
        <w:rPr>
          <w:lang w:val="en-US"/>
        </w:rPr>
      </w:pPr>
      <w:r w:rsidRPr="0067089D">
        <w:rPr>
          <w:lang w:val="en-US"/>
        </w:rPr>
        <w:t>PTM</w:t>
      </w:r>
      <w:r w:rsidR="002D2E5E" w:rsidRPr="0067089D">
        <w:rPr>
          <w:lang w:val="en-US"/>
        </w:rPr>
        <w:t xml:space="preserve"> proteins are of </w:t>
      </w:r>
      <w:r w:rsidR="00BE78FD" w:rsidRPr="0067089D">
        <w:rPr>
          <w:lang w:val="en-US"/>
        </w:rPr>
        <w:t>interest</w:t>
      </w:r>
      <w:r w:rsidR="00384E42" w:rsidRPr="0067089D">
        <w:rPr>
          <w:lang w:val="en-US"/>
        </w:rPr>
        <w:t xml:space="preserve"> </w:t>
      </w:r>
      <w:r w:rsidR="007238F8">
        <w:rPr>
          <w:lang w:val="en-US"/>
        </w:rPr>
        <w:t>in</w:t>
      </w:r>
      <w:r w:rsidR="00384E42" w:rsidRPr="0067089D">
        <w:rPr>
          <w:lang w:val="en-US"/>
        </w:rPr>
        <w:t xml:space="preserve"> RA</w:t>
      </w:r>
      <w:r w:rsidRPr="0067089D">
        <w:rPr>
          <w:lang w:val="en-US"/>
        </w:rPr>
        <w:t xml:space="preserve"> diagnosis and prognosis. </w:t>
      </w:r>
      <w:r w:rsidR="00BE78FD" w:rsidRPr="0067089D">
        <w:rPr>
          <w:lang w:val="en-US"/>
        </w:rPr>
        <w:t>Citrullinated</w:t>
      </w:r>
      <w:r w:rsidRPr="0067089D">
        <w:rPr>
          <w:lang w:val="en-US"/>
        </w:rPr>
        <w:t xml:space="preserve"> proteins </w:t>
      </w:r>
      <w:r w:rsidR="001D092D" w:rsidRPr="0067089D">
        <w:rPr>
          <w:lang w:val="en-US"/>
        </w:rPr>
        <w:t>have been associated with RA and considered as one of the main causes for the disease progression. Citrullinated proteins associated with EV</w:t>
      </w:r>
      <w:r w:rsidRPr="0067089D">
        <w:rPr>
          <w:lang w:val="en-US"/>
        </w:rPr>
        <w:t>s</w:t>
      </w:r>
      <w:r w:rsidR="001D092D" w:rsidRPr="0067089D">
        <w:rPr>
          <w:lang w:val="en-US"/>
        </w:rPr>
        <w:t xml:space="preserve"> in the </w:t>
      </w:r>
      <w:r w:rsidR="00762DC3" w:rsidRPr="0067089D">
        <w:rPr>
          <w:lang w:val="en-US"/>
        </w:rPr>
        <w:t>SF</w:t>
      </w:r>
      <w:r w:rsidR="001D092D" w:rsidRPr="0067089D">
        <w:rPr>
          <w:lang w:val="en-US"/>
        </w:rPr>
        <w:t xml:space="preserve"> of RA, reactive arthritis and OA were identified using MALDI-TOF/MS based proteomics approach. </w:t>
      </w:r>
      <w:r w:rsidRPr="0067089D">
        <w:rPr>
          <w:lang w:val="en-US"/>
        </w:rPr>
        <w:t>Proteins identified included</w:t>
      </w:r>
      <w:r w:rsidR="001D092D" w:rsidRPr="0067089D">
        <w:rPr>
          <w:lang w:val="en-US"/>
        </w:rPr>
        <w:t xml:space="preserve"> fibrinogen fragment D, fibrinogen β-chain, fibrin α-chain and Spα. Furthermore, </w:t>
      </w:r>
      <w:r w:rsidRPr="0067089D">
        <w:rPr>
          <w:lang w:val="en-US"/>
        </w:rPr>
        <w:t>high amounts of non-citrullinated fibronectin/IgG immune complex (IC) were</w:t>
      </w:r>
      <w:r w:rsidR="001D092D" w:rsidRPr="0067089D">
        <w:rPr>
          <w:lang w:val="en-US"/>
        </w:rPr>
        <w:t xml:space="preserve"> identified </w:t>
      </w:r>
      <w:r w:rsidRPr="0067089D">
        <w:rPr>
          <w:lang w:val="en-US"/>
        </w:rPr>
        <w:t>in EVs</w:t>
      </w:r>
      <w:r w:rsidR="001D092D" w:rsidRPr="0067089D">
        <w:rPr>
          <w:lang w:val="en-US"/>
        </w:rPr>
        <w:t xml:space="preserve"> of RA patients</w:t>
      </w:r>
      <w:r w:rsidRPr="0067089D">
        <w:rPr>
          <w:lang w:val="en-US"/>
        </w:rPr>
        <w:t xml:space="preserve"> alone</w:t>
      </w:r>
      <w:r w:rsidR="001D092D" w:rsidRPr="0067089D">
        <w:rPr>
          <w:lang w:val="en-US"/>
        </w:rPr>
        <w:t>, indicating the possible activation of immune cells by the repre</w:t>
      </w:r>
      <w:r w:rsidRPr="0067089D">
        <w:rPr>
          <w:lang w:val="en-US"/>
        </w:rPr>
        <w:t>sentation of the</w:t>
      </w:r>
      <w:r w:rsidR="001D092D" w:rsidRPr="0067089D">
        <w:rPr>
          <w:lang w:val="en-US"/>
        </w:rPr>
        <w:t xml:space="preserve"> complex in SF during RA </w:t>
      </w:r>
      <w:r w:rsidR="001D092D" w:rsidRPr="0067089D">
        <w:rPr>
          <w:lang w:val="en-US"/>
        </w:rPr>
        <w:fldChar w:fldCharType="begin">
          <w:fldData xml:space="preserve">PEVuZE5vdGU+PENpdGU+PEF1dGhvcj5Ta3JpbmVyPC9BdXRob3I+PFllYXI+MjAwNjwvWWVhcj48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</w:fldData>
        </w:fldChar>
      </w:r>
      <w:r w:rsidR="003756B3">
        <w:rPr>
          <w:lang w:val="en-US"/>
        </w:rPr>
        <w:instrText xml:space="preserve"> ADDIN EN.CITE </w:instrText>
      </w:r>
      <w:r w:rsidR="003756B3">
        <w:rPr>
          <w:lang w:val="en-US"/>
        </w:rPr>
        <w:fldChar w:fldCharType="begin">
          <w:fldData xml:space="preserve">PEVuZE5vdGU+PENpdGU+PEF1dGhvcj5Ta3JpbmVyPC9BdXRob3I+PFllYXI+MjAwNjwvWWVhcj48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</w:fldData>
        </w:fldChar>
      </w:r>
      <w:r w:rsidR="003756B3">
        <w:rPr>
          <w:lang w:val="en-US"/>
        </w:rPr>
        <w:instrText xml:space="preserve"> ADDIN EN.CITE.DATA </w:instrText>
      </w:r>
      <w:r w:rsidR="003756B3">
        <w:rPr>
          <w:lang w:val="en-US"/>
        </w:rPr>
      </w:r>
      <w:r w:rsidR="003756B3">
        <w:rPr>
          <w:lang w:val="en-US"/>
        </w:rPr>
        <w:fldChar w:fldCharType="end"/>
      </w:r>
      <w:r w:rsidR="001D092D" w:rsidRPr="0067089D">
        <w:rPr>
          <w:lang w:val="en-US"/>
        </w:rPr>
      </w:r>
      <w:r w:rsidR="001D092D" w:rsidRPr="0067089D">
        <w:rPr>
          <w:lang w:val="en-US"/>
        </w:rPr>
        <w:fldChar w:fldCharType="separate"/>
      </w:r>
      <w:r w:rsidR="003756B3">
        <w:rPr>
          <w:noProof/>
          <w:lang w:val="en-US"/>
        </w:rPr>
        <w:t>[89]</w:t>
      </w:r>
      <w:r w:rsidR="001D092D" w:rsidRPr="0067089D">
        <w:rPr>
          <w:lang w:val="en-US"/>
        </w:rPr>
        <w:fldChar w:fldCharType="end"/>
      </w:r>
      <w:r w:rsidR="001D092D" w:rsidRPr="0067089D">
        <w:rPr>
          <w:lang w:val="en-US"/>
        </w:rPr>
        <w:t xml:space="preserve">. </w:t>
      </w:r>
    </w:p>
    <w:p w14:paraId="63BC3EF1" w14:textId="65740DC9" w:rsidR="001D092D" w:rsidRPr="0067089D" w:rsidRDefault="001D092D" w:rsidP="0057745A">
      <w:pPr>
        <w:spacing w:before="100" w:beforeAutospacing="1" w:after="100" w:afterAutospacing="1" w:line="480" w:lineRule="auto"/>
        <w:jc w:val="both"/>
        <w:rPr>
          <w:lang w:val="en-US"/>
        </w:rPr>
      </w:pPr>
      <w:r w:rsidRPr="0067089D">
        <w:rPr>
          <w:lang w:val="en-US"/>
        </w:rPr>
        <w:t>EV</w:t>
      </w:r>
      <w:r w:rsidR="0096749B" w:rsidRPr="0067089D">
        <w:rPr>
          <w:lang w:val="en-US"/>
        </w:rPr>
        <w:t>s</w:t>
      </w:r>
      <w:r w:rsidRPr="0067089D">
        <w:rPr>
          <w:lang w:val="en-US"/>
        </w:rPr>
        <w:t xml:space="preserve"> could also </w:t>
      </w:r>
      <w:r w:rsidR="00465643">
        <w:rPr>
          <w:lang w:val="en-US"/>
        </w:rPr>
        <w:t xml:space="preserve">be </w:t>
      </w:r>
      <w:r w:rsidRPr="0067089D">
        <w:rPr>
          <w:lang w:val="en-US"/>
        </w:rPr>
        <w:t xml:space="preserve">involved in </w:t>
      </w:r>
      <w:r w:rsidR="00C23CFD" w:rsidRPr="0067089D">
        <w:rPr>
          <w:lang w:val="en-US"/>
        </w:rPr>
        <w:t>response to drug therapy</w:t>
      </w:r>
      <w:r w:rsidRPr="0067089D">
        <w:rPr>
          <w:lang w:val="en-US"/>
        </w:rPr>
        <w:t xml:space="preserve"> in RA patients. The effect of disease-modifying anti-rheumatic drugs (DMARDs) on </w:t>
      </w:r>
      <w:r w:rsidR="00C23CFD" w:rsidRPr="0067089D">
        <w:rPr>
          <w:lang w:val="en-US"/>
        </w:rPr>
        <w:t xml:space="preserve">the </w:t>
      </w:r>
      <w:r w:rsidRPr="0067089D">
        <w:rPr>
          <w:lang w:val="en-US"/>
        </w:rPr>
        <w:t xml:space="preserve">EV proteome in </w:t>
      </w:r>
      <w:r w:rsidR="00C23CFD" w:rsidRPr="0067089D">
        <w:rPr>
          <w:lang w:val="en-US"/>
        </w:rPr>
        <w:t>an</w:t>
      </w:r>
      <w:r w:rsidRPr="0067089D">
        <w:rPr>
          <w:lang w:val="en-US"/>
        </w:rPr>
        <w:t xml:space="preserve"> experimental model of RA showed the inhibition of changes introduced by IL-1β. Most widely used DMARDs are methotrexate (MTX)</w:t>
      </w:r>
      <w:r w:rsidR="00C23CFD" w:rsidRPr="0067089D">
        <w:rPr>
          <w:lang w:val="en-US"/>
        </w:rPr>
        <w:t xml:space="preserve"> and salazosulfapyridine (SASP). These are</w:t>
      </w:r>
      <w:r w:rsidR="00A64BF5" w:rsidRPr="0067089D">
        <w:rPr>
          <w:lang w:val="en-US"/>
        </w:rPr>
        <w:t xml:space="preserve"> </w:t>
      </w:r>
      <w:r w:rsidR="00C23CFD" w:rsidRPr="0067089D">
        <w:rPr>
          <w:lang w:val="en-US"/>
        </w:rPr>
        <w:t>often</w:t>
      </w:r>
      <w:r w:rsidRPr="0067089D">
        <w:rPr>
          <w:lang w:val="en-US"/>
        </w:rPr>
        <w:t xml:space="preserve"> found to be more effective when used in combination. </w:t>
      </w:r>
      <w:r w:rsidRPr="0067089D">
        <w:rPr>
          <w:lang w:val="en-US"/>
        </w:rPr>
        <w:lastRenderedPageBreak/>
        <w:t>Treatment with MTX and SASP suppressed the EV proteome changes induced by IL-1β, suggesting that</w:t>
      </w:r>
      <w:r w:rsidR="00C23CFD" w:rsidRPr="0067089D">
        <w:rPr>
          <w:lang w:val="en-US"/>
        </w:rPr>
        <w:t xml:space="preserve"> changes at</w:t>
      </w:r>
      <w:r w:rsidRPr="0067089D">
        <w:rPr>
          <w:lang w:val="en-US"/>
        </w:rPr>
        <w:t xml:space="preserve"> the EV level can lead to disease mitigation </w:t>
      </w:r>
      <w:r w:rsidRPr="0067089D">
        <w:rPr>
          <w:lang w:val="en-US"/>
        </w:rPr>
        <w:fldChar w:fldCharType="begin">
          <w:fldData xml:space="preserve">PEVuZE5vdGU+PENpdGU+PEF1dGhvcj5Uc3VubzwvQXV0aG9yPjxZZWFyPjIwMTY8L1llYXI+PFJl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</w:fldData>
        </w:fldChar>
      </w:r>
      <w:r w:rsidR="003756B3">
        <w:rPr>
          <w:lang w:val="en-US"/>
        </w:rPr>
        <w:instrText xml:space="preserve"> ADDIN EN.CITE </w:instrText>
      </w:r>
      <w:r w:rsidR="003756B3">
        <w:rPr>
          <w:lang w:val="en-US"/>
        </w:rPr>
        <w:fldChar w:fldCharType="begin">
          <w:fldData xml:space="preserve">PEVuZE5vdGU+PENpdGU+PEF1dGhvcj5Uc3VubzwvQXV0aG9yPjxZZWFyPjIwMTY8L1llYXI+PFJl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90]</w:t>
      </w:r>
      <w:r w:rsidRPr="0067089D">
        <w:rPr>
          <w:lang w:val="en-US"/>
        </w:rPr>
        <w:fldChar w:fldCharType="end"/>
      </w:r>
      <w:r w:rsidRPr="0067089D">
        <w:rPr>
          <w:lang w:val="en-US"/>
        </w:rPr>
        <w:t xml:space="preserve">. </w:t>
      </w:r>
    </w:p>
    <w:p w14:paraId="47C77CA4" w14:textId="2F47120E" w:rsidR="001D092D" w:rsidRPr="0067089D" w:rsidRDefault="001D092D" w:rsidP="0057745A">
      <w:pPr>
        <w:spacing w:before="100" w:beforeAutospacing="1" w:after="100" w:afterAutospacing="1" w:line="480" w:lineRule="auto"/>
        <w:jc w:val="both"/>
        <w:rPr>
          <w:lang w:val="en-US"/>
        </w:rPr>
      </w:pPr>
      <w:r w:rsidRPr="0067089D">
        <w:rPr>
          <w:lang w:val="en-US"/>
        </w:rPr>
        <w:t>The abundance of activated macrophages in the joints of OA patients and the ability of EV</w:t>
      </w:r>
      <w:r w:rsidR="00C23CFD" w:rsidRPr="0067089D">
        <w:rPr>
          <w:lang w:val="en-US"/>
        </w:rPr>
        <w:t>s</w:t>
      </w:r>
      <w:r w:rsidRPr="0067089D">
        <w:rPr>
          <w:lang w:val="en-US"/>
        </w:rPr>
        <w:t xml:space="preserve"> to induce immune cells </w:t>
      </w:r>
      <w:r w:rsidR="00991277" w:rsidRPr="0067089D">
        <w:rPr>
          <w:lang w:val="en-US"/>
        </w:rPr>
        <w:t>could explain some of the molecular mechanisms involved in disease progression</w:t>
      </w:r>
      <w:r w:rsidR="00991277">
        <w:rPr>
          <w:lang w:val="en-US"/>
        </w:rPr>
        <w:t xml:space="preserve"> </w:t>
      </w:r>
      <w:r w:rsidRPr="0067089D">
        <w:rPr>
          <w:lang w:val="en-US"/>
        </w:rPr>
        <w:fldChar w:fldCharType="begin">
          <w:fldData xml:space="preserve">PEVuZE5vdGU+PENpdGU+PEF1dGhvcj5NYWxkYTwvQXV0aG9yPjxZZWFyPjIwMTY8L1llYXI+PFJl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==
</w:fldData>
        </w:fldChar>
      </w:r>
      <w:r w:rsidR="003756B3">
        <w:rPr>
          <w:lang w:val="en-US"/>
        </w:rPr>
        <w:instrText xml:space="preserve"> ADDIN EN.CITE </w:instrText>
      </w:r>
      <w:r w:rsidR="003756B3">
        <w:rPr>
          <w:lang w:val="en-US"/>
        </w:rPr>
        <w:fldChar w:fldCharType="begin">
          <w:fldData xml:space="preserve">PEVuZE5vdGU+PENpdGU+PEF1dGhvcj5NYWxkYTwvQXV0aG9yPjxZZWFyPjIwMTY8L1llYXI+PFJl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==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91,92]</w:t>
      </w:r>
      <w:r w:rsidRPr="0067089D">
        <w:rPr>
          <w:lang w:val="en-US"/>
        </w:rPr>
        <w:fldChar w:fldCharType="end"/>
      </w:r>
      <w:r w:rsidRPr="0067089D">
        <w:rPr>
          <w:lang w:val="en-US"/>
        </w:rPr>
        <w:t>. Macrophages extracted from blood and stimulated with SF-derived EV</w:t>
      </w:r>
      <w:r w:rsidR="00C23CFD" w:rsidRPr="0067089D">
        <w:rPr>
          <w:lang w:val="en-US"/>
        </w:rPr>
        <w:t>s</w:t>
      </w:r>
      <w:r w:rsidRPr="0067089D">
        <w:rPr>
          <w:lang w:val="en-US"/>
        </w:rPr>
        <w:t xml:space="preserve"> from OA patient demonstrated u</w:t>
      </w:r>
      <w:r w:rsidR="00A64BF5" w:rsidRPr="0067089D">
        <w:rPr>
          <w:lang w:val="en-US"/>
        </w:rPr>
        <w:t>pregulation of IL-1β at the</w:t>
      </w:r>
      <w:r w:rsidRPr="0067089D">
        <w:rPr>
          <w:lang w:val="en-US"/>
        </w:rPr>
        <w:t xml:space="preserve"> mRNA and protein level, however TNFα, IL-10 and IL-6 levels were </w:t>
      </w:r>
      <w:r w:rsidR="00C23CFD" w:rsidRPr="0067089D">
        <w:rPr>
          <w:lang w:val="en-US"/>
        </w:rPr>
        <w:t>un</w:t>
      </w:r>
      <w:r w:rsidRPr="0067089D">
        <w:rPr>
          <w:lang w:val="en-US"/>
        </w:rPr>
        <w:t>changed. Moreover, EV</w:t>
      </w:r>
      <w:r w:rsidR="00C23CFD" w:rsidRPr="0067089D">
        <w:rPr>
          <w:lang w:val="en-US"/>
        </w:rPr>
        <w:t>s</w:t>
      </w:r>
      <w:r w:rsidRPr="0067089D">
        <w:rPr>
          <w:lang w:val="en-US"/>
        </w:rPr>
        <w:t xml:space="preserve"> stimulated the production of CC</w:t>
      </w:r>
      <w:r w:rsidR="00C23CFD" w:rsidRPr="0067089D">
        <w:rPr>
          <w:lang w:val="en-US"/>
        </w:rPr>
        <w:t>L20, CCL15 and CXCL1 chemokines and subsequent</w:t>
      </w:r>
      <w:r w:rsidRPr="0067089D">
        <w:rPr>
          <w:lang w:val="en-US"/>
        </w:rPr>
        <w:t xml:space="preserve"> release of</w:t>
      </w:r>
      <w:r w:rsidR="0028755B">
        <w:rPr>
          <w:lang w:val="en-US"/>
        </w:rPr>
        <w:t xml:space="preserve"> matrix metalloproteinase 12</w:t>
      </w:r>
      <w:r w:rsidRPr="0067089D">
        <w:rPr>
          <w:lang w:val="en-US"/>
        </w:rPr>
        <w:t xml:space="preserve"> </w:t>
      </w:r>
      <w:r w:rsidR="0028755B">
        <w:rPr>
          <w:lang w:val="en-US"/>
        </w:rPr>
        <w:t>(</w:t>
      </w:r>
      <w:r w:rsidRPr="0067089D">
        <w:rPr>
          <w:lang w:val="en-US"/>
        </w:rPr>
        <w:t>MMP</w:t>
      </w:r>
      <w:r w:rsidR="0028755B">
        <w:rPr>
          <w:lang w:val="en-US"/>
        </w:rPr>
        <w:t>-</w:t>
      </w:r>
      <w:r w:rsidRPr="0067089D">
        <w:rPr>
          <w:lang w:val="en-US"/>
        </w:rPr>
        <w:t>12</w:t>
      </w:r>
      <w:r w:rsidR="0028755B">
        <w:rPr>
          <w:lang w:val="en-US"/>
        </w:rPr>
        <w:t>)</w:t>
      </w:r>
      <w:r w:rsidRPr="0067089D">
        <w:rPr>
          <w:lang w:val="en-US"/>
        </w:rPr>
        <w:t xml:space="preserve"> and MMP</w:t>
      </w:r>
      <w:r w:rsidR="0028755B">
        <w:rPr>
          <w:lang w:val="en-US"/>
        </w:rPr>
        <w:t>-</w:t>
      </w:r>
      <w:r w:rsidRPr="0067089D">
        <w:rPr>
          <w:lang w:val="en-US"/>
        </w:rPr>
        <w:t>7 in macrophages. SF-derived EV</w:t>
      </w:r>
      <w:r w:rsidR="00C23CFD" w:rsidRPr="0067089D">
        <w:rPr>
          <w:lang w:val="en-US"/>
        </w:rPr>
        <w:t>s from OA patients have</w:t>
      </w:r>
      <w:r w:rsidRPr="0067089D">
        <w:rPr>
          <w:lang w:val="en-US"/>
        </w:rPr>
        <w:t xml:space="preserve"> distinct pro-inflammatory properties, which could affect joint homeostasis and initiate cartilage degradation </w:t>
      </w:r>
      <w:r w:rsidRPr="0067089D">
        <w:rPr>
          <w:lang w:val="en-US"/>
        </w:rPr>
        <w:fldChar w:fldCharType="begin">
          <w:fldData xml:space="preserve">PEVuZE5vdGU+PENpdGU+PEF1dGhvcj5Eb21lbmlzPC9BdXRob3I+PFllYXI+MjAxNzwvWWVhcj48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</w:fldData>
        </w:fldChar>
      </w:r>
      <w:r w:rsidR="003756B3">
        <w:rPr>
          <w:lang w:val="en-US"/>
        </w:rPr>
        <w:instrText xml:space="preserve"> ADDIN EN.CITE </w:instrText>
      </w:r>
      <w:r w:rsidR="003756B3">
        <w:rPr>
          <w:lang w:val="en-US"/>
        </w:rPr>
        <w:fldChar w:fldCharType="begin">
          <w:fldData xml:space="preserve">PEVuZE5vdGU+PENpdGU+PEF1dGhvcj5Eb21lbmlzPC9BdXRob3I+PFllYXI+MjAxNzwvWWVhcj48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93]</w:t>
      </w:r>
      <w:r w:rsidRPr="0067089D">
        <w:rPr>
          <w:lang w:val="en-US"/>
        </w:rPr>
        <w:fldChar w:fldCharType="end"/>
      </w:r>
      <w:r w:rsidRPr="0067089D">
        <w:rPr>
          <w:lang w:val="en-US"/>
        </w:rPr>
        <w:t xml:space="preserve">. </w:t>
      </w:r>
    </w:p>
    <w:p w14:paraId="2BE4B17C" w14:textId="1581A251" w:rsidR="0056667F" w:rsidRPr="0067089D" w:rsidRDefault="00C23CFD" w:rsidP="0057745A">
      <w:pPr>
        <w:autoSpaceDE w:val="0"/>
        <w:autoSpaceDN w:val="0"/>
        <w:adjustRightInd w:val="0"/>
        <w:spacing w:before="100" w:beforeAutospacing="1" w:after="100" w:afterAutospacing="1" w:line="480" w:lineRule="auto"/>
        <w:jc w:val="both"/>
        <w:rPr>
          <w:rFonts w:cstheme="minorHAnsi"/>
          <w:color w:val="000000"/>
        </w:rPr>
      </w:pPr>
      <w:r w:rsidRPr="0067089D">
        <w:rPr>
          <w:lang w:val="en-US"/>
        </w:rPr>
        <w:t>SF E</w:t>
      </w:r>
      <w:r w:rsidR="00555303">
        <w:rPr>
          <w:lang w:val="en-US"/>
        </w:rPr>
        <w:t>V</w:t>
      </w:r>
      <w:r w:rsidRPr="0067089D">
        <w:rPr>
          <w:lang w:val="en-US"/>
        </w:rPr>
        <w:t xml:space="preserve"> proteomics is an exciting novel fi</w:t>
      </w:r>
      <w:r w:rsidR="00465643">
        <w:rPr>
          <w:lang w:val="en-US"/>
        </w:rPr>
        <w:t>el</w:t>
      </w:r>
      <w:r w:rsidRPr="0067089D">
        <w:rPr>
          <w:lang w:val="en-US"/>
        </w:rPr>
        <w:t xml:space="preserve">d. </w:t>
      </w:r>
      <w:r w:rsidR="001D092D" w:rsidRPr="0067089D">
        <w:rPr>
          <w:lang w:val="en-US"/>
        </w:rPr>
        <w:t>EV</w:t>
      </w:r>
      <w:r w:rsidRPr="0067089D">
        <w:rPr>
          <w:lang w:val="en-US"/>
        </w:rPr>
        <w:t>s</w:t>
      </w:r>
      <w:r w:rsidR="001D092D" w:rsidRPr="0067089D">
        <w:rPr>
          <w:lang w:val="en-US"/>
        </w:rPr>
        <w:t xml:space="preserve"> play</w:t>
      </w:r>
      <w:r w:rsidRPr="0067089D">
        <w:rPr>
          <w:lang w:val="en-US"/>
        </w:rPr>
        <w:t xml:space="preserve"> an important</w:t>
      </w:r>
      <w:r w:rsidR="001D092D" w:rsidRPr="0067089D">
        <w:rPr>
          <w:lang w:val="en-US"/>
        </w:rPr>
        <w:t xml:space="preserve"> role in homeostasis of joint</w:t>
      </w:r>
      <w:r w:rsidR="00010108">
        <w:rPr>
          <w:lang w:val="en-US"/>
        </w:rPr>
        <w:t>s</w:t>
      </w:r>
      <w:r w:rsidR="001D092D" w:rsidRPr="0067089D">
        <w:rPr>
          <w:lang w:val="en-US"/>
        </w:rPr>
        <w:t xml:space="preserve"> by transferring </w:t>
      </w:r>
      <w:r w:rsidR="006C62F2" w:rsidRPr="0067089D">
        <w:rPr>
          <w:lang w:val="en-US"/>
        </w:rPr>
        <w:t>signaling</w:t>
      </w:r>
      <w:r w:rsidR="001D092D" w:rsidRPr="0067089D">
        <w:rPr>
          <w:lang w:val="en-US"/>
        </w:rPr>
        <w:t xml:space="preserve"> molecules in the SF</w:t>
      </w:r>
      <w:r w:rsidRPr="0067089D">
        <w:rPr>
          <w:lang w:val="en-US"/>
        </w:rPr>
        <w:t>,</w:t>
      </w:r>
      <w:r w:rsidR="001D092D" w:rsidRPr="0067089D">
        <w:rPr>
          <w:lang w:val="en-US"/>
        </w:rPr>
        <w:t xml:space="preserve"> and changes in the EV profile could </w:t>
      </w:r>
      <w:r w:rsidRPr="0067089D">
        <w:rPr>
          <w:lang w:val="en-US"/>
        </w:rPr>
        <w:t>prevent</w:t>
      </w:r>
      <w:r w:rsidR="001D092D" w:rsidRPr="0067089D">
        <w:rPr>
          <w:lang w:val="en-US"/>
        </w:rPr>
        <w:t xml:space="preserve"> the progression of the disease. </w:t>
      </w:r>
      <w:r w:rsidRPr="0067089D">
        <w:rPr>
          <w:lang w:val="en-US"/>
        </w:rPr>
        <w:t xml:space="preserve">The </w:t>
      </w:r>
      <w:r w:rsidR="001D092D" w:rsidRPr="0067089D">
        <w:rPr>
          <w:lang w:val="en-US"/>
        </w:rPr>
        <w:t>size and relatively low abundance of EV</w:t>
      </w:r>
      <w:r w:rsidRPr="0067089D">
        <w:rPr>
          <w:lang w:val="en-US"/>
        </w:rPr>
        <w:t>s</w:t>
      </w:r>
      <w:r w:rsidR="001D092D" w:rsidRPr="0067089D">
        <w:rPr>
          <w:lang w:val="en-US"/>
        </w:rPr>
        <w:t xml:space="preserve"> demand</w:t>
      </w:r>
      <w:r w:rsidRPr="0067089D">
        <w:rPr>
          <w:lang w:val="en-US"/>
        </w:rPr>
        <w:t>s</w:t>
      </w:r>
      <w:r w:rsidR="001D092D" w:rsidRPr="0067089D">
        <w:rPr>
          <w:lang w:val="en-US"/>
        </w:rPr>
        <w:t xml:space="preserve"> robust extraction </w:t>
      </w:r>
      <w:r w:rsidRPr="0067089D">
        <w:rPr>
          <w:lang w:val="en-US"/>
        </w:rPr>
        <w:t xml:space="preserve">techniques for proteomics but </w:t>
      </w:r>
      <w:r w:rsidR="001D092D" w:rsidRPr="0067089D">
        <w:rPr>
          <w:lang w:val="en-US"/>
        </w:rPr>
        <w:t>w</w:t>
      </w:r>
      <w:r w:rsidRPr="0067089D">
        <w:rPr>
          <w:lang w:val="en-US"/>
        </w:rPr>
        <w:t>ith high specificity for vesicular protein</w:t>
      </w:r>
      <w:r w:rsidR="001D092D" w:rsidRPr="0067089D">
        <w:rPr>
          <w:lang w:val="en-US"/>
        </w:rPr>
        <w:t xml:space="preserve">s. Furthermore, the employment of </w:t>
      </w:r>
      <w:r w:rsidR="006D1DFA">
        <w:rPr>
          <w:lang w:val="en-US"/>
        </w:rPr>
        <w:t>MS</w:t>
      </w:r>
      <w:r w:rsidRPr="0067089D">
        <w:rPr>
          <w:lang w:val="en-US"/>
        </w:rPr>
        <w:t xml:space="preserve"> proteomics technique</w:t>
      </w:r>
      <w:r w:rsidR="00010108">
        <w:rPr>
          <w:lang w:val="en-US"/>
        </w:rPr>
        <w:t>s</w:t>
      </w:r>
      <w:r w:rsidRPr="0067089D">
        <w:rPr>
          <w:lang w:val="en-US"/>
        </w:rPr>
        <w:t xml:space="preserve"> could</w:t>
      </w:r>
      <w:r w:rsidR="001D092D" w:rsidRPr="0067089D">
        <w:rPr>
          <w:lang w:val="en-US"/>
        </w:rPr>
        <w:t xml:space="preserve"> be used to understand the broad </w:t>
      </w:r>
      <w:r w:rsidRPr="0067089D">
        <w:rPr>
          <w:lang w:val="en-US"/>
        </w:rPr>
        <w:t>range</w:t>
      </w:r>
      <w:r w:rsidR="001D092D" w:rsidRPr="0067089D">
        <w:rPr>
          <w:lang w:val="en-US"/>
        </w:rPr>
        <w:t xml:space="preserve"> of these particles in SF and the proteins enclosed </w:t>
      </w:r>
      <w:r w:rsidRPr="0067089D">
        <w:rPr>
          <w:lang w:val="en-US"/>
        </w:rPr>
        <w:t>within them, i</w:t>
      </w:r>
      <w:r w:rsidR="001D092D" w:rsidRPr="0067089D">
        <w:rPr>
          <w:lang w:val="en-US"/>
        </w:rPr>
        <w:t>ncluding the identification and quantif</w:t>
      </w:r>
      <w:r w:rsidRPr="0067089D">
        <w:rPr>
          <w:lang w:val="en-US"/>
        </w:rPr>
        <w:t>ication of PTM proteins that may</w:t>
      </w:r>
      <w:r w:rsidR="001D092D" w:rsidRPr="0067089D">
        <w:rPr>
          <w:lang w:val="en-US"/>
        </w:rPr>
        <w:t xml:space="preserve"> elucidate disease progression and </w:t>
      </w:r>
      <w:r w:rsidRPr="0067089D">
        <w:rPr>
          <w:lang w:val="en-US"/>
        </w:rPr>
        <w:t>response to therapy</w:t>
      </w:r>
      <w:r w:rsidR="001D092D" w:rsidRPr="0067089D">
        <w:rPr>
          <w:lang w:val="en-US"/>
        </w:rPr>
        <w:t>.</w:t>
      </w:r>
    </w:p>
    <w:p w14:paraId="7F79AC86" w14:textId="7B584DED" w:rsidR="00823444" w:rsidRPr="00507A2F" w:rsidRDefault="00823444" w:rsidP="00507A2F">
      <w:pPr>
        <w:pStyle w:val="ListParagraph"/>
        <w:numPr>
          <w:ilvl w:val="0"/>
          <w:numId w:val="4"/>
        </w:numPr>
        <w:autoSpaceDE w:val="0"/>
        <w:autoSpaceDN w:val="0"/>
        <w:adjustRightInd w:val="0"/>
        <w:spacing w:after="0" w:line="480" w:lineRule="auto"/>
        <w:ind w:left="142" w:firstLine="0"/>
        <w:jc w:val="both"/>
        <w:rPr>
          <w:rFonts w:cstheme="minorHAnsi"/>
        </w:rPr>
      </w:pPr>
      <w:r w:rsidRPr="00507A2F">
        <w:rPr>
          <w:rFonts w:cstheme="minorHAnsi"/>
        </w:rPr>
        <w:t>Applications in clinical disease</w:t>
      </w:r>
    </w:p>
    <w:p w14:paraId="40544142" w14:textId="77777777" w:rsidR="00507A2F" w:rsidRPr="00507A2F" w:rsidRDefault="00507A2F" w:rsidP="00507A2F">
      <w:pPr>
        <w:pStyle w:val="ListParagraph"/>
        <w:autoSpaceDE w:val="0"/>
        <w:autoSpaceDN w:val="0"/>
        <w:adjustRightInd w:val="0"/>
        <w:spacing w:after="0" w:line="480" w:lineRule="auto"/>
        <w:ind w:left="502"/>
        <w:jc w:val="both"/>
        <w:rPr>
          <w:rFonts w:cstheme="minorHAnsi"/>
        </w:rPr>
      </w:pPr>
    </w:p>
    <w:p w14:paraId="79DC7FA5" w14:textId="19CF6ED0" w:rsidR="00A64BF5" w:rsidRPr="008D50D5" w:rsidRDefault="00507A2F" w:rsidP="008821D1">
      <w:pPr>
        <w:autoSpaceDE w:val="0"/>
        <w:autoSpaceDN w:val="0"/>
        <w:adjustRightInd w:val="0"/>
        <w:spacing w:after="0" w:line="480" w:lineRule="auto"/>
        <w:jc w:val="both"/>
        <w:rPr>
          <w:rFonts w:cstheme="minorHAnsi"/>
        </w:rPr>
      </w:pPr>
      <w:r w:rsidRPr="008D50D5">
        <w:rPr>
          <w:rFonts w:cstheme="minorHAnsi"/>
        </w:rPr>
        <w:t>5.1</w:t>
      </w:r>
      <w:r w:rsidR="00A64BF5" w:rsidRPr="008D50D5">
        <w:rPr>
          <w:rFonts w:cstheme="minorHAnsi"/>
        </w:rPr>
        <w:t xml:space="preserve">. </w:t>
      </w:r>
      <w:r w:rsidR="00EF53E0" w:rsidRPr="008D50D5">
        <w:rPr>
          <w:rFonts w:cstheme="minorHAnsi"/>
        </w:rPr>
        <w:t>Osteoarthritis</w:t>
      </w:r>
    </w:p>
    <w:p w14:paraId="672A0157" w14:textId="0D7F42C0" w:rsidR="006A5C25" w:rsidRPr="008D50D5" w:rsidRDefault="007E4D93" w:rsidP="000170A9">
      <w:pPr>
        <w:autoSpaceDE w:val="0"/>
        <w:autoSpaceDN w:val="0"/>
        <w:adjustRightInd w:val="0"/>
        <w:spacing w:before="100" w:beforeAutospacing="1" w:after="100" w:afterAutospacing="1" w:line="480" w:lineRule="auto"/>
        <w:jc w:val="both"/>
        <w:rPr>
          <w:rFonts w:cstheme="minorHAnsi"/>
        </w:rPr>
      </w:pPr>
      <w:r w:rsidRPr="008D50D5">
        <w:rPr>
          <w:rFonts w:cstheme="minorHAnsi"/>
        </w:rPr>
        <w:t xml:space="preserve">OA is </w:t>
      </w:r>
      <w:r w:rsidR="00240B2D" w:rsidRPr="008D50D5">
        <w:rPr>
          <w:rFonts w:cstheme="minorHAnsi"/>
        </w:rPr>
        <w:t xml:space="preserve">the most common form of arthritis, </w:t>
      </w:r>
      <w:r w:rsidRPr="008D50D5">
        <w:rPr>
          <w:rFonts w:cstheme="minorHAnsi"/>
        </w:rPr>
        <w:t xml:space="preserve">an age-related musculoskeletal disease, characterised by </w:t>
      </w:r>
      <w:r w:rsidR="00597D95" w:rsidRPr="008D50D5">
        <w:rPr>
          <w:rFonts w:cstheme="minorHAnsi"/>
        </w:rPr>
        <w:t>degeneration of articular cartilage, sclerosis of subchondral bone, synovitis and bone proliferation abnormalities</w:t>
      </w:r>
      <w:r w:rsidR="008E1D08" w:rsidRPr="008D50D5">
        <w:rPr>
          <w:rFonts w:cstheme="minorHAnsi"/>
        </w:rPr>
        <w:t xml:space="preserve"> </w:t>
      </w:r>
      <w:r w:rsidR="008E1D08" w:rsidRPr="008D50D5">
        <w:rPr>
          <w:rFonts w:cstheme="minorHAnsi"/>
        </w:rPr>
        <w:fldChar w:fldCharType="begin">
          <w:fldData xml:space="preserve">PEVuZE5vdGU+PENpdGU+PEF1dGhvcj5LcmFtZXI8L0F1dGhvcj48WWVhcj4yMDE0PC9ZZWFyPjxS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</w:fldData>
        </w:fldChar>
      </w:r>
      <w:r w:rsidR="003756B3">
        <w:rPr>
          <w:rFonts w:cstheme="minorHAnsi"/>
        </w:rPr>
        <w:instrText xml:space="preserve"> ADDIN EN.CITE </w:instrText>
      </w:r>
      <w:r w:rsidR="003756B3">
        <w:rPr>
          <w:rFonts w:cstheme="minorHAnsi"/>
        </w:rPr>
        <w:fldChar w:fldCharType="begin">
          <w:fldData xml:space="preserve">PEVuZE5vdGU+PENpdGU+PEF1dGhvcj5LcmFtZXI8L0F1dGhvcj48WWVhcj4yMDE0PC9ZZWFyPjxS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sidR="008E1D08" w:rsidRPr="008D50D5">
        <w:rPr>
          <w:rFonts w:cstheme="minorHAnsi"/>
        </w:rPr>
      </w:r>
      <w:r w:rsidR="008E1D08" w:rsidRPr="008D50D5">
        <w:rPr>
          <w:rFonts w:cstheme="minorHAnsi"/>
        </w:rPr>
        <w:fldChar w:fldCharType="separate"/>
      </w:r>
      <w:r w:rsidR="003756B3">
        <w:rPr>
          <w:rFonts w:cstheme="minorHAnsi"/>
          <w:noProof/>
        </w:rPr>
        <w:t>[94-96]</w:t>
      </w:r>
      <w:r w:rsidR="008E1D08" w:rsidRPr="008D50D5">
        <w:rPr>
          <w:rFonts w:cstheme="minorHAnsi"/>
        </w:rPr>
        <w:fldChar w:fldCharType="end"/>
      </w:r>
      <w:r w:rsidR="00590E8E" w:rsidRPr="008D50D5">
        <w:rPr>
          <w:rFonts w:cstheme="minorHAnsi"/>
        </w:rPr>
        <w:t xml:space="preserve">. </w:t>
      </w:r>
      <w:r w:rsidR="00FE2C1A" w:rsidRPr="008D50D5">
        <w:rPr>
          <w:rFonts w:cs="Times New Roman"/>
        </w:rPr>
        <w:t>Cartilage e</w:t>
      </w:r>
      <w:r w:rsidR="0067089D" w:rsidRPr="008D50D5">
        <w:rPr>
          <w:rFonts w:cs="Times New Roman"/>
        </w:rPr>
        <w:t>xtracellular matrix (ECM)</w:t>
      </w:r>
      <w:r w:rsidR="00FE2C1A" w:rsidRPr="008D50D5">
        <w:rPr>
          <w:rFonts w:cs="Times New Roman"/>
        </w:rPr>
        <w:t xml:space="preserve"> degradation is primarily driven through</w:t>
      </w:r>
      <w:r w:rsidR="00BB7498" w:rsidRPr="008D50D5">
        <w:rPr>
          <w:rFonts w:cstheme="minorHAnsi"/>
        </w:rPr>
        <w:t xml:space="preserve"> </w:t>
      </w:r>
      <w:r w:rsidR="00FE2C1A" w:rsidRPr="008D50D5">
        <w:rPr>
          <w:rFonts w:cstheme="minorHAnsi"/>
        </w:rPr>
        <w:t xml:space="preserve">increased enzymatic activity of multiple MMPs and a disintegrin and metalloproteinases with </w:t>
      </w:r>
      <w:r w:rsidR="00FE2C1A" w:rsidRPr="008D50D5">
        <w:rPr>
          <w:rFonts w:cstheme="minorHAnsi"/>
        </w:rPr>
        <w:lastRenderedPageBreak/>
        <w:t xml:space="preserve">thrombospondin motifs (ADAMTSs), although </w:t>
      </w:r>
      <w:r w:rsidR="003A6211" w:rsidRPr="008D50D5">
        <w:rPr>
          <w:rFonts w:cstheme="minorHAnsi"/>
        </w:rPr>
        <w:t>the underlying pathogenesis of OA is yet to be fully understood</w:t>
      </w:r>
      <w:r w:rsidR="000175C2" w:rsidRPr="008D50D5">
        <w:rPr>
          <w:rFonts w:cstheme="minorHAnsi"/>
        </w:rPr>
        <w:t xml:space="preserve"> </w:t>
      </w:r>
      <w:r w:rsidR="000175C2" w:rsidRPr="008D50D5">
        <w:rPr>
          <w:rFonts w:cstheme="minorHAnsi"/>
        </w:rPr>
        <w:fldChar w:fldCharType="begin">
          <w:fldData xml:space="preserve">PEVuZE5vdGU+PENpdGU+PEF1dGhvcj5MaTwvQXV0aG9yPjxZZWFyPjIwMDc8L1llYXI+PFJlY051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=
</w:fldData>
        </w:fldChar>
      </w:r>
      <w:r w:rsidR="003756B3">
        <w:rPr>
          <w:rFonts w:cstheme="minorHAnsi"/>
        </w:rPr>
        <w:instrText xml:space="preserve"> ADDIN EN.CITE </w:instrText>
      </w:r>
      <w:r w:rsidR="003756B3">
        <w:rPr>
          <w:rFonts w:cstheme="minorHAnsi"/>
        </w:rPr>
        <w:fldChar w:fldCharType="begin">
          <w:fldData xml:space="preserve">PEVuZE5vdGU+PENpdGU+PEF1dGhvcj5MaTwvQXV0aG9yPjxZZWFyPjIwMDc8L1llYXI+PFJlY051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=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sidR="000175C2" w:rsidRPr="008D50D5">
        <w:rPr>
          <w:rFonts w:cstheme="minorHAnsi"/>
        </w:rPr>
      </w:r>
      <w:r w:rsidR="000175C2" w:rsidRPr="008D50D5">
        <w:rPr>
          <w:rFonts w:cstheme="minorHAnsi"/>
        </w:rPr>
        <w:fldChar w:fldCharType="separate"/>
      </w:r>
      <w:r w:rsidR="003756B3">
        <w:rPr>
          <w:rFonts w:cstheme="minorHAnsi"/>
          <w:noProof/>
        </w:rPr>
        <w:t>[97-99]</w:t>
      </w:r>
      <w:r w:rsidR="000175C2" w:rsidRPr="008D50D5">
        <w:rPr>
          <w:rFonts w:cstheme="minorHAnsi"/>
        </w:rPr>
        <w:fldChar w:fldCharType="end"/>
      </w:r>
      <w:r w:rsidR="000175C2" w:rsidRPr="008D50D5">
        <w:rPr>
          <w:rFonts w:cstheme="minorHAnsi"/>
        </w:rPr>
        <w:t xml:space="preserve">. </w:t>
      </w:r>
      <w:r w:rsidR="00AE5BA1" w:rsidRPr="008D50D5">
        <w:rPr>
          <w:rFonts w:cstheme="minorHAnsi"/>
        </w:rPr>
        <w:t xml:space="preserve">OA is usually diagnosed </w:t>
      </w:r>
      <w:r w:rsidR="00F36247" w:rsidRPr="008D50D5">
        <w:rPr>
          <w:rFonts w:cstheme="minorHAnsi"/>
        </w:rPr>
        <w:t>through a patient’s history, physical examination and plain radiography</w:t>
      </w:r>
      <w:r w:rsidR="008E1D08" w:rsidRPr="008D50D5">
        <w:rPr>
          <w:rFonts w:cstheme="minorHAnsi"/>
        </w:rPr>
        <w:t xml:space="preserve"> </w:t>
      </w:r>
      <w:r w:rsidR="008E1D08" w:rsidRPr="008D50D5">
        <w:rPr>
          <w:rFonts w:cstheme="minorHAnsi"/>
        </w:rPr>
        <w:fldChar w:fldCharType="begin"/>
      </w:r>
      <w:r w:rsidR="003756B3">
        <w:rPr>
          <w:rFonts w:cstheme="minorHAnsi"/>
        </w:rPr>
        <w:instrText xml:space="preserve"> ADDIN EN.CITE &lt;EndNote&gt;&lt;Cite&gt;&lt;Author&gt;Sinusas&lt;/Author&gt;&lt;Year&gt;2012&lt;/Year&gt;&lt;RecNum&gt;823&lt;/RecNum&gt;&lt;DisplayText&gt;[100]&lt;/DisplayText&gt;&lt;record&gt;&lt;rec-number&gt;823&lt;/rec-number&gt;&lt;foreign-keys&gt;&lt;key app="EN" db-id="xxd2pawa49tr59ess5zvesa9e5efrfp55s5t" timestamp="1542011469"&gt;823&lt;/key&gt;&lt;/foreign-keys&gt;&lt;ref-type name="Journal Article"&gt;17&lt;/ref-type&gt;&lt;contributors&gt;&lt;authors&gt;&lt;author&gt;Sinusas, Keith&lt;/author&gt;&lt;/authors&gt;&lt;/contributors&gt;&lt;titles&gt;&lt;title&gt;Osteoarthritis: Diagnosis and Treatment&lt;/title&gt;&lt;secondary-title&gt;American Family Physician&lt;/secondary-title&gt;&lt;/titles&gt;&lt;pages&gt;49-56&lt;/pages&gt;&lt;volume&gt;85&lt;/volume&gt;&lt;dates&gt;&lt;year&gt;2012&lt;/year&gt;&lt;/dates&gt;&lt;publisher&gt;American Academy of Family Physicians&lt;/publisher&gt;&lt;urls&gt;&lt;/urls&gt;&lt;/record&gt;&lt;/Cite&gt;&lt;/EndNote&gt;</w:instrText>
      </w:r>
      <w:r w:rsidR="008E1D08" w:rsidRPr="008D50D5">
        <w:rPr>
          <w:rFonts w:cstheme="minorHAnsi"/>
        </w:rPr>
        <w:fldChar w:fldCharType="separate"/>
      </w:r>
      <w:r w:rsidR="003756B3">
        <w:rPr>
          <w:rFonts w:cstheme="minorHAnsi"/>
          <w:noProof/>
        </w:rPr>
        <w:t>[100]</w:t>
      </w:r>
      <w:r w:rsidR="008E1D08" w:rsidRPr="008D50D5">
        <w:rPr>
          <w:rFonts w:cstheme="minorHAnsi"/>
        </w:rPr>
        <w:fldChar w:fldCharType="end"/>
      </w:r>
      <w:r w:rsidR="008E1D08" w:rsidRPr="008D50D5">
        <w:rPr>
          <w:rFonts w:cstheme="minorHAnsi"/>
        </w:rPr>
        <w:t xml:space="preserve">. </w:t>
      </w:r>
      <w:r w:rsidR="00333036" w:rsidRPr="008D50D5">
        <w:rPr>
          <w:rFonts w:cstheme="minorHAnsi"/>
        </w:rPr>
        <w:t>However, due to the insidious nature of OA disease progression, substantial joint pathology is already present at the time of diagnosis</w:t>
      </w:r>
      <w:r w:rsidR="008E1D08" w:rsidRPr="008D50D5">
        <w:rPr>
          <w:rFonts w:cstheme="minorHAnsi"/>
        </w:rPr>
        <w:t xml:space="preserve"> </w:t>
      </w:r>
      <w:r w:rsidR="008E1D08" w:rsidRPr="008D50D5">
        <w:rPr>
          <w:rFonts w:cstheme="minorHAnsi"/>
        </w:rPr>
        <w:fldChar w:fldCharType="begin"/>
      </w:r>
      <w:r w:rsidR="003756B3">
        <w:rPr>
          <w:rFonts w:cstheme="minorHAnsi"/>
        </w:rPr>
        <w:instrText xml:space="preserve"> ADDIN EN.CITE &lt;EndNote&gt;&lt;Cite&gt;&lt;Author&gt;Brommer&lt;/Author&gt;&lt;Year&gt;2003&lt;/Year&gt;&lt;RecNum&gt;770&lt;/RecNum&gt;&lt;DisplayText&gt;[101]&lt;/DisplayText&gt;&lt;record&gt;&lt;rec-number&gt;770&lt;/rec-number&gt;&lt;foreign-keys&gt;&lt;key app="EN" db-id="xxd2pawa49tr59ess5zvesa9e5efrfp55s5t" timestamp="0"&gt;770&lt;/key&gt;&lt;/foreign-keys&gt;&lt;ref-type name="Journal Article"&gt;17&lt;/ref-type&gt;&lt;contributors&gt;&lt;authors&gt;&lt;author&gt;Brommer, H&lt;/author&gt;&lt;author&gt;van Weeren, P R&lt;/author&gt;&lt;author&gt;Brama, P A&lt;/author&gt;&lt;/authors&gt;&lt;/contributors&gt;&lt;titles&gt;&lt;title&gt;New approach for quantitative assessment of articular cartilage degeneration in horses with osteoarthritis&lt;/title&gt;&lt;secondary-title&gt;Am J Vet Res&lt;/secondary-title&gt;&lt;/titles&gt;&lt;periodical&gt;&lt;full-title&gt;Am J Vet Res&lt;/full-title&gt;&lt;abbr-1&gt;American journal of veterinary research&lt;/abbr-1&gt;&lt;/periodical&gt;&lt;pages&gt;83-87&lt;/pages&gt;&lt;volume&gt;64&lt;/volume&gt;&lt;keywords&gt;&lt;keyword&gt;Animals&lt;/keyword&gt;&lt;keyword&gt;Cartilage, Articular/*pathology&lt;/keyword&gt;&lt;keyword&gt;Horse Diseases/*pathology&lt;/keyword&gt;&lt;keyword&gt;Horses&lt;/keyword&gt;&lt;keyword&gt;Image Processing, Computer-Assisted&lt;/keyword&gt;&lt;keyword&gt;Ink&lt;/keyword&gt;&lt;keyword&gt;Joints/pathology&lt;/keyword&gt;&lt;keyword&gt;Osteoarthritis/diagnosis/pathology/*veterinary&lt;/keyword&gt;&lt;keyword&gt;Reproducibility of Results&lt;/keyword&gt;&lt;/keywords&gt;&lt;dates&gt;&lt;year&gt;2003&lt;/year&gt;&lt;/dates&gt;&lt;isbn&gt;0002-9645 (Print)&amp;#xD;0002-9645 (Linking)&lt;/isbn&gt;&lt;accession-num&gt;12518883&lt;/accession-num&gt;&lt;urls&gt;&lt;/urls&gt;&lt;research-notes&gt;Brommer, Harold&amp;#xD;van Weeren, P Rene&amp;#xD;Brama, Pieter A J&amp;#xD;eng&amp;#xD;2003/01/10 04:00&amp;#xD;Am J Vet Res. 2003 Jan;64(1):83-7.&lt;/research-notes&gt;&lt;/record&gt;&lt;/Cite&gt;&lt;/EndNote&gt;</w:instrText>
      </w:r>
      <w:r w:rsidR="008E1D08" w:rsidRPr="008D50D5">
        <w:rPr>
          <w:rFonts w:cstheme="minorHAnsi"/>
        </w:rPr>
        <w:fldChar w:fldCharType="separate"/>
      </w:r>
      <w:r w:rsidR="003756B3">
        <w:rPr>
          <w:rFonts w:cstheme="minorHAnsi"/>
          <w:noProof/>
        </w:rPr>
        <w:t>[101]</w:t>
      </w:r>
      <w:r w:rsidR="008E1D08" w:rsidRPr="008D50D5">
        <w:rPr>
          <w:rFonts w:cstheme="minorHAnsi"/>
        </w:rPr>
        <w:fldChar w:fldCharType="end"/>
      </w:r>
      <w:r w:rsidR="008E1D08" w:rsidRPr="008D50D5">
        <w:rPr>
          <w:rFonts w:cstheme="minorHAnsi"/>
        </w:rPr>
        <w:t xml:space="preserve">. </w:t>
      </w:r>
      <w:r w:rsidR="00115299" w:rsidRPr="008D50D5">
        <w:rPr>
          <w:rFonts w:cstheme="minorHAnsi"/>
        </w:rPr>
        <w:t>Therefore, there is a need to identify disease biomarkers to accurately identify OA at an earlier stage, allowing timely intervention before the development of significant pathology. Integrating the tissue proteome, including SF, of OA will also allow us to greater understand the underlying pathogenesis of OA as well as potentially identifying novel therapeutic targets.</w:t>
      </w:r>
    </w:p>
    <w:p w14:paraId="30C6E69A" w14:textId="14D269A5" w:rsidR="005847EC" w:rsidRPr="008D50D5" w:rsidRDefault="00E00093" w:rsidP="000170A9">
      <w:pPr>
        <w:autoSpaceDE w:val="0"/>
        <w:autoSpaceDN w:val="0"/>
        <w:adjustRightInd w:val="0"/>
        <w:spacing w:before="100" w:beforeAutospacing="1" w:after="100" w:afterAutospacing="1" w:line="480" w:lineRule="auto"/>
        <w:jc w:val="both"/>
        <w:rPr>
          <w:rFonts w:cstheme="minorHAnsi"/>
        </w:rPr>
      </w:pPr>
      <w:r w:rsidRPr="008D50D5">
        <w:rPr>
          <w:rFonts w:cstheme="minorHAnsi"/>
        </w:rPr>
        <w:t>Various potential OA biomarkers have been identified with</w:t>
      </w:r>
      <w:r w:rsidR="00630881" w:rsidRPr="008D50D5">
        <w:rPr>
          <w:rFonts w:cstheme="minorHAnsi"/>
        </w:rPr>
        <w:t>in</w:t>
      </w:r>
      <w:r w:rsidRPr="008D50D5">
        <w:rPr>
          <w:rFonts w:cstheme="minorHAnsi"/>
        </w:rPr>
        <w:t xml:space="preserve"> </w:t>
      </w:r>
      <w:r w:rsidR="004C0C60" w:rsidRPr="008D50D5">
        <w:rPr>
          <w:rFonts w:cstheme="minorHAnsi"/>
        </w:rPr>
        <w:t xml:space="preserve">human </w:t>
      </w:r>
      <w:r w:rsidRPr="008D50D5">
        <w:rPr>
          <w:rFonts w:cstheme="minorHAnsi"/>
        </w:rPr>
        <w:t xml:space="preserve">SF, </w:t>
      </w:r>
      <w:r w:rsidR="00630881" w:rsidRPr="008D50D5">
        <w:rPr>
          <w:rFonts w:cstheme="minorHAnsi"/>
        </w:rPr>
        <w:t>consisting of cartilage, bone and synovium origins, including both markers of synthesis and degradation</w:t>
      </w:r>
      <w:r w:rsidR="008627B2" w:rsidRPr="008D50D5">
        <w:rPr>
          <w:rFonts w:cstheme="minorHAnsi"/>
        </w:rPr>
        <w:t xml:space="preserve"> </w:t>
      </w:r>
      <w:r w:rsidR="002A74B8">
        <w:rPr>
          <w:rFonts w:cstheme="minorHAnsi"/>
        </w:rPr>
        <w:t xml:space="preserve">(Table 1) </w:t>
      </w:r>
      <w:r w:rsidR="008627B2" w:rsidRPr="008D50D5">
        <w:rPr>
          <w:rFonts w:cstheme="minorHAnsi"/>
        </w:rPr>
        <w:fldChar w:fldCharType="begin"/>
      </w:r>
      <w:r w:rsidR="003756B3">
        <w:rPr>
          <w:rFonts w:cstheme="minorHAnsi"/>
        </w:rPr>
        <w:instrText xml:space="preserve"> ADDIN EN.CITE &lt;EndNote&gt;&lt;Cite&gt;&lt;Author&gt;Nguyen&lt;/Author&gt;&lt;Year&gt;2017&lt;/Year&gt;&lt;RecNum&gt;821&lt;/RecNum&gt;&lt;DisplayText&gt;[102]&lt;/DisplayText&gt;&lt;record&gt;&lt;rec-number&gt;821&lt;/rec-number&gt;&lt;foreign-keys&gt;&lt;key app="EN" db-id="xxd2pawa49tr59ess5zvesa9e5efrfp55s5t" timestamp="1542011469"&gt;821&lt;/key&gt;&lt;/foreign-keys&gt;&lt;ref-type name="Journal Article"&gt;17&lt;/ref-type&gt;&lt;contributors&gt;&lt;authors&gt;&lt;author&gt;Nguyen, Lich Thi&lt;/author&gt;&lt;author&gt;Sharma, Ashish Ranjan&lt;/author&gt;&lt;author&gt;Chakraborty, Chiranjib&lt;/author&gt;&lt;author&gt;Saibaba, Balaji&lt;/author&gt;&lt;author&gt;Ahn, Moo-Eob&lt;/author&gt;&lt;author&gt;Lee, Sang-Soo&lt;/author&gt;&lt;/authors&gt;&lt;/contributors&gt;&lt;titles&gt;&lt;title&gt;Review of Prospects of Biological Fluid Biomarkers in Osteoarthritis.&lt;/title&gt;&lt;secondary-title&gt;International journal of molecular sciences&lt;/secondary-title&gt;&lt;/titles&gt;&lt;periodical&gt;&lt;full-title&gt;Int J Mol Sci&lt;/full-title&gt;&lt;abbr-1&gt;International journal of molecular sciences&lt;/abbr-1&gt;&lt;/periodical&gt;&lt;volume&gt;18&lt;/volume&gt;&lt;keywords&gt;&lt;keyword&gt;biomarker&lt;/keyword&gt;&lt;keyword&gt;genetic marker&lt;/keyword&gt;&lt;keyword&gt;inflammatory marker&lt;/keyword&gt;&lt;keyword&gt;marker of joint metabolism&lt;/keyword&gt;&lt;keyword&gt;osteoarthritis (OA)&lt;/keyword&gt;&lt;/keywords&gt;&lt;dates&gt;&lt;year&gt;2017&lt;/year&gt;&lt;/dates&gt;&lt;publisher&gt;Multidisciplinary Digital Publishing Institute  (MDPI)&lt;/publisher&gt;&lt;accession-num&gt;28287489&lt;/accession-num&gt;&lt;urls&gt;&lt;/urls&gt;&lt;electronic-resource-num&gt;10.3390/ijms18030601&lt;/electronic-resource-num&gt;&lt;/record&gt;&lt;/Cite&gt;&lt;/EndNote&gt;</w:instrText>
      </w:r>
      <w:r w:rsidR="008627B2" w:rsidRPr="008D50D5">
        <w:rPr>
          <w:rFonts w:cstheme="minorHAnsi"/>
        </w:rPr>
        <w:fldChar w:fldCharType="separate"/>
      </w:r>
      <w:r w:rsidR="003756B3">
        <w:rPr>
          <w:rFonts w:cstheme="minorHAnsi"/>
          <w:noProof/>
        </w:rPr>
        <w:t>[102]</w:t>
      </w:r>
      <w:r w:rsidR="008627B2" w:rsidRPr="008D50D5">
        <w:rPr>
          <w:rFonts w:cstheme="minorHAnsi"/>
        </w:rPr>
        <w:fldChar w:fldCharType="end"/>
      </w:r>
      <w:r w:rsidR="00630881" w:rsidRPr="008D50D5">
        <w:rPr>
          <w:rFonts w:cstheme="minorHAnsi"/>
        </w:rPr>
        <w:t>.</w:t>
      </w:r>
      <w:r w:rsidR="000C0FAF" w:rsidRPr="008D50D5">
        <w:rPr>
          <w:rFonts w:cstheme="minorHAnsi"/>
        </w:rPr>
        <w:t xml:space="preserve"> Markers of synthesis </w:t>
      </w:r>
      <w:r w:rsidR="005847EC" w:rsidRPr="008D50D5">
        <w:rPr>
          <w:rFonts w:cstheme="minorHAnsi"/>
        </w:rPr>
        <w:t xml:space="preserve">identified within knee SF </w:t>
      </w:r>
      <w:r w:rsidR="000C0FAF" w:rsidRPr="008D50D5">
        <w:rPr>
          <w:rFonts w:cstheme="minorHAnsi"/>
        </w:rPr>
        <w:t>include procollagen IIc-peptide,</w:t>
      </w:r>
      <w:r w:rsidR="005847EC" w:rsidRPr="008D50D5">
        <w:rPr>
          <w:rFonts w:cstheme="minorHAnsi"/>
        </w:rPr>
        <w:t xml:space="preserve"> YKL-40 and </w:t>
      </w:r>
      <w:r w:rsidR="000C0FAF" w:rsidRPr="008D50D5">
        <w:rPr>
          <w:rFonts w:cstheme="minorHAnsi"/>
        </w:rPr>
        <w:t>epitope 846</w:t>
      </w:r>
      <w:r w:rsidR="005847EC" w:rsidRPr="008D50D5">
        <w:rPr>
          <w:rFonts w:cstheme="minorHAnsi"/>
        </w:rPr>
        <w:t xml:space="preserve"> </w:t>
      </w:r>
      <w:r w:rsidR="00070588" w:rsidRPr="008D50D5">
        <w:rPr>
          <w:rFonts w:cstheme="minorHAnsi"/>
        </w:rPr>
        <w:fldChar w:fldCharType="begin">
          <w:fldData xml:space="preserve">PEVuZE5vdGU+PENpdGU+PEF1dGhvcj5Db25yb3ppZXI8L0F1dGhvcj48WWVhcj4yMDAwPC9ZZWFy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</w:fldData>
        </w:fldChar>
      </w:r>
      <w:r w:rsidR="003756B3">
        <w:rPr>
          <w:rFonts w:cstheme="minorHAnsi"/>
        </w:rPr>
        <w:instrText xml:space="preserve"> ADDIN EN.CITE </w:instrText>
      </w:r>
      <w:r w:rsidR="003756B3">
        <w:rPr>
          <w:rFonts w:cstheme="minorHAnsi"/>
        </w:rPr>
        <w:fldChar w:fldCharType="begin">
          <w:fldData xml:space="preserve">PEVuZE5vdGU+PENpdGU+PEF1dGhvcj5Db25yb3ppZXI8L0F1dGhvcj48WWVhcj4yMDAwPC9ZZWFy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sidR="00070588" w:rsidRPr="008D50D5">
        <w:rPr>
          <w:rFonts w:cstheme="minorHAnsi"/>
        </w:rPr>
      </w:r>
      <w:r w:rsidR="00070588" w:rsidRPr="008D50D5">
        <w:rPr>
          <w:rFonts w:cstheme="minorHAnsi"/>
        </w:rPr>
        <w:fldChar w:fldCharType="separate"/>
      </w:r>
      <w:r w:rsidR="003756B3">
        <w:rPr>
          <w:rFonts w:cstheme="minorHAnsi"/>
          <w:noProof/>
        </w:rPr>
        <w:t>[103-107]</w:t>
      </w:r>
      <w:r w:rsidR="00070588" w:rsidRPr="008D50D5">
        <w:rPr>
          <w:rFonts w:cstheme="minorHAnsi"/>
        </w:rPr>
        <w:fldChar w:fldCharType="end"/>
      </w:r>
      <w:r w:rsidR="00070588" w:rsidRPr="008D50D5">
        <w:rPr>
          <w:rFonts w:cstheme="minorHAnsi"/>
        </w:rPr>
        <w:t xml:space="preserve">. </w:t>
      </w:r>
      <w:r w:rsidR="00AD47F4" w:rsidRPr="008D50D5">
        <w:rPr>
          <w:rFonts w:cstheme="minorHAnsi"/>
        </w:rPr>
        <w:t xml:space="preserve">Synovial degradation product markers identified include </w:t>
      </w:r>
      <w:r w:rsidR="008946C4" w:rsidRPr="008D50D5">
        <w:rPr>
          <w:rFonts w:cstheme="minorHAnsi"/>
        </w:rPr>
        <w:t>TIMP-1, TIMP-2</w:t>
      </w:r>
      <w:r w:rsidR="00FF71D0" w:rsidRPr="008D50D5">
        <w:t xml:space="preserve">, </w:t>
      </w:r>
      <w:r w:rsidR="00FF71D0" w:rsidRPr="008D50D5">
        <w:rPr>
          <w:rFonts w:cstheme="minorHAnsi"/>
        </w:rPr>
        <w:t>crosslinked peptides from type II collagen</w:t>
      </w:r>
      <w:r w:rsidR="00FF71D0" w:rsidRPr="008D50D5">
        <w:t xml:space="preserve"> (</w:t>
      </w:r>
      <w:r w:rsidR="00FF71D0" w:rsidRPr="008D50D5">
        <w:rPr>
          <w:rFonts w:cstheme="minorHAnsi"/>
        </w:rPr>
        <w:t xml:space="preserve">CTX-II), </w:t>
      </w:r>
      <w:r w:rsidR="006A5EAF" w:rsidRPr="008D50D5">
        <w:rPr>
          <w:rFonts w:cstheme="minorHAnsi"/>
        </w:rPr>
        <w:t>pentosidine</w:t>
      </w:r>
      <w:r w:rsidR="00104BCE" w:rsidRPr="008D50D5">
        <w:rPr>
          <w:rFonts w:cstheme="minorHAnsi"/>
        </w:rPr>
        <w:t>,</w:t>
      </w:r>
      <w:r w:rsidR="00104BCE" w:rsidRPr="008D50D5">
        <w:t xml:space="preserve"> </w:t>
      </w:r>
      <w:r w:rsidR="00104BCE" w:rsidRPr="008D50D5">
        <w:rPr>
          <w:rFonts w:cstheme="minorHAnsi"/>
        </w:rPr>
        <w:t>follistatin-like protein 1</w:t>
      </w:r>
      <w:r w:rsidR="00461DEC" w:rsidRPr="008D50D5">
        <w:rPr>
          <w:rFonts w:cstheme="minorHAnsi"/>
        </w:rPr>
        <w:t>,</w:t>
      </w:r>
      <w:r w:rsidR="00461DEC" w:rsidRPr="008D50D5">
        <w:t xml:space="preserve"> </w:t>
      </w:r>
      <w:r w:rsidR="00461DEC" w:rsidRPr="008D50D5">
        <w:rPr>
          <w:rFonts w:cstheme="minorHAnsi"/>
        </w:rPr>
        <w:t>MMP-1, MMP-13</w:t>
      </w:r>
      <w:r w:rsidR="004B5881" w:rsidRPr="008D50D5">
        <w:rPr>
          <w:rFonts w:cstheme="minorHAnsi"/>
        </w:rPr>
        <w:t>,</w:t>
      </w:r>
      <w:r w:rsidR="004B5881" w:rsidRPr="008D50D5">
        <w:t xml:space="preserve"> </w:t>
      </w:r>
      <w:r w:rsidR="004B5881" w:rsidRPr="008D50D5">
        <w:rPr>
          <w:rFonts w:cstheme="minorHAnsi"/>
        </w:rPr>
        <w:t>ARGS</w:t>
      </w:r>
      <w:r w:rsidR="005263E9" w:rsidRPr="008D50D5">
        <w:rPr>
          <w:rFonts w:cstheme="minorHAnsi"/>
        </w:rPr>
        <w:t xml:space="preserve"> and C2C </w:t>
      </w:r>
      <w:r w:rsidR="00A10ED3" w:rsidRPr="008D50D5">
        <w:rPr>
          <w:rFonts w:cstheme="minorHAnsi"/>
        </w:rPr>
        <w:fldChar w:fldCharType="begin">
          <w:fldData xml:space="preserve">PEVuZE5vdGU+PENpdGU+PEF1dGhvcj5HZXJtYXNjaGV3c2tpPC9BdXRob3I+PFllYXI+MjAxNDwv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</w:fldData>
        </w:fldChar>
      </w:r>
      <w:r w:rsidR="003756B3">
        <w:rPr>
          <w:rFonts w:cstheme="minorHAnsi"/>
        </w:rPr>
        <w:instrText xml:space="preserve"> ADDIN EN.CITE </w:instrText>
      </w:r>
      <w:r w:rsidR="003756B3">
        <w:rPr>
          <w:rFonts w:cstheme="minorHAnsi"/>
        </w:rPr>
        <w:fldChar w:fldCharType="begin">
          <w:fldData xml:space="preserve">PEVuZE5vdGU+PENpdGU+PEF1dGhvcj5HZXJtYXNjaGV3c2tpPC9BdXRob3I+PFllYXI+MjAxNDwv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sidR="00A10ED3" w:rsidRPr="008D50D5">
        <w:rPr>
          <w:rFonts w:cstheme="minorHAnsi"/>
        </w:rPr>
      </w:r>
      <w:r w:rsidR="00A10ED3" w:rsidRPr="008D50D5">
        <w:rPr>
          <w:rFonts w:cstheme="minorHAnsi"/>
        </w:rPr>
        <w:fldChar w:fldCharType="separate"/>
      </w:r>
      <w:r w:rsidR="003756B3">
        <w:rPr>
          <w:rFonts w:cstheme="minorHAnsi"/>
          <w:noProof/>
        </w:rPr>
        <w:t>[108-116]</w:t>
      </w:r>
      <w:r w:rsidR="00A10ED3" w:rsidRPr="008D50D5">
        <w:rPr>
          <w:rFonts w:cstheme="minorHAnsi"/>
        </w:rPr>
        <w:fldChar w:fldCharType="end"/>
      </w:r>
      <w:r w:rsidR="00A10ED3" w:rsidRPr="008D50D5">
        <w:rPr>
          <w:rFonts w:cstheme="minorHAnsi"/>
        </w:rPr>
        <w:t>.</w:t>
      </w:r>
    </w:p>
    <w:p w14:paraId="2667E15B" w14:textId="24D75770" w:rsidR="00970A49" w:rsidRPr="008D50D5" w:rsidRDefault="001A6572" w:rsidP="000170A9">
      <w:pPr>
        <w:spacing w:before="100" w:beforeAutospacing="1" w:after="100" w:afterAutospacing="1" w:line="480" w:lineRule="auto"/>
        <w:jc w:val="both"/>
      </w:pPr>
      <w:r w:rsidRPr="008D50D5">
        <w:t xml:space="preserve">Increased activity of MMPs and ADAMTSs during OA leads to cartilage breakdown and the generation of OA-specific peptide degradation products (neopeptides) </w:t>
      </w:r>
      <w:r w:rsidR="00E71900" w:rsidRPr="008D50D5">
        <w:fldChar w:fldCharType="begin"/>
      </w:r>
      <w:r w:rsidR="003756B3">
        <w:instrText xml:space="preserve"> ADDIN EN.CITE &lt;EndNote&gt;&lt;Cite&gt;&lt;Author&gt;Peffers&lt;/Author&gt;&lt;Year&gt;2016&lt;/Year&gt;&lt;RecNum&gt;30&lt;/RecNum&gt;&lt;DisplayText&gt;[117]&lt;/DisplayText&gt;&lt;record&gt;&lt;rec-number&gt;30&lt;/rec-number&gt;&lt;foreign-keys&gt;&lt;key app="EN" db-id="txd2x5z980555oefe5uppea3ttwz005tw0x2" timestamp="0"&gt;30&lt;/key&gt;&lt;/foreign-keys&gt;&lt;ref-type name="Journal Article"&gt;17&lt;/ref-type&gt;&lt;contributors&gt;&lt;authors&gt;&lt;author&gt;Peffers, M. J.&lt;/author&gt;&lt;author&gt;Thornton, D. J.&lt;/author&gt;&lt;author&gt;Clegg, P. D.&lt;/author&gt;&lt;/authors&gt;&lt;/contributors&gt;&lt;auth-address&gt;Department of Musculoskeletal Biology, Institute of Ageing and Chronic Disease, University of Liverpool, Leahurst, Chester High Road, Neston, Wirral, CH64 7TE, UK.&amp;#xD;Wellcome Trust Centre for Cell Matrix Research, Faculty of Life Sciences, Michael Smith Building, Oxford Road, Manchester, M13 9PT, UK.&lt;/auth-address&gt;&lt;titles&gt;&lt;title&gt;Characterization of neopeptides in equine articular cartilage degradation&lt;/title&gt;&lt;secondary-title&gt;J Orthop Res&lt;/secondary-title&gt;&lt;/titles&gt;&lt;pages&gt;106-20&lt;/pages&gt;&lt;volume&gt;34&lt;/volume&gt;&lt;number&gt;1&lt;/number&gt;&lt;keywords&gt;&lt;keyword&gt;Animals&lt;/keyword&gt;&lt;keyword&gt;Biomarkers/metabolism&lt;/keyword&gt;&lt;keyword&gt;Cartilage, Articular/*metabolism&lt;/keyword&gt;&lt;keyword&gt;Centrifugation, Density Gradient&lt;/keyword&gt;&lt;keyword&gt;Horses&lt;/keyword&gt;&lt;keyword&gt;Humans&lt;/keyword&gt;&lt;keyword&gt;Interleukin-1beta&lt;/keyword&gt;&lt;keyword&gt;Osteoarthritis/*metabolism&lt;/keyword&gt;&lt;keyword&gt;Peptide Hydrolases/metabolism&lt;/keyword&gt;&lt;keyword&gt;Peptides/*metabolism&lt;/keyword&gt;&lt;keyword&gt;Proteoglycans/*metabolism&lt;/keyword&gt;&lt;keyword&gt;Recombinant Proteins&lt;/keyword&gt;&lt;keyword&gt;cartilage&lt;/keyword&gt;&lt;keyword&gt;equine&lt;/keyword&gt;&lt;keyword&gt;neopeptides&lt;/keyword&gt;&lt;keyword&gt;osteoarthritis&lt;/keyword&gt;&lt;/keywords&gt;&lt;dates&gt;&lt;year&gt;2016&lt;/year&gt;&lt;pub-dates&gt;&lt;date&gt;Jan&lt;/date&gt;&lt;/pub-dates&gt;&lt;/dates&gt;&lt;isbn&gt;1554-527X (Electronic)&amp;#xD;0736-0266 (Linking)&lt;/isbn&gt;&lt;accession-num&gt;26124002&lt;/accession-num&gt;&lt;urls&gt;&lt;related-urls&gt;&lt;url&gt;http://www.ncbi.nlm.nih.gov/pubmed/26124002&lt;/url&gt;&lt;/related-urls&gt;&lt;/urls&gt;&lt;custom2&gt;4737130&lt;/custom2&gt;&lt;electronic-resource-num&gt;10.1002/jor.22963&lt;/electronic-resource-num&gt;&lt;/record&gt;&lt;/Cite&gt;&lt;/EndNote&gt;</w:instrText>
      </w:r>
      <w:r w:rsidR="00E71900" w:rsidRPr="008D50D5">
        <w:fldChar w:fldCharType="separate"/>
      </w:r>
      <w:r w:rsidR="003756B3">
        <w:rPr>
          <w:noProof/>
        </w:rPr>
        <w:t>[117]</w:t>
      </w:r>
      <w:r w:rsidR="00E71900" w:rsidRPr="008D50D5">
        <w:fldChar w:fldCharType="end"/>
      </w:r>
      <w:r w:rsidR="00E71900" w:rsidRPr="008D50D5">
        <w:t xml:space="preserve">. </w:t>
      </w:r>
      <w:r w:rsidRPr="008D50D5">
        <w:t>During tryptic digestion of biological proteins for MS analysis, arginine and lysine are cleaved on the carboxyl side, unless followed directly by proline</w:t>
      </w:r>
      <w:r w:rsidR="004F52B7" w:rsidRPr="008D50D5">
        <w:t xml:space="preserve"> </w:t>
      </w:r>
      <w:r w:rsidR="004F52B7" w:rsidRPr="008D50D5">
        <w:fldChar w:fldCharType="begin"/>
      </w:r>
      <w:r w:rsidR="003756B3">
        <w:instrText xml:space="preserve"> ADDIN EN.CITE &lt;EndNote&gt;&lt;Cite&gt;&lt;Author&gt;Siepen&lt;/Author&gt;&lt;Year&gt;2007&lt;/Year&gt;&lt;RecNum&gt;400&lt;/RecNum&gt;&lt;DisplayText&gt;[118]&lt;/DisplayText&gt;&lt;record&gt;&lt;rec-number&gt;400&lt;/rec-number&gt;&lt;foreign-keys&gt;&lt;key app="EN" db-id="xxd2pawa49tr59ess5zvesa9e5efrfp55s5t" timestamp="0"&gt;400&lt;/key&gt;&lt;/foreign-keys&gt;&lt;ref-type name="Journal Article"&gt;17&lt;/ref-type&gt;&lt;contributors&gt;&lt;authors&gt;&lt;author&gt;Siepen, Jennifer A&lt;/author&gt;&lt;author&gt;Keevil, Emma-Jayne&lt;/author&gt;&lt;author&gt;Knight, David&lt;/author&gt;&lt;author&gt;Hubbard, Simon J&lt;/author&gt;&lt;/authors&gt;&lt;/contributors&gt;&lt;titles&gt;&lt;title&gt;Prediction of missed cleavage sites in tryptic peptides aids protein identification in proteomics.&lt;/title&gt;&lt;secondary-title&gt;Journal of proteome research&lt;/secondary-title&gt;&lt;/titles&gt;&lt;periodical&gt;&lt;full-title&gt;J Proteome Res&lt;/full-title&gt;&lt;abbr-1&gt;Journal of proteome research&lt;/abbr-1&gt;&lt;/periodical&gt;&lt;pages&gt;399-408&lt;/pages&gt;&lt;volume&gt;6&lt;/volume&gt;&lt;dates&gt;&lt;year&gt;2007&lt;/year&gt;&lt;/dates&gt;&lt;publisher&gt;Europe PMC Funders&lt;/publisher&gt;&lt;accession-num&gt;17203985&lt;/accession-num&gt;&lt;urls&gt;&lt;/urls&gt;&lt;electronic-resource-num&gt;10.1021/pr060507u&lt;/electronic-resource-num&gt;&lt;/record&gt;&lt;/Cite&gt;&lt;/EndNote&gt;</w:instrText>
      </w:r>
      <w:r w:rsidR="004F52B7" w:rsidRPr="008D50D5">
        <w:fldChar w:fldCharType="separate"/>
      </w:r>
      <w:r w:rsidR="003756B3">
        <w:rPr>
          <w:noProof/>
        </w:rPr>
        <w:t>[118]</w:t>
      </w:r>
      <w:r w:rsidR="004F52B7" w:rsidRPr="008D50D5">
        <w:fldChar w:fldCharType="end"/>
      </w:r>
      <w:r w:rsidR="004F52B7" w:rsidRPr="008D50D5">
        <w:t xml:space="preserve">. </w:t>
      </w:r>
      <w:r w:rsidRPr="008D50D5">
        <w:t>Thus non-tryptic peptide degradation sites may be resultant of this increased enzymatic activity during OA, with peptides with one tryptic and one non-tryptic cleavage site referred to as ‘semi-tryptic’ peptides</w:t>
      </w:r>
      <w:r w:rsidR="00E71900" w:rsidRPr="008D50D5">
        <w:t xml:space="preserve"> </w:t>
      </w:r>
      <w:r w:rsidR="00E71900" w:rsidRPr="008D50D5">
        <w:fldChar w:fldCharType="begin"/>
      </w:r>
      <w:r w:rsidR="003756B3">
        <w:instrText xml:space="preserve"> ADDIN EN.CITE &lt;EndNote&gt;&lt;Cite&gt;&lt;Author&gt;Peffers&lt;/Author&gt;&lt;Year&gt;2016&lt;/Year&gt;&lt;RecNum&gt;30&lt;/RecNum&gt;&lt;DisplayText&gt;[117]&lt;/DisplayText&gt;&lt;record&gt;&lt;rec-number&gt;30&lt;/rec-number&gt;&lt;foreign-keys&gt;&lt;key app="EN" db-id="txd2x5z980555oefe5uppea3ttwz005tw0x2" timestamp="0"&gt;30&lt;/key&gt;&lt;/foreign-keys&gt;&lt;ref-type name="Journal Article"&gt;17&lt;/ref-type&gt;&lt;contributors&gt;&lt;authors&gt;&lt;author&gt;Peffers, M. J.&lt;/author&gt;&lt;author&gt;Thornton, D. J.&lt;/author&gt;&lt;author&gt;Clegg, P. D.&lt;/author&gt;&lt;/authors&gt;&lt;/contributors&gt;&lt;auth-address&gt;Department of Musculoskeletal Biology, Institute of Ageing and Chronic Disease, University of Liverpool, Leahurst, Chester High Road, Neston, Wirral, CH64 7TE, UK.&amp;#xD;Wellcome Trust Centre for Cell Matrix Research, Faculty of Life Sciences, Michael Smith Building, Oxford Road, Manchester, M13 9PT, UK.&lt;/auth-address&gt;&lt;titles&gt;&lt;title&gt;Characterization of neopeptides in equine articular cartilage degradation&lt;/title&gt;&lt;secondary-title&gt;J Orthop Res&lt;/secondary-title&gt;&lt;/titles&gt;&lt;pages&gt;106-20&lt;/pages&gt;&lt;volume&gt;34&lt;/volume&gt;&lt;number&gt;1&lt;/number&gt;&lt;keywords&gt;&lt;keyword&gt;Animals&lt;/keyword&gt;&lt;keyword&gt;Biomarkers/metabolism&lt;/keyword&gt;&lt;keyword&gt;Cartilage, Articular/*metabolism&lt;/keyword&gt;&lt;keyword&gt;Centrifugation, Density Gradient&lt;/keyword&gt;&lt;keyword&gt;Horses&lt;/keyword&gt;&lt;keyword&gt;Humans&lt;/keyword&gt;&lt;keyword&gt;Interleukin-1beta&lt;/keyword&gt;&lt;keyword&gt;Osteoarthritis/*metabolism&lt;/keyword&gt;&lt;keyword&gt;Peptide Hydrolases/metabolism&lt;/keyword&gt;&lt;keyword&gt;Peptides/*metabolism&lt;/keyword&gt;&lt;keyword&gt;Proteoglycans/*metabolism&lt;/keyword&gt;&lt;keyword&gt;Recombinant Proteins&lt;/keyword&gt;&lt;keyword&gt;cartilage&lt;/keyword&gt;&lt;keyword&gt;equine&lt;/keyword&gt;&lt;keyword&gt;neopeptides&lt;/keyword&gt;&lt;keyword&gt;osteoarthritis&lt;/keyword&gt;&lt;/keywords&gt;&lt;dates&gt;&lt;year&gt;2016&lt;/year&gt;&lt;pub-dates&gt;&lt;date&gt;Jan&lt;/date&gt;&lt;/pub-dates&gt;&lt;/dates&gt;&lt;isbn&gt;1554-527X (Electronic)&amp;#xD;0736-0266 (Linking)&lt;/isbn&gt;&lt;accession-num&gt;26124002&lt;/accession-num&gt;&lt;urls&gt;&lt;related-urls&gt;&lt;url&gt;http://www.ncbi.nlm.nih.gov/pubmed/26124002&lt;/url&gt;&lt;/related-urls&gt;&lt;/urls&gt;&lt;custom2&gt;4737130&lt;/custom2&gt;&lt;electronic-resource-num&gt;10.1002/jor.22963&lt;/electronic-resource-num&gt;&lt;/record&gt;&lt;/Cite&gt;&lt;/EndNote&gt;</w:instrText>
      </w:r>
      <w:r w:rsidR="00E71900" w:rsidRPr="008D50D5">
        <w:fldChar w:fldCharType="separate"/>
      </w:r>
      <w:r w:rsidR="003756B3">
        <w:rPr>
          <w:noProof/>
        </w:rPr>
        <w:t>[117]</w:t>
      </w:r>
      <w:r w:rsidR="00E71900" w:rsidRPr="008D50D5">
        <w:fldChar w:fldCharType="end"/>
      </w:r>
      <w:r w:rsidRPr="008D50D5">
        <w:t>. Using MS, these neopeptides can be identified and quantified and thus utilised as potential molecular biomarkers of early OA. Additionally, a recent mouse study identified that a 32 amino acid peptide fragment, generated through degradation of aggrecan via increased ADAMTS-4/5 and MMP activity, drives OA pain through Toll-like receptor 2</w:t>
      </w:r>
      <w:r w:rsidR="00EF67F0" w:rsidRPr="008D50D5">
        <w:t xml:space="preserve"> </w:t>
      </w:r>
      <w:r w:rsidR="00EF67F0" w:rsidRPr="008D50D5">
        <w:fldChar w:fldCharType="begin"/>
      </w:r>
      <w:r w:rsidR="003756B3">
        <w:instrText xml:space="preserve"> ADDIN EN.CITE &lt;EndNote&gt;&lt;Cite&gt;&lt;Author&gt;Miller&lt;/Author&gt;&lt;Year&gt;2018&lt;/Year&gt;&lt;RecNum&gt;654&lt;/RecNum&gt;&lt;DisplayText&gt;[119]&lt;/DisplayText&gt;&lt;record&gt;&lt;rec-number&gt;654&lt;/rec-number&gt;&lt;foreign-keys&gt;&lt;key app="EN" db-id="xxd2pawa49tr59ess5zvesa9e5efrfp55s5t" timestamp="0"&gt;654&lt;/key&gt;&lt;/foreign-keys&gt;&lt;ref-type name="Journal Article"&gt;17&lt;/ref-type&gt;&lt;contributors&gt;&lt;authors&gt;&lt;author&gt;Miller, Rachel E.&lt;/author&gt;&lt;author&gt;Ishihara, Shingo&lt;/author&gt;&lt;author&gt;Tran, Phuong B.&lt;/author&gt;&lt;author&gt;Golub, Suzanne B.&lt;/author&gt;&lt;author&gt;Last, Karena&lt;/author&gt;&lt;author&gt;Miller, Richard J.&lt;/author&gt;&lt;author&gt;Fosang, Amanda J.&lt;/author&gt;&lt;author&gt;Malfait, Anne-Marie&lt;/author&gt;&lt;/authors&gt;&lt;/contributors&gt;&lt;titles&gt;&lt;title&gt;An aggrecan fragment drives osteoarthritis pain through Toll-like receptor 2&lt;/title&gt;&lt;secondary-title&gt;JCI Insight&lt;/secondary-title&gt;&lt;/titles&gt;&lt;volume&gt;3&lt;/volume&gt;&lt;dates&gt;&lt;year&gt;2018&lt;/year&gt;&lt;/dates&gt;&lt;publisher&gt;American Society for Clinical Investigation&lt;/publisher&gt;&lt;urls&gt;&lt;/urls&gt;&lt;electronic-resource-num&gt;10.1172/JCI.INSIGHT.95704&lt;/electronic-resource-num&gt;&lt;/record&gt;&lt;/Cite&gt;&lt;/EndNote&gt;</w:instrText>
      </w:r>
      <w:r w:rsidR="00EF67F0" w:rsidRPr="008D50D5">
        <w:fldChar w:fldCharType="separate"/>
      </w:r>
      <w:r w:rsidR="003756B3">
        <w:rPr>
          <w:noProof/>
        </w:rPr>
        <w:t>[119]</w:t>
      </w:r>
      <w:r w:rsidR="00EF67F0" w:rsidRPr="008D50D5">
        <w:fldChar w:fldCharType="end"/>
      </w:r>
      <w:r w:rsidR="00EF67F0" w:rsidRPr="008D50D5">
        <w:t xml:space="preserve">. </w:t>
      </w:r>
      <w:r w:rsidRPr="008D50D5">
        <w:t xml:space="preserve">Thus, targeting neopeptides may provide analgesia and reduce significant pain associated with joint degeneration. Various studies have identified potential neopeptides associated with OA in equine </w:t>
      </w:r>
      <w:r w:rsidRPr="008D50D5">
        <w:lastRenderedPageBreak/>
        <w:t>cartilage and synovial fluid (SF)</w:t>
      </w:r>
      <w:r w:rsidR="00405BDC" w:rsidRPr="008D50D5">
        <w:t xml:space="preserve"> </w:t>
      </w:r>
      <w:r w:rsidR="00405BDC" w:rsidRPr="008D50D5">
        <w:fldChar w:fldCharType="begin">
          <w:fldData xml:space="preserve">PEVuZE5vdGU+PENpdGU+PEF1dGhvcj5Ta2nDtmxkZWJyYW5kPC9BdXRob3I+PFllYXI+MjAxNzwv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</w:fldData>
        </w:fldChar>
      </w:r>
      <w:r w:rsidR="003756B3">
        <w:instrText xml:space="preserve"> ADDIN EN.CITE </w:instrText>
      </w:r>
      <w:r w:rsidR="003756B3">
        <w:fldChar w:fldCharType="begin">
          <w:fldData xml:space="preserve">PEVuZE5vdGU+PENpdGU+PEF1dGhvcj5Ta2nDtmxkZWJyYW5kPC9BdXRob3I+PFllYXI+MjAxNzwv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</w:fldData>
        </w:fldChar>
      </w:r>
      <w:r w:rsidR="003756B3">
        <w:instrText xml:space="preserve"> ADDIN EN.CITE.DATA </w:instrText>
      </w:r>
      <w:r w:rsidR="003756B3">
        <w:fldChar w:fldCharType="end"/>
      </w:r>
      <w:r w:rsidR="00405BDC" w:rsidRPr="008D50D5">
        <w:fldChar w:fldCharType="separate"/>
      </w:r>
      <w:r w:rsidR="003756B3">
        <w:rPr>
          <w:noProof/>
        </w:rPr>
        <w:t>[11,117,120,121]</w:t>
      </w:r>
      <w:r w:rsidR="00405BDC" w:rsidRPr="008D50D5">
        <w:fldChar w:fldCharType="end"/>
      </w:r>
      <w:r w:rsidR="00405BDC" w:rsidRPr="008D50D5">
        <w:t xml:space="preserve">. </w:t>
      </w:r>
      <w:r w:rsidRPr="008D50D5">
        <w:t>Subsequent development of neopeptide antibodies would allow for the detection and monitoring of cartilage degeneration as well as assessing response to therapeutics, in both laboratory and clinical settings</w:t>
      </w:r>
      <w:r w:rsidR="002F1921" w:rsidRPr="008D50D5">
        <w:t xml:space="preserve"> </w:t>
      </w:r>
      <w:r w:rsidR="002F1921" w:rsidRPr="008D50D5">
        <w:fldChar w:fldCharType="begin"/>
      </w:r>
      <w:r w:rsidR="003756B3">
        <w:instrText xml:space="preserve"> ADDIN EN.CITE &lt;EndNote&gt;&lt;Cite&gt;&lt;Author&gt;Peffers&lt;/Author&gt;&lt;Year&gt;2017&lt;/Year&gt;&lt;RecNum&gt;20&lt;/RecNum&gt;&lt;DisplayText&gt;[122]&lt;/DisplayText&gt;&lt;record&gt;&lt;rec-number&gt;20&lt;/rec-number&gt;&lt;foreign-keys&gt;&lt;key app="EN" db-id="txd2x5z980555oefe5uppea3ttwz005tw0x2" timestamp="0"&gt;20&lt;/key&gt;&lt;/foreign-keys&gt;&lt;ref-type name="Journal Article"&gt;17&lt;/ref-type&gt;&lt;contributors&gt;&lt;authors&gt;&lt;author&gt;Peffers, M.&lt;/author&gt;&lt;author&gt;Jones, A. R.&lt;/author&gt;&lt;author&gt;McCabe, A.&lt;/author&gt;&lt;author&gt;Anderson, J.&lt;/author&gt;&lt;/authors&gt;&lt;/contributors&gt;&lt;auth-address&gt;Institute of Ageing and Chronic Disease, University of Liverpool, Liverpool, L7 9TX, UK.&amp;#xD;Institute of Integrative Biology, University of Liverpool, Liverpool, L69 7ZB, UK.&lt;/auth-address&gt;&lt;titles&gt;&lt;title&gt;Neopeptide Analyser: A software tool for neopeptide discovery in proteomics data&lt;/title&gt;&lt;secondary-title&gt;Wellcome Open Res&lt;/secondary-title&gt;&lt;/titles&gt;&lt;pages&gt;24&lt;/pages&gt;&lt;volume&gt;2&lt;/volume&gt;&lt;keywords&gt;&lt;keyword&gt;Progenesis QIP&lt;/keyword&gt;&lt;keyword&gt;biomarker&lt;/keyword&gt;&lt;keyword&gt;extra-cellular matrix&lt;/keyword&gt;&lt;keyword&gt;mass spectrometry&lt;/keyword&gt;&lt;keyword&gt;neopeptide&lt;/keyword&gt;&lt;keyword&gt;proteomics&lt;/keyword&gt;&lt;keyword&gt;semi-tryptic&lt;/keyword&gt;&lt;/keywords&gt;&lt;dates&gt;&lt;year&gt;2017&lt;/year&gt;&lt;pub-dates&gt;&lt;date&gt;Apr 7&lt;/date&gt;&lt;/pub-dates&gt;&lt;/dates&gt;&lt;isbn&gt;2398-502X (Print)&amp;#xD;2398-502X (Linking)&lt;/isbn&gt;&lt;accession-num&gt;28503667&lt;/accession-num&gt;&lt;urls&gt;&lt;related-urls&gt;&lt;url&gt;http://www.ncbi.nlm.nih.gov/pubmed/28503667&lt;/url&gt;&lt;/related-urls&gt;&lt;/urls&gt;&lt;custom2&gt;5428739&lt;/custom2&gt;&lt;electronic-resource-num&gt;10.12688/wellcomeopenres.11275.1&lt;/electronic-resource-num&gt;&lt;/record&gt;&lt;/Cite&gt;&lt;/EndNote&gt;</w:instrText>
      </w:r>
      <w:r w:rsidR="002F1921" w:rsidRPr="008D50D5">
        <w:fldChar w:fldCharType="separate"/>
      </w:r>
      <w:r w:rsidR="003756B3">
        <w:rPr>
          <w:noProof/>
        </w:rPr>
        <w:t>[122]</w:t>
      </w:r>
      <w:r w:rsidR="002F1921" w:rsidRPr="008D50D5">
        <w:fldChar w:fldCharType="end"/>
      </w:r>
      <w:r w:rsidR="002F1921" w:rsidRPr="008D50D5">
        <w:t xml:space="preserve">. </w:t>
      </w:r>
      <w:r w:rsidRPr="008D50D5">
        <w:t>In addition, identification of OA specific neopeptides may provide novel therapeutic targets.</w:t>
      </w:r>
    </w:p>
    <w:p w14:paraId="23AC34F4" w14:textId="5E42C8FB" w:rsidR="006541B5" w:rsidRPr="008D50D5" w:rsidRDefault="00434414" w:rsidP="000170A9">
      <w:pPr>
        <w:spacing w:before="100" w:beforeAutospacing="1" w:after="100" w:afterAutospacing="1" w:line="480" w:lineRule="auto"/>
        <w:jc w:val="both"/>
      </w:pPr>
      <w:r w:rsidRPr="008D50D5">
        <w:t>In addition to identifying markers of OA disease, proteomic methodologies have also been applied to SF to investigate novel therapeutics and response to therapies.</w:t>
      </w:r>
      <w:r w:rsidR="008841F7" w:rsidRPr="008D50D5">
        <w:t xml:space="preserve"> Davidson </w:t>
      </w:r>
      <w:r w:rsidR="008841F7" w:rsidRPr="008D50D5">
        <w:rPr>
          <w:i/>
        </w:rPr>
        <w:t>et al.</w:t>
      </w:r>
      <w:r w:rsidR="008841F7" w:rsidRPr="008D50D5">
        <w:t xml:space="preserve"> have previously identified that sulforaphane, an isothiocyanate which is derived from glucosinolate found in broccoli, </w:t>
      </w:r>
      <w:r w:rsidR="00C67DBB" w:rsidRPr="008D50D5">
        <w:t>is chondroprotective</w:t>
      </w:r>
      <w:r w:rsidR="008841F7" w:rsidRPr="008D50D5">
        <w:t xml:space="preserve"> within both </w:t>
      </w:r>
      <w:r w:rsidR="008841F7" w:rsidRPr="008D50D5">
        <w:rPr>
          <w:i/>
        </w:rPr>
        <w:t>in vitro</w:t>
      </w:r>
      <w:r w:rsidR="008841F7" w:rsidRPr="008D50D5">
        <w:t xml:space="preserve"> and </w:t>
      </w:r>
      <w:r w:rsidR="008841F7" w:rsidRPr="008D50D5">
        <w:rPr>
          <w:i/>
        </w:rPr>
        <w:t>in vivo</w:t>
      </w:r>
      <w:r w:rsidR="008841F7" w:rsidRPr="008D50D5">
        <w:t xml:space="preserve"> OA models</w:t>
      </w:r>
      <w:r w:rsidR="00854255" w:rsidRPr="008D50D5">
        <w:t xml:space="preserve"> </w:t>
      </w:r>
      <w:r w:rsidR="00854255" w:rsidRPr="008D50D5">
        <w:fldChar w:fldCharType="begin"/>
      </w:r>
      <w:r w:rsidR="003756B3">
        <w:instrText xml:space="preserve"> ADDIN EN.CITE &lt;EndNote&gt;&lt;Cite&gt;&lt;Author&gt;Davidson&lt;/Author&gt;&lt;Year&gt;2013&lt;/Year&gt;&lt;RecNum&gt;1266&lt;/RecNum&gt;&lt;DisplayText&gt;[123]&lt;/DisplayText&gt;&lt;record&gt;&lt;rec-number&gt;1266&lt;/rec-number&gt;&lt;foreign-keys&gt;&lt;key app="EN" db-id="xxd2pawa49tr59ess5zvesa9e5efrfp55s5t" timestamp="1542277499"&gt;1266&lt;/key&gt;&lt;/foreign-keys&gt;&lt;ref-type name="Journal Article"&gt;17&lt;/ref-type&gt;&lt;contributors&gt;&lt;authors&gt;&lt;author&gt;Davidson, Rose K.&lt;/author&gt;&lt;author&gt;Jupp, Orla&lt;/author&gt;&lt;author&gt;de Ferrars, Rachel&lt;/author&gt;&lt;author&gt;Kay, Colin D.&lt;/author&gt;&lt;author&gt;Culley, Kirsty L.&lt;/author&gt;&lt;author&gt;Norton, Rosemary&lt;/author&gt;&lt;author&gt;Driscoll, Clare&lt;/author&gt;&lt;author&gt;Vincent, Tonia L.&lt;/author&gt;&lt;author&gt;Donell, Simon T.&lt;/author&gt;&lt;author&gt;Bao, Yongping&lt;/author&gt;&lt;author&gt;Clark, Ian M.&lt;/author&gt;&lt;/authors&gt;&lt;/contributors&gt;&lt;titles&gt;&lt;title&gt;Sulforaphane Represses Matrix-Degrading Proteases and Protects Cartilage From Destruction In Vitro and In Vivo&lt;/title&gt;&lt;secondary-title&gt;Arthritis &amp;amp; Rheumatism&lt;/secondary-title&gt;&lt;/titles&gt;&lt;pages&gt;3130-3140&lt;/pages&gt;&lt;volume&gt;65&lt;/volume&gt;&lt;dates&gt;&lt;year&gt;2013&lt;/year&gt;&lt;/dates&gt;&lt;publisher&gt;Wiley-Blackwell&lt;/publisher&gt;&lt;urls&gt;&lt;/urls&gt;&lt;electronic-resource-num&gt;10.1002/art.38133&lt;/electronic-resource-num&gt;&lt;/record&gt;&lt;/Cite&gt;&lt;/EndNote&gt;</w:instrText>
      </w:r>
      <w:r w:rsidR="00854255" w:rsidRPr="008D50D5">
        <w:fldChar w:fldCharType="separate"/>
      </w:r>
      <w:r w:rsidR="003756B3">
        <w:rPr>
          <w:noProof/>
        </w:rPr>
        <w:t>[123]</w:t>
      </w:r>
      <w:r w:rsidR="00854255" w:rsidRPr="008D50D5">
        <w:fldChar w:fldCharType="end"/>
      </w:r>
      <w:r w:rsidR="008841F7" w:rsidRPr="008D50D5">
        <w:t>.</w:t>
      </w:r>
      <w:r w:rsidR="00512112" w:rsidRPr="008D50D5">
        <w:t xml:space="preserve"> These findings subsequently led to a proof-of-principle trial in which 40 patients undergoing total knee replacement surgery </w:t>
      </w:r>
      <w:r w:rsidR="006541B5" w:rsidRPr="008D50D5">
        <w:t>were placed onto a low or high glucosinolate diet for a two week period prior to surgery</w:t>
      </w:r>
      <w:r w:rsidR="008D50D5" w:rsidRPr="008D50D5">
        <w:t xml:space="preserve"> </w:t>
      </w:r>
      <w:r w:rsidR="008D50D5" w:rsidRPr="008D50D5">
        <w:fldChar w:fldCharType="begin"/>
      </w:r>
      <w:r w:rsidR="003B2CB6">
        <w:instrText xml:space="preserve"> ADDIN EN.CITE &lt;EndNote&gt;&lt;Cite&gt;&lt;Author&gt;Davidson&lt;/Author&gt;&lt;Year&gt;2017&lt;/Year&gt;&lt;RecNum&gt;18&lt;/RecNum&gt;&lt;DisplayText&gt;[35]&lt;/DisplayText&gt;&lt;record&gt;&lt;rec-number&gt;18&lt;/rec-number&gt;&lt;foreign-keys&gt;&lt;key app="EN" db-id="txd2x5z980555oefe5uppea3ttwz005tw0x2" timestamp="0"&gt;18&lt;/key&gt;&lt;/foreign-keys&gt;&lt;ref-type name="Journal Article"&gt;17&lt;/ref-type&gt;&lt;contributors&gt;&lt;authors&gt;&lt;author&gt;Davidson, R.&lt;/author&gt;&lt;author&gt;Gardner, S.&lt;/author&gt;&lt;author&gt;Jupp, O.&lt;/author&gt;&lt;author&gt;Bullough, A.&lt;/author&gt;&lt;author&gt;Butters, S.&lt;/author&gt;&lt;author&gt;Watts, L.&lt;/author&gt;&lt;author&gt;Donell, S.&lt;/author&gt;&lt;author&gt;Traka, M.&lt;/author&gt;&lt;author&gt;Saha, S.&lt;/author&gt;&lt;author&gt;Mithen, R.&lt;/author&gt;&lt;author&gt;Peffers, M.&lt;/author&gt;&lt;author&gt;Clegg, P.&lt;/author&gt;&lt;author&gt;Bao, Y.&lt;/author&gt;&lt;author&gt;Cassidy, A.&lt;/author&gt;&lt;author&gt;Clark, I.&lt;/author&gt;&lt;/authors&gt;&lt;/contributors&gt;&lt;auth-address&gt;School of Biological Sciences, University of East Anglia, Norwich, UK.&amp;#xD;Institute of Orthopaedics, Norfolk and Norwich University Hospital, Norwich, UK.&amp;#xD;Institute of Food Research, Norwich, UK.&amp;#xD;Department of Musculoskeletal Biology, Institute of Ageing and Chronic Disease, University of Liverpool, Liverpool, UK.&amp;#xD;Norwich Medical School, University of East Anglia, Norwich, UK.&amp;#xD;School of Biological Sciences, University of East Anglia, Norwich, UK. I.Clark@uea.ac.uk.&lt;/auth-address&gt;&lt;titles&gt;&lt;title&gt;Isothiocyanates are detected in human synovial fluid following broccoli consumption and can affect the tissues of the knee joint&lt;/title&gt;&lt;secondary-title&gt;Sci Rep&lt;/secondary-title&gt;&lt;/titles&gt;&lt;pages&gt;3398&lt;/pages&gt;&lt;volume&gt;7&lt;/volume&gt;&lt;number&gt;1&lt;/number&gt;&lt;dates&gt;&lt;year&gt;2017&lt;/year&gt;&lt;pub-dates&gt;&lt;date&gt;Jun 13&lt;/date&gt;&lt;/pub-dates&gt;&lt;/dates&gt;&lt;isbn&gt;2045-2322 (Electronic)&amp;#xD;2045-2322 (Linking)&lt;/isbn&gt;&lt;accession-num&gt;28611391&lt;/accession-num&gt;&lt;urls&gt;&lt;related-urls&gt;&lt;url&gt;http://www.ncbi.nlm.nih.gov/pubmed/28611391&lt;/url&gt;&lt;/related-urls&gt;&lt;/urls&gt;&lt;custom2&gt;5469854&lt;/custom2&gt;&lt;electronic-resource-num&gt;10.1038/s41598-017-03629-5&lt;/electronic-resource-num&gt;&lt;/record&gt;&lt;/Cite&gt;&lt;/EndNote&gt;</w:instrText>
      </w:r>
      <w:r w:rsidR="008D50D5" w:rsidRPr="008D50D5">
        <w:fldChar w:fldCharType="separate"/>
      </w:r>
      <w:r w:rsidR="003B2CB6">
        <w:rPr>
          <w:noProof/>
        </w:rPr>
        <w:t>[35]</w:t>
      </w:r>
      <w:r w:rsidR="008D50D5" w:rsidRPr="008D50D5">
        <w:fldChar w:fldCharType="end"/>
      </w:r>
      <w:r w:rsidR="008D50D5" w:rsidRPr="008D50D5">
        <w:t xml:space="preserve">. </w:t>
      </w:r>
      <w:r w:rsidR="006541B5" w:rsidRPr="008D50D5">
        <w:t xml:space="preserve">Elevations in isothiocyanate levels were identified within the high glucosinolate group which were not present within the low glucosinolate group with SF proteomic analysis identifying discriminant profiles, including 125 differentially expressed proteins. </w:t>
      </w:r>
      <w:r w:rsidR="007F64FA" w:rsidRPr="008D50D5">
        <w:t xml:space="preserve">Therefore proteomic methodologies can be applied to assess the effect of novel therapeutic agents as well as </w:t>
      </w:r>
      <w:r w:rsidR="009D1A04" w:rsidRPr="008D50D5">
        <w:t>the pathways they are involved with.</w:t>
      </w:r>
      <w:r w:rsidR="00134D01" w:rsidRPr="008D50D5">
        <w:t xml:space="preserve"> Additionally, SF proteomic analysis has been utilised as a prognostic indicator of procedure outcome. </w:t>
      </w:r>
      <w:r w:rsidR="00EE7C9B" w:rsidRPr="008D50D5">
        <w:t>Autologous chondrocyte implantation is a clinical technique applied following traumatic cartilage injuries, consisting of two surgeries to prevent OA onset</w:t>
      </w:r>
      <w:r w:rsidR="008D50D5" w:rsidRPr="008D50D5">
        <w:t xml:space="preserve"> </w:t>
      </w:r>
      <w:r w:rsidR="008D50D5" w:rsidRPr="008D50D5">
        <w:fldChar w:fldCharType="begin">
          <w:fldData xml:space="preserve">PEVuZE5vdGU+PENpdGU+PEF1dGhvcj5IdWxtZTwvQXV0aG9yPjxZZWFyPjIwMTc8L1llYXI+PFJl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</w:fldData>
        </w:fldChar>
      </w:r>
      <w:r w:rsidR="003B2CB6">
        <w:instrText xml:space="preserve"> ADDIN EN.CITE </w:instrText>
      </w:r>
      <w:r w:rsidR="003B2CB6">
        <w:fldChar w:fldCharType="begin">
          <w:fldData xml:space="preserve">PEVuZE5vdGU+PENpdGU+PEF1dGhvcj5IdWxtZTwvQXV0aG9yPjxZZWFyPjIwMTc8L1llYXI+PFJl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</w:fldData>
        </w:fldChar>
      </w:r>
      <w:r w:rsidR="003B2CB6">
        <w:instrText xml:space="preserve"> ADDIN EN.CITE.DATA </w:instrText>
      </w:r>
      <w:r w:rsidR="003B2CB6">
        <w:fldChar w:fldCharType="end"/>
      </w:r>
      <w:r w:rsidR="008D50D5" w:rsidRPr="008D50D5">
        <w:fldChar w:fldCharType="separate"/>
      </w:r>
      <w:r w:rsidR="003B2CB6">
        <w:rPr>
          <w:noProof/>
        </w:rPr>
        <w:t>[36]</w:t>
      </w:r>
      <w:r w:rsidR="008D50D5" w:rsidRPr="008D50D5">
        <w:fldChar w:fldCharType="end"/>
      </w:r>
      <w:r w:rsidR="008D50D5" w:rsidRPr="008D50D5">
        <w:t xml:space="preserve">. </w:t>
      </w:r>
      <w:r w:rsidR="00EE7C9B" w:rsidRPr="008D50D5">
        <w:t>However, the procedure currently has a failure rate of 20% with prognostic markers required to predict surgery success and thus allow appropriate management</w:t>
      </w:r>
      <w:r w:rsidR="00121B87" w:rsidRPr="008D50D5">
        <w:t xml:space="preserve">/alternative therapies. </w:t>
      </w:r>
      <w:r w:rsidR="00EE7C9B" w:rsidRPr="008D50D5">
        <w:t>Using Isobaric tagging for relative and absolute quantitation (iTRAQ) proteomic analysis and label free quantification of SF</w:t>
      </w:r>
      <w:r w:rsidR="00B64614" w:rsidRPr="008D50D5">
        <w:t xml:space="preserve">, Hulme </w:t>
      </w:r>
      <w:r w:rsidR="00B64614" w:rsidRPr="008D50D5">
        <w:rPr>
          <w:i/>
        </w:rPr>
        <w:t>et al.</w:t>
      </w:r>
      <w:r w:rsidR="00B64614" w:rsidRPr="008D50D5">
        <w:t xml:space="preserve"> identified numerous biomarker cand</w:t>
      </w:r>
      <w:r w:rsidR="00617133" w:rsidRPr="008D50D5">
        <w:t>idates which can separate respon</w:t>
      </w:r>
      <w:r w:rsidR="00B64614" w:rsidRPr="008D50D5">
        <w:t>ders and non-responders, inc</w:t>
      </w:r>
      <w:r w:rsidR="00163668" w:rsidRPr="008D50D5">
        <w:t>l</w:t>
      </w:r>
      <w:r w:rsidR="00B64614" w:rsidRPr="008D50D5">
        <w:t xml:space="preserve">uding complement C1s subcomponent and </w:t>
      </w:r>
      <w:r w:rsidR="00163668" w:rsidRPr="008D50D5">
        <w:t>MMP</w:t>
      </w:r>
      <w:r w:rsidR="0028755B">
        <w:t>-</w:t>
      </w:r>
      <w:r w:rsidR="00B64614" w:rsidRPr="008D50D5">
        <w:t>3</w:t>
      </w:r>
      <w:r w:rsidR="008D50D5" w:rsidRPr="008D50D5">
        <w:t xml:space="preserve"> </w:t>
      </w:r>
      <w:r w:rsidR="008D50D5" w:rsidRPr="008D50D5">
        <w:fldChar w:fldCharType="begin">
          <w:fldData xml:space="preserve">PEVuZE5vdGU+PENpdGU+PEF1dGhvcj5IdWxtZTwvQXV0aG9yPjxZZWFyPjIwMTg8L1llYXI+PFJl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</w:fldData>
        </w:fldChar>
      </w:r>
      <w:r w:rsidR="003756B3">
        <w:instrText xml:space="preserve"> ADDIN EN.CITE </w:instrText>
      </w:r>
      <w:r w:rsidR="003756B3">
        <w:fldChar w:fldCharType="begin">
          <w:fldData xml:space="preserve">PEVuZE5vdGU+PENpdGU+PEF1dGhvcj5IdWxtZTwvQXV0aG9yPjxZZWFyPjIwMTg8L1llYXI+PFJl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</w:fldData>
        </w:fldChar>
      </w:r>
      <w:r w:rsidR="003756B3">
        <w:instrText xml:space="preserve"> ADDIN EN.CITE.DATA </w:instrText>
      </w:r>
      <w:r w:rsidR="003756B3">
        <w:fldChar w:fldCharType="end"/>
      </w:r>
      <w:r w:rsidR="008D50D5" w:rsidRPr="008D50D5">
        <w:fldChar w:fldCharType="separate"/>
      </w:r>
      <w:r w:rsidR="003756B3">
        <w:rPr>
          <w:noProof/>
        </w:rPr>
        <w:t>[64]</w:t>
      </w:r>
      <w:r w:rsidR="008D50D5" w:rsidRPr="008D50D5">
        <w:fldChar w:fldCharType="end"/>
      </w:r>
      <w:r w:rsidR="008D50D5" w:rsidRPr="008D50D5">
        <w:t>.</w:t>
      </w:r>
    </w:p>
    <w:p w14:paraId="06AB30FC" w14:textId="7A1608F6" w:rsidR="00773D9B" w:rsidRPr="008D50D5" w:rsidRDefault="00773D9B" w:rsidP="008821D1">
      <w:pPr>
        <w:spacing w:line="480" w:lineRule="auto"/>
        <w:jc w:val="both"/>
      </w:pPr>
      <w:r w:rsidRPr="008D50D5">
        <w:t>Table 1 shows studies in which SF proteomics has been used in osteoarthritis investigation</w:t>
      </w:r>
      <w:r w:rsidR="00D73C25">
        <w:t>s</w:t>
      </w:r>
      <w:r w:rsidRPr="008D50D5">
        <w:t xml:space="preserve"> </w:t>
      </w:r>
    </w:p>
    <w:tbl>
      <w:tblPr>
        <w:tblStyle w:val="TableGrid"/>
        <w:tblW w:w="0" w:type="auto"/>
        <w:tblLayout w:type="fixed"/>
        <w:tblLook w:val="04A0" w:firstRow="1" w:lastRow="0" w:firstColumn="1" w:lastColumn="0" w:noHBand="0" w:noVBand="1"/>
      </w:tblPr>
      <w:tblGrid>
        <w:gridCol w:w="1569"/>
        <w:gridCol w:w="1054"/>
        <w:gridCol w:w="1445"/>
        <w:gridCol w:w="1504"/>
        <w:gridCol w:w="2645"/>
        <w:gridCol w:w="799"/>
      </w:tblGrid>
      <w:tr w:rsidR="00E40CA1" w14:paraId="7C905A02" w14:textId="77777777" w:rsidTr="00E40CA1">
        <w:tc>
          <w:tcPr>
            <w:tcW w:w="1569" w:type="dxa"/>
          </w:tcPr>
          <w:p w14:paraId="61FFCCE3" w14:textId="77777777" w:rsidR="00E40CA1" w:rsidRPr="00E40CA1" w:rsidRDefault="00E40CA1" w:rsidP="00BC576A">
            <w:pPr>
              <w:rPr>
                <w:b/>
              </w:rPr>
            </w:pPr>
            <w:r w:rsidRPr="00E40CA1">
              <w:rPr>
                <w:b/>
              </w:rPr>
              <w:t>Authors</w:t>
            </w:r>
          </w:p>
        </w:tc>
        <w:tc>
          <w:tcPr>
            <w:tcW w:w="1054" w:type="dxa"/>
          </w:tcPr>
          <w:p w14:paraId="2D641E6C" w14:textId="77777777" w:rsidR="00E40CA1" w:rsidRPr="00E40CA1" w:rsidRDefault="00E40CA1" w:rsidP="00BC576A">
            <w:pPr>
              <w:rPr>
                <w:b/>
              </w:rPr>
            </w:pPr>
            <w:r w:rsidRPr="00E40CA1">
              <w:rPr>
                <w:b/>
              </w:rPr>
              <w:t>Tissue type</w:t>
            </w:r>
          </w:p>
        </w:tc>
        <w:tc>
          <w:tcPr>
            <w:tcW w:w="1445" w:type="dxa"/>
          </w:tcPr>
          <w:p w14:paraId="74EFD5AB" w14:textId="77777777" w:rsidR="00E40CA1" w:rsidRPr="00E40CA1" w:rsidRDefault="00E40CA1" w:rsidP="00BC576A">
            <w:pPr>
              <w:rPr>
                <w:b/>
              </w:rPr>
            </w:pPr>
            <w:r w:rsidRPr="00E40CA1">
              <w:rPr>
                <w:b/>
              </w:rPr>
              <w:t>Main techniques</w:t>
            </w:r>
          </w:p>
        </w:tc>
        <w:tc>
          <w:tcPr>
            <w:tcW w:w="1504" w:type="dxa"/>
          </w:tcPr>
          <w:p w14:paraId="2FE5096B" w14:textId="77777777" w:rsidR="00E40CA1" w:rsidRPr="00E40CA1" w:rsidRDefault="00E40CA1" w:rsidP="00BC576A">
            <w:pPr>
              <w:rPr>
                <w:b/>
              </w:rPr>
            </w:pPr>
            <w:r w:rsidRPr="00E40CA1">
              <w:rPr>
                <w:b/>
              </w:rPr>
              <w:t>Groups</w:t>
            </w:r>
          </w:p>
        </w:tc>
        <w:tc>
          <w:tcPr>
            <w:tcW w:w="2645" w:type="dxa"/>
          </w:tcPr>
          <w:p w14:paraId="00A710F0" w14:textId="77777777" w:rsidR="00E40CA1" w:rsidRPr="00E40CA1" w:rsidRDefault="00E40CA1" w:rsidP="00BC576A">
            <w:pPr>
              <w:rPr>
                <w:b/>
              </w:rPr>
            </w:pPr>
            <w:r w:rsidRPr="00E40CA1">
              <w:rPr>
                <w:b/>
              </w:rPr>
              <w:t>Difference in OA</w:t>
            </w:r>
          </w:p>
        </w:tc>
        <w:tc>
          <w:tcPr>
            <w:tcW w:w="799" w:type="dxa"/>
          </w:tcPr>
          <w:p w14:paraId="24416A1B" w14:textId="77777777" w:rsidR="00E40CA1" w:rsidRPr="00E40CA1" w:rsidRDefault="00E40CA1" w:rsidP="00BC576A">
            <w:pPr>
              <w:rPr>
                <w:b/>
              </w:rPr>
            </w:pPr>
            <w:r w:rsidRPr="00E40CA1">
              <w:rPr>
                <w:b/>
              </w:rPr>
              <w:t>References</w:t>
            </w:r>
          </w:p>
        </w:tc>
      </w:tr>
      <w:tr w:rsidR="00E40CA1" w14:paraId="5639B6E9" w14:textId="77777777" w:rsidTr="00E40CA1">
        <w:tc>
          <w:tcPr>
            <w:tcW w:w="1569" w:type="dxa"/>
          </w:tcPr>
          <w:p w14:paraId="48DA0004" w14:textId="77777777" w:rsidR="00E40CA1" w:rsidRDefault="00E40CA1" w:rsidP="00BC576A">
            <w:r w:rsidRPr="00CD0453">
              <w:lastRenderedPageBreak/>
              <w:t xml:space="preserve">Liao </w:t>
            </w:r>
            <w:r w:rsidRPr="00CD0453">
              <w:rPr>
                <w:i/>
              </w:rPr>
              <w:t>et al.,</w:t>
            </w:r>
            <w:r w:rsidRPr="00CD0453">
              <w:t xml:space="preserve"> 2018</w:t>
            </w:r>
          </w:p>
        </w:tc>
        <w:tc>
          <w:tcPr>
            <w:tcW w:w="1054" w:type="dxa"/>
          </w:tcPr>
          <w:p w14:paraId="6E3F704B" w14:textId="77777777" w:rsidR="00E40CA1" w:rsidRDefault="00E40CA1" w:rsidP="00BC576A">
            <w:r w:rsidRPr="00CD0453">
              <w:t>SF</w:t>
            </w:r>
          </w:p>
        </w:tc>
        <w:tc>
          <w:tcPr>
            <w:tcW w:w="1445" w:type="dxa"/>
          </w:tcPr>
          <w:p w14:paraId="12C3DB18" w14:textId="77777777" w:rsidR="00E40CA1" w:rsidRDefault="00E40CA1" w:rsidP="00BC576A">
            <w:r w:rsidRPr="00CD0453">
              <w:t>LC-SWATH/MS</w:t>
            </w:r>
          </w:p>
        </w:tc>
        <w:tc>
          <w:tcPr>
            <w:tcW w:w="1504" w:type="dxa"/>
          </w:tcPr>
          <w:p w14:paraId="7EB8E648" w14:textId="77777777" w:rsidR="00E40CA1" w:rsidRDefault="00E40CA1" w:rsidP="00BC576A">
            <w:r w:rsidRPr="00CD0453">
              <w:t>OA, RA, traumatic knee arthritis</w:t>
            </w:r>
          </w:p>
        </w:tc>
        <w:tc>
          <w:tcPr>
            <w:tcW w:w="2645" w:type="dxa"/>
          </w:tcPr>
          <w:p w14:paraId="16674BB3" w14:textId="77777777" w:rsidR="00E40CA1" w:rsidRDefault="00E40CA1" w:rsidP="00BC576A">
            <w:r w:rsidRPr="00CD0453">
              <w:t xml:space="preserve">DKK2, proteins of complement and coagulation cascades </w:t>
            </w:r>
            <w:r>
              <w:t>↑ OA;</w:t>
            </w:r>
          </w:p>
          <w:p w14:paraId="13CFC91A" w14:textId="77777777" w:rsidR="00E40CA1" w:rsidRDefault="00E40CA1" w:rsidP="00BC576A">
            <w:r>
              <w:t>Transaldolase</w:t>
            </w:r>
            <w:r w:rsidRPr="00CD0453">
              <w:t>, Profilin</w:t>
            </w:r>
            <w:r w:rsidRPr="00CD0453">
              <w:rPr>
                <w:rFonts w:ascii="Cambria Math" w:hAnsi="Cambria Math" w:cs="Cambria Math"/>
              </w:rPr>
              <w:t>‑</w:t>
            </w:r>
            <w:r w:rsidRPr="00CD0453">
              <w:t>1, 14</w:t>
            </w:r>
            <w:r w:rsidRPr="00CD0453">
              <w:rPr>
                <w:rFonts w:ascii="Cambria Math" w:hAnsi="Cambria Math" w:cs="Cambria Math"/>
              </w:rPr>
              <w:t>‑</w:t>
            </w:r>
            <w:r w:rsidRPr="00CD0453">
              <w:t>3</w:t>
            </w:r>
            <w:r w:rsidRPr="00CD0453">
              <w:rPr>
                <w:rFonts w:ascii="Cambria Math" w:hAnsi="Cambria Math" w:cs="Cambria Math"/>
              </w:rPr>
              <w:t>‑</w:t>
            </w:r>
            <w:r w:rsidRPr="00CD0453">
              <w:t>3 protein zeta/delta, Apolipoprotein A</w:t>
            </w:r>
            <w:r w:rsidRPr="00CD0453">
              <w:rPr>
                <w:rFonts w:ascii="Cambria Math" w:hAnsi="Cambria Math" w:cs="Cambria Math"/>
              </w:rPr>
              <w:t>‑</w:t>
            </w:r>
            <w:r w:rsidRPr="00CD0453">
              <w:t xml:space="preserve">IV, Ig delta chain C region </w:t>
            </w:r>
            <w:r w:rsidRPr="00CD0453">
              <w:rPr>
                <w:rFonts w:ascii="Calibri" w:hAnsi="Calibri" w:cs="Calibri"/>
              </w:rPr>
              <w:t>↓</w:t>
            </w:r>
            <w:r w:rsidRPr="00CD0453">
              <w:t xml:space="preserve"> OA</w:t>
            </w:r>
          </w:p>
        </w:tc>
        <w:tc>
          <w:tcPr>
            <w:tcW w:w="799" w:type="dxa"/>
          </w:tcPr>
          <w:p w14:paraId="2562B154" w14:textId="680F2DB9" w:rsidR="00E40CA1" w:rsidRDefault="00521025" w:rsidP="003756B3">
            <w:r>
              <w:rPr>
                <w:rFonts w:cstheme="minorHAnsi"/>
              </w:rPr>
              <w:fldChar w:fldCharType="begin">
                <w:fldData xml:space="preserve">PEVuZE5vdGU+PENpdGU+PEF1dGhvcj5MaWFvPC9BdXRob3I+PFllYXI+MjAxODwvWWVhcj48UmVj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ODI3LTI4MzY8L3BhZ2VzPjx2b2x1bWU+MTc8L3ZvbHVtZT48bnVtYmVy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</w:fldData>
              </w:fldChar>
            </w:r>
            <w:r w:rsidR="003756B3">
              <w:rPr>
                <w:rFonts w:cstheme="minorHAnsi"/>
              </w:rPr>
              <w:instrText xml:space="preserve"> ADDIN EN.CITE </w:instrText>
            </w:r>
            <w:r w:rsidR="003756B3">
              <w:rPr>
                <w:rFonts w:cstheme="minorHAnsi"/>
              </w:rPr>
              <w:fldChar w:fldCharType="begin">
                <w:fldData xml:space="preserve">PEVuZE5vdGU+PENpdGU+PEF1dGhvcj5MaWFvPC9BdXRob3I+PFllYXI+MjAxODwvWWVhcj48UmVj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ODI3LTI4MzY8L3BhZ2VzPjx2b2x1bWU+MTc8L3ZvbHVtZT48bnVtYmVy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24]</w:t>
            </w:r>
            <w:r>
              <w:rPr>
                <w:rFonts w:cstheme="minorHAnsi"/>
              </w:rPr>
              <w:fldChar w:fldCharType="end"/>
            </w:r>
          </w:p>
        </w:tc>
      </w:tr>
      <w:tr w:rsidR="00E40CA1" w14:paraId="52F3C9F3" w14:textId="77777777" w:rsidTr="00E40CA1">
        <w:tc>
          <w:tcPr>
            <w:tcW w:w="1569" w:type="dxa"/>
          </w:tcPr>
          <w:p w14:paraId="7F2AE8D9" w14:textId="77777777" w:rsidR="00E40CA1" w:rsidRDefault="00E40CA1" w:rsidP="00BC576A">
            <w:r w:rsidRPr="00CD0453">
              <w:t xml:space="preserve">Fernández-Puente </w:t>
            </w:r>
            <w:r w:rsidRPr="00CD0453">
              <w:rPr>
                <w:i/>
              </w:rPr>
              <w:t>et al.,</w:t>
            </w:r>
            <w:r w:rsidRPr="00CD0453">
              <w:t xml:space="preserve"> 2017</w:t>
            </w:r>
          </w:p>
        </w:tc>
        <w:tc>
          <w:tcPr>
            <w:tcW w:w="1054" w:type="dxa"/>
          </w:tcPr>
          <w:p w14:paraId="2C33D5BA" w14:textId="77777777" w:rsidR="00E40CA1" w:rsidRDefault="00E40CA1" w:rsidP="00BC576A">
            <w:r w:rsidRPr="00CD0453">
              <w:t>SF, Serum, Cartilage</w:t>
            </w:r>
          </w:p>
        </w:tc>
        <w:tc>
          <w:tcPr>
            <w:tcW w:w="1445" w:type="dxa"/>
          </w:tcPr>
          <w:p w14:paraId="5B9B1503" w14:textId="77777777" w:rsidR="00E40CA1" w:rsidRDefault="00E40CA1" w:rsidP="00BC576A">
            <w:r w:rsidRPr="00CD0453">
              <w:t>MRM LC-MS/MS</w:t>
            </w:r>
          </w:p>
        </w:tc>
        <w:tc>
          <w:tcPr>
            <w:tcW w:w="1504" w:type="dxa"/>
          </w:tcPr>
          <w:p w14:paraId="67820920" w14:textId="77777777" w:rsidR="00E40CA1" w:rsidRDefault="00E40CA1" w:rsidP="00BC576A">
            <w:r w:rsidRPr="00CD0453">
              <w:t>SF, cartilage: OA; Serum: OA, control without joint disease</w:t>
            </w:r>
          </w:p>
        </w:tc>
        <w:tc>
          <w:tcPr>
            <w:tcW w:w="2645" w:type="dxa"/>
          </w:tcPr>
          <w:p w14:paraId="02A50631" w14:textId="77777777" w:rsidR="00E40CA1" w:rsidRDefault="00E40CA1" w:rsidP="00BC576A">
            <w:r w:rsidRPr="00CD0453">
              <w:t xml:space="preserve">SF: Haptoglobin; Serum: </w:t>
            </w:r>
          </w:p>
          <w:p w14:paraId="0FEB390E" w14:textId="77777777" w:rsidR="00E40CA1" w:rsidRDefault="00E40CA1" w:rsidP="00BC576A">
            <w:r w:rsidRPr="00CD0453">
              <w:t>Haptoglobin, VWF ↑ OA</w:t>
            </w:r>
          </w:p>
        </w:tc>
        <w:tc>
          <w:tcPr>
            <w:tcW w:w="799" w:type="dxa"/>
          </w:tcPr>
          <w:p w14:paraId="4DF88ADB" w14:textId="14056A2C" w:rsidR="00E40CA1" w:rsidRDefault="00521025" w:rsidP="003756B3">
            <w:r>
              <w:rPr>
                <w:rFonts w:cstheme="minorHAnsi"/>
              </w:rPr>
              <w:fldChar w:fldCharType="begin">
                <w:fldData xml:space="preserve">PEVuZE5vdGU+PENpdGU+PEF1dGhvcj5GZXJuYW5kZXotUHVlbnRlPC9BdXRob3I+PFllYXI+MjAx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=
</w:fldData>
              </w:fldChar>
            </w:r>
            <w:r w:rsidR="003756B3">
              <w:rPr>
                <w:rFonts w:cstheme="minorHAnsi"/>
              </w:rPr>
              <w:instrText xml:space="preserve"> ADDIN EN.CITE </w:instrText>
            </w:r>
            <w:r w:rsidR="003756B3">
              <w:rPr>
                <w:rFonts w:cstheme="minorHAnsi"/>
              </w:rPr>
              <w:fldChar w:fldCharType="begin">
                <w:fldData xml:space="preserve">PEVuZE5vdGU+PENpdGU+PEF1dGhvcj5GZXJuYW5kZXotUHVlbnRlPC9BdXRob3I+PFllYXI+MjAx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=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25]</w:t>
            </w:r>
            <w:r>
              <w:rPr>
                <w:rFonts w:cstheme="minorHAnsi"/>
              </w:rPr>
              <w:fldChar w:fldCharType="end"/>
            </w:r>
          </w:p>
        </w:tc>
      </w:tr>
      <w:tr w:rsidR="00E40CA1" w14:paraId="772245AD" w14:textId="77777777" w:rsidTr="00E40CA1">
        <w:tc>
          <w:tcPr>
            <w:tcW w:w="1569" w:type="dxa"/>
          </w:tcPr>
          <w:p w14:paraId="6D9759AC" w14:textId="77777777" w:rsidR="00E40CA1" w:rsidRDefault="00E40CA1" w:rsidP="00BC576A">
            <w:r w:rsidRPr="00CD0453">
              <w:t xml:space="preserve">Liao </w:t>
            </w:r>
            <w:r w:rsidRPr="00CD0453">
              <w:rPr>
                <w:i/>
              </w:rPr>
              <w:t>et al.,</w:t>
            </w:r>
            <w:r w:rsidRPr="00CD0453">
              <w:t xml:space="preserve"> 2015</w:t>
            </w:r>
          </w:p>
        </w:tc>
        <w:tc>
          <w:tcPr>
            <w:tcW w:w="1054" w:type="dxa"/>
          </w:tcPr>
          <w:p w14:paraId="625818FD" w14:textId="77777777" w:rsidR="00E40CA1" w:rsidRDefault="00E40CA1" w:rsidP="00BC576A">
            <w:r w:rsidRPr="00CD0453">
              <w:t>SF</w:t>
            </w:r>
          </w:p>
        </w:tc>
        <w:tc>
          <w:tcPr>
            <w:tcW w:w="1445" w:type="dxa"/>
          </w:tcPr>
          <w:p w14:paraId="68C38556" w14:textId="77777777" w:rsidR="00E40CA1" w:rsidRDefault="00E40CA1" w:rsidP="00BC576A">
            <w:r w:rsidRPr="00CD0453">
              <w:t>2DE, MALDI-TOF/TOF MS</w:t>
            </w:r>
          </w:p>
        </w:tc>
        <w:tc>
          <w:tcPr>
            <w:tcW w:w="1504" w:type="dxa"/>
          </w:tcPr>
          <w:p w14:paraId="2FDF35DF" w14:textId="77777777" w:rsidR="00E40CA1" w:rsidRDefault="00E40CA1" w:rsidP="00BC576A">
            <w:r w:rsidRPr="00CD0453">
              <w:t>OA, non-OA articular disease</w:t>
            </w:r>
          </w:p>
        </w:tc>
        <w:tc>
          <w:tcPr>
            <w:tcW w:w="2645" w:type="dxa"/>
          </w:tcPr>
          <w:p w14:paraId="212268A2" w14:textId="77777777" w:rsidR="00E40CA1" w:rsidRDefault="00E40CA1" w:rsidP="00BC576A">
            <w:r w:rsidRPr="00CD0453">
              <w:t>Haptoglobin ↑ OA</w:t>
            </w:r>
          </w:p>
        </w:tc>
        <w:tc>
          <w:tcPr>
            <w:tcW w:w="799" w:type="dxa"/>
          </w:tcPr>
          <w:p w14:paraId="4014C04E" w14:textId="20F99C5C" w:rsidR="00E40CA1" w:rsidRDefault="00521025" w:rsidP="003756B3">
            <w:r>
              <w:rPr>
                <w:rFonts w:cstheme="minorHAnsi"/>
              </w:rPr>
              <w:fldChar w:fldCharType="begin">
                <w:fldData xml:space="preserve">PEVuZE5vdGU+PENpdGU+PEF1dGhvcj5MaWFvPC9BdXRob3I+PFllYXI+MjAxNTwvWWVhcj48UmVj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OTk3NS04OTwvcGFnZXM+PHZvbHVtZT44PC92b2x1bWU+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</w:fldData>
              </w:fldChar>
            </w:r>
            <w:r w:rsidR="003756B3">
              <w:rPr>
                <w:rFonts w:cstheme="minorHAnsi"/>
              </w:rPr>
              <w:instrText xml:space="preserve"> ADDIN EN.CITE </w:instrText>
            </w:r>
            <w:r w:rsidR="003756B3">
              <w:rPr>
                <w:rFonts w:cstheme="minorHAnsi"/>
              </w:rPr>
              <w:fldChar w:fldCharType="begin">
                <w:fldData xml:space="preserve">PEVuZE5vdGU+PENpdGU+PEF1dGhvcj5MaWFvPC9BdXRob3I+PFllYXI+MjAxNTwvWWVhcj48UmVj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OTk3NS04OTwvcGFnZXM+PHZvbHVtZT44PC92b2x1bWU+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26]</w:t>
            </w:r>
            <w:r>
              <w:rPr>
                <w:rFonts w:cstheme="minorHAnsi"/>
              </w:rPr>
              <w:fldChar w:fldCharType="end"/>
            </w:r>
          </w:p>
        </w:tc>
      </w:tr>
      <w:tr w:rsidR="00E40CA1" w14:paraId="5C71CFAC" w14:textId="77777777" w:rsidTr="00E40CA1">
        <w:tc>
          <w:tcPr>
            <w:tcW w:w="1569" w:type="dxa"/>
          </w:tcPr>
          <w:p w14:paraId="78D7F9C7" w14:textId="77777777" w:rsidR="00E40CA1" w:rsidRDefault="00E40CA1" w:rsidP="00BC576A">
            <w:r w:rsidRPr="00CD0453">
              <w:t xml:space="preserve">Ritter </w:t>
            </w:r>
            <w:r w:rsidRPr="00CD0453">
              <w:rPr>
                <w:i/>
              </w:rPr>
              <w:t>et al.,</w:t>
            </w:r>
            <w:r w:rsidRPr="00CD0453">
              <w:t xml:space="preserve"> 2014</w:t>
            </w:r>
          </w:p>
        </w:tc>
        <w:tc>
          <w:tcPr>
            <w:tcW w:w="1054" w:type="dxa"/>
          </w:tcPr>
          <w:p w14:paraId="109631EB" w14:textId="77777777" w:rsidR="00E40CA1" w:rsidRDefault="00E40CA1" w:rsidP="00BC576A">
            <w:r w:rsidRPr="00CD0453">
              <w:t>SF, serum</w:t>
            </w:r>
          </w:p>
        </w:tc>
        <w:tc>
          <w:tcPr>
            <w:tcW w:w="1445" w:type="dxa"/>
          </w:tcPr>
          <w:p w14:paraId="6D05CA20" w14:textId="77777777" w:rsidR="00E40CA1" w:rsidRDefault="00E40CA1" w:rsidP="00BC576A">
            <w:r w:rsidRPr="00CD0453">
              <w:t>SRM LC-MS/MS</w:t>
            </w:r>
          </w:p>
        </w:tc>
        <w:tc>
          <w:tcPr>
            <w:tcW w:w="1504" w:type="dxa"/>
          </w:tcPr>
          <w:p w14:paraId="122831F4" w14:textId="77777777" w:rsidR="00E40CA1" w:rsidRDefault="00E40CA1" w:rsidP="00BC576A">
            <w:r w:rsidRPr="00CD0453">
              <w:t>SF: late stage OA; serum: late stage OA, OA progressing group</w:t>
            </w:r>
          </w:p>
        </w:tc>
        <w:tc>
          <w:tcPr>
            <w:tcW w:w="2645" w:type="dxa"/>
          </w:tcPr>
          <w:p w14:paraId="2B1108BA" w14:textId="77777777" w:rsidR="00E40CA1" w:rsidRDefault="00E40CA1" w:rsidP="00BC576A">
            <w:r w:rsidRPr="00CD0453">
              <w:t>SF, serum: Clusterin, lubricin ↑ OA progression</w:t>
            </w:r>
          </w:p>
        </w:tc>
        <w:tc>
          <w:tcPr>
            <w:tcW w:w="799" w:type="dxa"/>
          </w:tcPr>
          <w:p w14:paraId="47888C0E" w14:textId="2748A248" w:rsidR="00E40CA1" w:rsidRDefault="00EC1656" w:rsidP="003756B3">
            <w:r>
              <w:rPr>
                <w:rFonts w:cstheme="minorHAnsi"/>
              </w:rPr>
              <w:fldChar w:fldCharType="begin"/>
            </w:r>
            <w:r w:rsidR="003756B3">
              <w:rPr>
                <w:rFonts w:cstheme="minorHAnsi"/>
              </w:rPr>
              <w:instrText xml:space="preserve"> ADDIN EN.CITE &lt;EndNote&gt;&lt;Cite&gt;&lt;Author&gt;Ritter&lt;/Author&gt;&lt;Year&gt;2014&lt;/Year&gt;&lt;RecNum&gt;369&lt;/RecNum&gt;&lt;DisplayText&gt;[127]&lt;/DisplayText&gt;&lt;record&gt;&lt;rec-number&gt;369&lt;/rec-number&gt;&lt;foreign-keys&gt;&lt;key app="EN" db-id="xxd2pawa49tr59ess5zvesa9e5efrfp55s5t" timestamp="0"&gt;369&lt;/key&gt;&lt;/foreign-keys&gt;&lt;ref-type name="Journal Article"&gt;17&lt;/ref-type&gt;&lt;contributors&gt;&lt;authors&gt;&lt;author&gt;Ritter, Susan Y&lt;/author&gt;&lt;author&gt;Collins, Jamie&lt;/author&gt;&lt;author&gt;Krastins, Bryan&lt;/author&gt;&lt;author&gt;Sarracino, David&lt;/author&gt;&lt;author&gt;Lopez, Mary&lt;/author&gt;&lt;author&gt;Losina, Elena&lt;/author&gt;&lt;author&gt;Aliprantis, Antonios O&lt;/author&gt;&lt;/authors&gt;&lt;/contributors&gt;&lt;titles&gt;&lt;title&gt;Mass spectrometry assays of plasma biomarkers to predict radiographic progression of knee osteoarthritis.&lt;/title&gt;&lt;secondary-title&gt;Arthritis research &amp;amp; therapy&lt;/secondary-title&gt;&lt;/titles&gt;&lt;periodical&gt;&lt;full-title&gt;Arthritis Res Ther&lt;/full-title&gt;&lt;abbr-1&gt;Arthritis research &amp;amp; therapy&lt;/abbr-1&gt;&lt;/periodical&gt;&lt;pages&gt;456&lt;/pages&gt;&lt;volume&gt;16&lt;/volume&gt;&lt;dates&gt;&lt;year&gt;2014&lt;/year&gt;&lt;/dates&gt;&lt;publisher&gt;BioMed Central&lt;/publisher&gt;&lt;accession-num&gt;25287745&lt;/accession-num&gt;&lt;urls&gt;&lt;/urls&gt;&lt;electronic-resource-num&gt;10.1186/s13075-014-0456-6&lt;/electronic-resource-num&gt;&lt;/record&gt;&lt;/Cite&gt;&lt;/EndNote&gt;</w:instrText>
            </w:r>
            <w:r>
              <w:rPr>
                <w:rFonts w:cstheme="minorHAnsi"/>
              </w:rPr>
              <w:fldChar w:fldCharType="separate"/>
            </w:r>
            <w:r w:rsidR="003756B3">
              <w:rPr>
                <w:rFonts w:cstheme="minorHAnsi"/>
                <w:noProof/>
              </w:rPr>
              <w:t>[127]</w:t>
            </w:r>
            <w:r>
              <w:rPr>
                <w:rFonts w:cstheme="minorHAnsi"/>
              </w:rPr>
              <w:fldChar w:fldCharType="end"/>
            </w:r>
          </w:p>
        </w:tc>
      </w:tr>
      <w:tr w:rsidR="00E40CA1" w14:paraId="683E0B13" w14:textId="77777777" w:rsidTr="00E40CA1">
        <w:tc>
          <w:tcPr>
            <w:tcW w:w="1569" w:type="dxa"/>
          </w:tcPr>
          <w:p w14:paraId="1538EA7B" w14:textId="77777777" w:rsidR="00E40CA1" w:rsidRDefault="00E40CA1" w:rsidP="00BC576A">
            <w:r w:rsidRPr="00CD0453">
              <w:t xml:space="preserve">Ahrman </w:t>
            </w:r>
            <w:r w:rsidRPr="00CD0453">
              <w:rPr>
                <w:i/>
              </w:rPr>
              <w:t>et al.,</w:t>
            </w:r>
            <w:r w:rsidRPr="00CD0453">
              <w:t xml:space="preserve"> 2014</w:t>
            </w:r>
          </w:p>
        </w:tc>
        <w:tc>
          <w:tcPr>
            <w:tcW w:w="1054" w:type="dxa"/>
          </w:tcPr>
          <w:p w14:paraId="438820DD" w14:textId="77777777" w:rsidR="00E40CA1" w:rsidRDefault="00E40CA1" w:rsidP="00BC576A">
            <w:r w:rsidRPr="00CD0453">
              <w:t>SF</w:t>
            </w:r>
          </w:p>
        </w:tc>
        <w:tc>
          <w:tcPr>
            <w:tcW w:w="1445" w:type="dxa"/>
          </w:tcPr>
          <w:p w14:paraId="58619041" w14:textId="77777777" w:rsidR="00E40CA1" w:rsidRDefault="00E40CA1" w:rsidP="00BC576A">
            <w:r w:rsidRPr="00CD0453">
              <w:t>LC-MS/MS</w:t>
            </w:r>
          </w:p>
        </w:tc>
        <w:tc>
          <w:tcPr>
            <w:tcW w:w="1504" w:type="dxa"/>
          </w:tcPr>
          <w:p w14:paraId="31E802E1" w14:textId="77777777" w:rsidR="00E40CA1" w:rsidRDefault="00E40CA1" w:rsidP="00BC576A">
            <w:r w:rsidRPr="00CD0453">
              <w:t>OA, RA, acute pain or trauma</w:t>
            </w:r>
          </w:p>
        </w:tc>
        <w:tc>
          <w:tcPr>
            <w:tcW w:w="2645" w:type="dxa"/>
          </w:tcPr>
          <w:p w14:paraId="2CC32F7B" w14:textId="77777777" w:rsidR="00E40CA1" w:rsidRDefault="00E40CA1" w:rsidP="00BC576A">
            <w:r w:rsidRPr="00CD0453">
              <w:t>COMP neo-epitopes ↑ OA</w:t>
            </w:r>
          </w:p>
        </w:tc>
        <w:tc>
          <w:tcPr>
            <w:tcW w:w="799" w:type="dxa"/>
          </w:tcPr>
          <w:p w14:paraId="57014EEF" w14:textId="531996FF" w:rsidR="00E40CA1" w:rsidRDefault="00EC1656" w:rsidP="003756B3">
            <w:r>
              <w:rPr>
                <w:rFonts w:cstheme="minorHAnsi"/>
              </w:rPr>
              <w:fldChar w:fldCharType="begin">
                <w:fldData xml:space="preserve">PEVuZE5vdGU+PENpdGU+PEF1dGhvcj5BaHJtYW48L0F1dGhvcj48WWVhcj4yMDE0PC9ZZWFyPjxS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wOTA4LTE2PC9wYWdlcz48dm9sdW1lPjI4OTwvdm9sdW1lPjxudW1iZXI+MzA8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BaHJtYW48L0F1dGhvcj48WWVhcj4yMDE0PC9ZZWFyPjxS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wOTA4LTE2PC9wYWdlcz48dm9sdW1lPjI4OTwvdm9sdW1lPjxudW1iZXI+MzA8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28]</w:t>
            </w:r>
            <w:r>
              <w:rPr>
                <w:rFonts w:cstheme="minorHAnsi"/>
              </w:rPr>
              <w:fldChar w:fldCharType="end"/>
            </w:r>
          </w:p>
        </w:tc>
      </w:tr>
      <w:tr w:rsidR="00E40CA1" w14:paraId="59BD95A9" w14:textId="77777777" w:rsidTr="00E40CA1">
        <w:tc>
          <w:tcPr>
            <w:tcW w:w="1569" w:type="dxa"/>
          </w:tcPr>
          <w:p w14:paraId="2F3BD974" w14:textId="77777777" w:rsidR="00E40CA1" w:rsidRDefault="00E40CA1" w:rsidP="00BC576A">
            <w:r w:rsidRPr="00CD0453">
              <w:t xml:space="preserve">Balakrishnan </w:t>
            </w:r>
            <w:r w:rsidRPr="001C42C1">
              <w:rPr>
                <w:i/>
              </w:rPr>
              <w:t>et al.,</w:t>
            </w:r>
            <w:r w:rsidRPr="00CD0453">
              <w:t xml:space="preserve"> 2014</w:t>
            </w:r>
          </w:p>
        </w:tc>
        <w:tc>
          <w:tcPr>
            <w:tcW w:w="1054" w:type="dxa"/>
          </w:tcPr>
          <w:p w14:paraId="26121328" w14:textId="77777777" w:rsidR="00E40CA1" w:rsidRDefault="00E40CA1" w:rsidP="00BC576A">
            <w:r w:rsidRPr="00CD0453">
              <w:t>SF</w:t>
            </w:r>
          </w:p>
        </w:tc>
        <w:tc>
          <w:tcPr>
            <w:tcW w:w="1445" w:type="dxa"/>
          </w:tcPr>
          <w:p w14:paraId="1E759B1B" w14:textId="77777777" w:rsidR="00E40CA1" w:rsidRDefault="00E40CA1" w:rsidP="00BC576A">
            <w:r w:rsidRPr="00CD0453">
              <w:t>PAGE, MRM LC-MS/MS</w:t>
            </w:r>
          </w:p>
        </w:tc>
        <w:tc>
          <w:tcPr>
            <w:tcW w:w="1504" w:type="dxa"/>
          </w:tcPr>
          <w:p w14:paraId="20CC2FC8" w14:textId="77777777" w:rsidR="00E40CA1" w:rsidRDefault="00E40CA1" w:rsidP="00BC576A">
            <w:r w:rsidRPr="00CD0453">
              <w:t>OA</w:t>
            </w:r>
          </w:p>
        </w:tc>
        <w:tc>
          <w:tcPr>
            <w:tcW w:w="2645" w:type="dxa"/>
          </w:tcPr>
          <w:p w14:paraId="5451BE62" w14:textId="77777777" w:rsidR="00E40CA1" w:rsidRDefault="00E40CA1" w:rsidP="00BC576A">
            <w:r w:rsidRPr="00CD0453">
              <w:t>ADAMDEC1, ANPEP, ASPN, CD84, COLEC10, DKK3, MMRN2, SPARCL1, THY1, VSIG4 ↑ OA</w:t>
            </w:r>
          </w:p>
        </w:tc>
        <w:tc>
          <w:tcPr>
            <w:tcW w:w="799" w:type="dxa"/>
          </w:tcPr>
          <w:p w14:paraId="5F018E51" w14:textId="1C72DAAF" w:rsidR="00E40CA1" w:rsidRDefault="00EC1656" w:rsidP="003B2CB6">
            <w:r>
              <w:rPr>
                <w:rFonts w:cstheme="minorHAnsi"/>
              </w:rPr>
              <w:fldChar w:fldCharType="begin"/>
            </w:r>
            <w:r w:rsidR="003B2CB6">
              <w:rPr>
                <w:rFonts w:cstheme="minorHAnsi"/>
              </w:rPr>
              <w:instrText xml:space="preserve"> ADDIN EN.CITE &lt;EndNote&gt;&lt;Cite&gt;&lt;Author&gt;Balakrishnan&lt;/Author&gt;&lt;Year&gt;2014&lt;/Year&gt;&lt;RecNum&gt;372&lt;/RecNum&gt;&lt;DisplayText&gt;[17]&lt;/DisplayText&gt;&lt;record&gt;&lt;rec-number&gt;372&lt;/rec-number&gt;&lt;foreign-keys&gt;&lt;key app="EN" db-id="xxd2pawa49tr59ess5zvesa9e5efrfp55s5t" timestamp="0"&gt;372&lt;/key&gt;&lt;/foreign-keys&gt;&lt;ref-type name="Journal Article"&gt;17&lt;/ref-type&gt;&lt;contributors&gt;&lt;authors&gt;&lt;author&gt;Balakrishnan, Lavanya&lt;/author&gt;&lt;author&gt;Nirujogi, Raja&lt;/author&gt;&lt;author&gt;Ahmad, Sartaj&lt;/author&gt;&lt;author&gt;Bhattacharjee, Mitali&lt;/author&gt;&lt;author&gt;Manda, Srikanth S&lt;/author&gt;&lt;author&gt;Renuse, Santosh&lt;/author&gt;&lt;author&gt;Kelkar, Dhanashree S&lt;/author&gt;&lt;author&gt;Subbannayya, Yashwanth&lt;/author&gt;&lt;author&gt;Raju, Rajesh&lt;/author&gt;&lt;author&gt;Goel, Renu&lt;/author&gt;&lt;author&gt;Thomas, Joji&lt;/author&gt;&lt;author&gt;Kaur, Navjyot&lt;/author&gt;&lt;author&gt;Dhillon, Mukesh&lt;/author&gt;&lt;author&gt;Tankala, Shantal&lt;/author&gt;&lt;author&gt;Jois, Ramesh&lt;/author&gt;&lt;author&gt;Vasdev, Vivek&lt;/author&gt;&lt;author&gt;Ramachandra, YL&lt;/author&gt;&lt;author&gt;Sahasrabuddhe, Nandini A&lt;/author&gt;&lt;author&gt;Prasad, TS&lt;/author&gt;&lt;author&gt;Mohan, Sujatha&lt;/author&gt;&lt;author&gt;Gowda, Harsha&lt;/author&gt;&lt;author&gt;Shankar, Subramanian&lt;/author&gt;&lt;author&gt;Pandey, Akhilesh&lt;/author&gt;&lt;/authors&gt;&lt;/contributors&gt;&lt;titles&gt;&lt;title&gt;Proteomic analysis of human osteoarthritis synovial fluid&lt;/title&gt;&lt;secondary-title&gt;Clinical Proteomics&lt;/secondary-title&gt;&lt;/titles&gt;&lt;periodical&gt;&lt;full-title&gt;Clin Proteomics&lt;/full-title&gt;&lt;abbr-1&gt;Clinical proteomics&lt;/abbr-1&gt;&lt;/periodical&gt;&lt;pages&gt;6&lt;/pages&gt;&lt;volume&gt;11&lt;/volume&gt;&lt;keywords&gt;&lt;keyword&gt;Biotechnology&lt;/keyword&gt;&lt;keyword&gt;Cell Biology&lt;/keyword&gt;&lt;keyword&gt;Pathology&lt;/keyword&gt;&lt;keyword&gt;Proteomics&lt;/keyword&gt;&lt;/keywords&gt;&lt;dates&gt;&lt;year&gt;2014&lt;/year&gt;&lt;/dates&gt;&lt;publisher&gt;BioMed Central&lt;/publisher&gt;&lt;urls&gt;&lt;/urls&gt;&lt;electronic-resource-num&gt;10.1186/1559-0275-11-6&lt;/electronic-resource-num&gt;&lt;/record&gt;&lt;/Cite&gt;&lt;/EndNote&gt;</w:instrText>
            </w:r>
            <w:r>
              <w:rPr>
                <w:rFonts w:cstheme="minorHAnsi"/>
              </w:rPr>
              <w:fldChar w:fldCharType="separate"/>
            </w:r>
            <w:r w:rsidR="003B2CB6">
              <w:rPr>
                <w:rFonts w:cstheme="minorHAnsi"/>
                <w:noProof/>
              </w:rPr>
              <w:t>[17]</w:t>
            </w:r>
            <w:r>
              <w:rPr>
                <w:rFonts w:cstheme="minorHAnsi"/>
              </w:rPr>
              <w:fldChar w:fldCharType="end"/>
            </w:r>
          </w:p>
        </w:tc>
      </w:tr>
      <w:tr w:rsidR="00E40CA1" w14:paraId="1EE4DB87" w14:textId="77777777" w:rsidTr="00E40CA1">
        <w:tc>
          <w:tcPr>
            <w:tcW w:w="1569" w:type="dxa"/>
          </w:tcPr>
          <w:p w14:paraId="5923653C" w14:textId="77777777" w:rsidR="00E40CA1" w:rsidRDefault="00E40CA1" w:rsidP="00BC576A">
            <w:r w:rsidRPr="00CD0453">
              <w:t xml:space="preserve">Balakrishnan </w:t>
            </w:r>
            <w:r w:rsidRPr="001C42C1">
              <w:rPr>
                <w:i/>
              </w:rPr>
              <w:t>et al.,</w:t>
            </w:r>
            <w:r w:rsidRPr="00CD0453">
              <w:t xml:space="preserve"> 2014</w:t>
            </w:r>
          </w:p>
        </w:tc>
        <w:tc>
          <w:tcPr>
            <w:tcW w:w="1054" w:type="dxa"/>
          </w:tcPr>
          <w:p w14:paraId="3DEF9DC4" w14:textId="77777777" w:rsidR="00E40CA1" w:rsidRDefault="00E40CA1" w:rsidP="00BC576A">
            <w:r w:rsidRPr="00CD0453">
              <w:t>SF</w:t>
            </w:r>
          </w:p>
        </w:tc>
        <w:tc>
          <w:tcPr>
            <w:tcW w:w="1445" w:type="dxa"/>
          </w:tcPr>
          <w:p w14:paraId="2C84426B" w14:textId="77777777" w:rsidR="00E40CA1" w:rsidRDefault="00E40CA1" w:rsidP="00BC576A">
            <w:r w:rsidRPr="00CD0453">
              <w:t>LC-MS/MS</w:t>
            </w:r>
          </w:p>
        </w:tc>
        <w:tc>
          <w:tcPr>
            <w:tcW w:w="1504" w:type="dxa"/>
          </w:tcPr>
          <w:p w14:paraId="68F4D105" w14:textId="77777777" w:rsidR="00E40CA1" w:rsidRDefault="00E40CA1" w:rsidP="00BC576A">
            <w:r w:rsidRPr="00CD0453">
              <w:t>OA, RA</w:t>
            </w:r>
          </w:p>
        </w:tc>
        <w:tc>
          <w:tcPr>
            <w:tcW w:w="2645" w:type="dxa"/>
          </w:tcPr>
          <w:p w14:paraId="130397F8" w14:textId="77777777" w:rsidR="00E40CA1" w:rsidRDefault="00E40CA1" w:rsidP="00BC576A">
            <w:r w:rsidRPr="00CD0453">
              <w:t>HTRA1, FAP, C4A, C4BPA, CFI, CILP, CRISP3, TTK, NOTCH4, CD5L, COL15A1, SSC5D, RTN4RL2 ↑ OA</w:t>
            </w:r>
          </w:p>
        </w:tc>
        <w:tc>
          <w:tcPr>
            <w:tcW w:w="799" w:type="dxa"/>
          </w:tcPr>
          <w:p w14:paraId="0BE9AED5" w14:textId="3ADE1F8F" w:rsidR="00E40CA1" w:rsidRDefault="00521025" w:rsidP="003756B3">
            <w:r>
              <w:rPr>
                <w:rFonts w:cstheme="minorHAnsi"/>
              </w:rPr>
              <w:fldChar w:fldCharType="begin"/>
            </w:r>
            <w:r w:rsidR="003756B3">
              <w:rPr>
                <w:rFonts w:cstheme="minorHAnsi"/>
              </w:rPr>
              <w:instrText xml:space="preserve"> ADDIN EN.CITE &lt;EndNote&gt;&lt;Cite&gt;&lt;Author&gt;Balakrishnan&lt;/Author&gt;&lt;Year&gt;2014&lt;/Year&gt;&lt;RecNum&gt;79&lt;/RecNum&gt;&lt;DisplayText&gt;[66]&lt;/DisplayText&gt;&lt;record&gt;&lt;rec-number&gt;79&lt;/rec-number&gt;&lt;foreign-keys&gt;&lt;key app="EN" db-id="xxd2pawa49tr59ess5zvesa9e5efrfp55s5t" timestamp="0"&gt;79&lt;/key&gt;&lt;/foreign-keys&gt;&lt;ref-type name="Journal Article"&gt;17&lt;/ref-type&gt;&lt;contributors&gt;&lt;authors&gt;&lt;author&gt;Balakrishnan, L.&lt;/author&gt;&lt;author&gt;Bhattacharjee, M.&lt;/author&gt;&lt;author&gt;Ahmad, S.&lt;/author&gt;&lt;author&gt;Nirujogi, R. S.&lt;/author&gt;&lt;author&gt;Renuse, S.&lt;/author&gt;&lt;author&gt;Subbannayya, Y.&lt;/author&gt;&lt;author&gt;Marimuthu, A.&lt;/author&gt;&lt;author&gt;Srikanth, S. M.&lt;/author&gt;&lt;author&gt;Raju, R.&lt;/author&gt;&lt;author&gt;Dhillon, M.&lt;/author&gt;&lt;author&gt;Kaur, N.&lt;/author&gt;&lt;author&gt;Jois, R.&lt;/author&gt;&lt;author&gt;Vasudev, V.&lt;/author&gt;&lt;author&gt;Ramachandra, Y.&lt;/author&gt;&lt;author&gt;Sahasrabuddhe, N. A.&lt;/author&gt;&lt;author&gt;Prasad Ts, K.&lt;/author&gt;&lt;author&gt;Mohan, S.&lt;/author&gt;&lt;author&gt;Gowda, H.&lt;/author&gt;&lt;author&gt;Shankar, S.&lt;/author&gt;&lt;author&gt;Pandey, A.&lt;/author&gt;&lt;/authors&gt;&lt;/contributors&gt;&lt;auth-address&gt;Department of Internal Medicine, Armed Forces Medical College, Pune 411040, India. shankarsid@gmail.com.&lt;/auth-address&gt;&lt;titles&gt;&lt;title&gt;Differential proteomic analysis of synovial fluid from rheumatoid arthritis and osteoarthritis patients&lt;/title&gt;&lt;secondary-title&gt;Clin Proteomics&lt;/secondary-title&gt;&lt;/titles&gt;&lt;periodical&gt;&lt;full-title&gt;Clin Proteomics&lt;/full-title&gt;&lt;abbr-1&gt;Clinical proteomics&lt;/abbr-1&gt;&lt;/periodical&gt;&lt;pages&gt;1&lt;/pages&gt;&lt;volume&gt;11&lt;/volume&gt;&lt;number&gt;1&lt;/number&gt;&lt;dates&gt;&lt;year&gt;2014&lt;/year&gt;&lt;pub-dates&gt;&lt;date&gt;Jan 6&lt;/date&gt;&lt;/pub-dates&gt;&lt;/dates&gt;&lt;isbn&gt;1542-6416 (Print)&amp;#xD;1542-6416 (Linking)&lt;/isbn&gt;&lt;accession-num&gt;24393543&lt;/accession-num&gt;&lt;urls&gt;&lt;related-urls&gt;&lt;url&gt;https://www.ncbi.nlm.nih.gov/pubmed/24393543&lt;/url&gt;&lt;/related-urls&gt;&lt;/urls&gt;&lt;custom2&gt;PMC3918105&lt;/custom2&gt;&lt;electronic-resource-num&gt;10.1186/1559-0275-11-1&lt;/electronic-resource-num&gt;&lt;/record&gt;&lt;/Cite&gt;&lt;/EndNote&gt;</w:instrText>
            </w:r>
            <w:r>
              <w:rPr>
                <w:rFonts w:cstheme="minorHAnsi"/>
              </w:rPr>
              <w:fldChar w:fldCharType="separate"/>
            </w:r>
            <w:r w:rsidR="003756B3">
              <w:rPr>
                <w:rFonts w:cstheme="minorHAnsi"/>
                <w:noProof/>
              </w:rPr>
              <w:t>[66]</w:t>
            </w:r>
            <w:r>
              <w:rPr>
                <w:rFonts w:cstheme="minorHAnsi"/>
              </w:rPr>
              <w:fldChar w:fldCharType="end"/>
            </w:r>
          </w:p>
        </w:tc>
      </w:tr>
      <w:tr w:rsidR="00E40CA1" w14:paraId="73A00579" w14:textId="77777777" w:rsidTr="00E40CA1">
        <w:tc>
          <w:tcPr>
            <w:tcW w:w="1569" w:type="dxa"/>
          </w:tcPr>
          <w:p w14:paraId="4CC67BB8" w14:textId="77777777" w:rsidR="00E40CA1" w:rsidRDefault="00E40CA1" w:rsidP="00BC576A">
            <w:r w:rsidRPr="00CD0453">
              <w:t xml:space="preserve">Wanner </w:t>
            </w:r>
            <w:r w:rsidRPr="001C42C1">
              <w:rPr>
                <w:i/>
              </w:rPr>
              <w:t>et al.,</w:t>
            </w:r>
            <w:r w:rsidRPr="00CD0453">
              <w:t xml:space="preserve"> 2013</w:t>
            </w:r>
          </w:p>
        </w:tc>
        <w:tc>
          <w:tcPr>
            <w:tcW w:w="1054" w:type="dxa"/>
          </w:tcPr>
          <w:p w14:paraId="75852C17" w14:textId="77777777" w:rsidR="00E40CA1" w:rsidRDefault="00E40CA1" w:rsidP="00BC576A">
            <w:r w:rsidRPr="00CD0453">
              <w:t>SF</w:t>
            </w:r>
          </w:p>
        </w:tc>
        <w:tc>
          <w:tcPr>
            <w:tcW w:w="1445" w:type="dxa"/>
          </w:tcPr>
          <w:p w14:paraId="10F95DED" w14:textId="77777777" w:rsidR="00E40CA1" w:rsidRDefault="00E40CA1" w:rsidP="00BC576A">
            <w:r w:rsidRPr="00CD0453">
              <w:t>LC-MS/MS</w:t>
            </w:r>
          </w:p>
        </w:tc>
        <w:tc>
          <w:tcPr>
            <w:tcW w:w="1504" w:type="dxa"/>
          </w:tcPr>
          <w:p w14:paraId="49951268" w14:textId="77777777" w:rsidR="00E40CA1" w:rsidRDefault="00E40CA1" w:rsidP="00BC576A">
            <w:r w:rsidRPr="00CD0453">
              <w:t>early-stage OA, late stage OA, normal control</w:t>
            </w:r>
          </w:p>
        </w:tc>
        <w:tc>
          <w:tcPr>
            <w:tcW w:w="2645" w:type="dxa"/>
          </w:tcPr>
          <w:p w14:paraId="76EFFA4B" w14:textId="77777777" w:rsidR="00E40CA1" w:rsidRDefault="00E40CA1" w:rsidP="00BC576A">
            <w:r w:rsidRPr="00CD0453">
              <w:t xml:space="preserve">Complement molecules, coagulation pathway, tenascin, aggrecan ↑ OA </w:t>
            </w:r>
          </w:p>
          <w:p w14:paraId="6F61F944" w14:textId="77777777" w:rsidR="00E40CA1" w:rsidRDefault="00E40CA1" w:rsidP="00BC576A">
            <w:r w:rsidRPr="00CD0453">
              <w:t>Proteins related to the lipid metabolism, molecular transport, small molcule biochemistry network, Compelement factor D ↓ OA</w:t>
            </w:r>
          </w:p>
        </w:tc>
        <w:tc>
          <w:tcPr>
            <w:tcW w:w="799" w:type="dxa"/>
          </w:tcPr>
          <w:p w14:paraId="362484F1" w14:textId="2DE30757" w:rsidR="00521025" w:rsidRDefault="00521025" w:rsidP="00521025">
            <w:pPr>
              <w:autoSpaceDE w:val="0"/>
              <w:autoSpaceDN w:val="0"/>
              <w:adjustRightInd w:val="0"/>
              <w:spacing w:line="480" w:lineRule="auto"/>
              <w:jc w:val="both"/>
              <w:rPr>
                <w:rFonts w:cstheme="minorHAnsi"/>
              </w:rPr>
            </w:pPr>
            <w:r>
              <w:rPr>
                <w:rFonts w:cstheme="minorHAnsi"/>
              </w:rPr>
              <w:fldChar w:fldCharType="begin"/>
            </w:r>
            <w:r w:rsidR="003756B3">
              <w:rPr>
                <w:rFonts w:cstheme="minorHAnsi"/>
              </w:rPr>
              <w:instrText xml:space="preserve"> ADDIN EN.CITE &lt;EndNote&gt;&lt;Cite&gt;&lt;Author&gt;Wanner&lt;/Author&gt;&lt;Year&gt;2013&lt;/Year&gt;&lt;RecNum&gt;1277&lt;/RecNum&gt;&lt;DisplayText&gt;[129]&lt;/DisplayText&gt;&lt;record&gt;&lt;rec-number&gt;1277&lt;/rec-number&gt;&lt;foreign-keys&gt;&lt;key app="EN" db-id="xxd2pawa49tr59ess5zvesa9e5efrfp55s5t" timestamp="1542875390"&gt;1277&lt;/key&gt;&lt;/foreign-keys&gt;&lt;ref-type name="Journal Article"&gt;17&lt;/ref-type&gt;&lt;contributors&gt;&lt;authors&gt;&lt;author&gt;Wanner, J.&lt;/author&gt;&lt;author&gt;Subbaiah, R.&lt;/author&gt;&lt;author&gt;Skomorovska-Prokvolit, Y.&lt;/author&gt;&lt;author&gt;Shishani, Y.&lt;/author&gt;&lt;author&gt;Boilard, E.&lt;/author&gt;&lt;author&gt;Mohan, S.&lt;/author&gt;&lt;author&gt;Gillespie, R.&lt;/author&gt;&lt;author&gt;Miyagi, M.&lt;/author&gt;&lt;author&gt;Gobezie, R.&lt;/author&gt;&lt;/authors&gt;&lt;/contributors&gt;&lt;titles&gt;&lt;title&gt;Proteomic profiling and functional characterization of early and late shoulder osteoarthriti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R180&lt;/pages&gt;&lt;volume&gt;15&lt;/volume&gt;&lt;number&gt;6&lt;/number&gt;&lt;edition&gt;2013/11/30&lt;/edition&gt;&lt;keywords&gt;&lt;keyword&gt;Adult&lt;/keyword&gt;&lt;keyword&gt;Aged&lt;/keyword&gt;&lt;keyword&gt;Blotting, Western&lt;/keyword&gt;&lt;keyword&gt;Chromatography, Liquid&lt;/keyword&gt;&lt;keyword&gt;Enzyme-Linked Immunosorbent Assay&lt;/keyword&gt;&lt;keyword&gt;Female&lt;/keyword&gt;&lt;keyword&gt;Humans&lt;/keyword&gt;&lt;keyword&gt;Male&lt;/keyword&gt;&lt;keyword&gt;Middle Aged&lt;/keyword&gt;&lt;keyword&gt;Osteoarthritis/*metabolism&lt;/keyword&gt;&lt;keyword&gt;*Proteomics/methods&lt;/keyword&gt;&lt;keyword&gt;Shoulder&lt;/keyword&gt;&lt;keyword&gt;Synovial Fluid/*chemistry/metabolism&lt;/keyword&gt;&lt;keyword&gt;Tandem Mass Spectrometry&lt;/keyword&gt;&lt;/keywords&gt;&lt;dates&gt;&lt;year&gt;2013&lt;/year&gt;&lt;pub-dates&gt;&lt;date&gt;Nov 6&lt;/date&gt;&lt;/pub-dates&gt;&lt;/dates&gt;&lt;isbn&gt;1478-6354&lt;/isbn&gt;&lt;accession-num&gt;24286485&lt;/accession-num&gt;&lt;urls&gt;&lt;/urls&gt;&lt;custom2&gt;PMC3979061&lt;/custom2&gt;&lt;electronic-resource-num&gt;10.1186/ar4369&lt;/electronic-resource-num&gt;&lt;remote-database-provider&gt;NLM&lt;/remote-database-provider&gt;&lt;language&gt;eng&lt;/language&gt;&lt;/record&gt;&lt;/Cite&gt;&lt;/EndNote&gt;</w:instrText>
            </w:r>
            <w:r>
              <w:rPr>
                <w:rFonts w:cstheme="minorHAnsi"/>
              </w:rPr>
              <w:fldChar w:fldCharType="separate"/>
            </w:r>
            <w:r w:rsidR="003756B3">
              <w:rPr>
                <w:rFonts w:cstheme="minorHAnsi"/>
                <w:noProof/>
              </w:rPr>
              <w:t>[129]</w:t>
            </w:r>
            <w:r>
              <w:rPr>
                <w:rFonts w:cstheme="minorHAnsi"/>
              </w:rPr>
              <w:fldChar w:fldCharType="end"/>
            </w:r>
          </w:p>
          <w:p w14:paraId="1CA4A6CF" w14:textId="6E85C37C" w:rsidR="00E40CA1" w:rsidRDefault="00E40CA1" w:rsidP="00BC576A"/>
        </w:tc>
      </w:tr>
      <w:tr w:rsidR="00E40CA1" w14:paraId="60D112C4" w14:textId="77777777" w:rsidTr="00E40CA1">
        <w:tc>
          <w:tcPr>
            <w:tcW w:w="1569" w:type="dxa"/>
          </w:tcPr>
          <w:p w14:paraId="5CFEEE96" w14:textId="77777777" w:rsidR="00E40CA1" w:rsidRDefault="00E40CA1" w:rsidP="00BC576A">
            <w:r w:rsidRPr="00CD0453">
              <w:t xml:space="preserve">Liao </w:t>
            </w:r>
            <w:r w:rsidRPr="001C42C1">
              <w:rPr>
                <w:i/>
              </w:rPr>
              <w:t>et al.,</w:t>
            </w:r>
            <w:r w:rsidRPr="00CD0453">
              <w:t xml:space="preserve"> 2013</w:t>
            </w:r>
          </w:p>
        </w:tc>
        <w:tc>
          <w:tcPr>
            <w:tcW w:w="1054" w:type="dxa"/>
          </w:tcPr>
          <w:p w14:paraId="3B13E59B" w14:textId="77777777" w:rsidR="00E40CA1" w:rsidRDefault="00E40CA1" w:rsidP="00BC576A">
            <w:r w:rsidRPr="00CD0453">
              <w:t>SF</w:t>
            </w:r>
          </w:p>
        </w:tc>
        <w:tc>
          <w:tcPr>
            <w:tcW w:w="1445" w:type="dxa"/>
          </w:tcPr>
          <w:p w14:paraId="055C417B" w14:textId="77777777" w:rsidR="00E40CA1" w:rsidRDefault="00E40CA1" w:rsidP="00BC576A">
            <w:r w:rsidRPr="00CD0453">
              <w:t>2DE, MALDI-TOF/TOF MS</w:t>
            </w:r>
          </w:p>
        </w:tc>
        <w:tc>
          <w:tcPr>
            <w:tcW w:w="1504" w:type="dxa"/>
          </w:tcPr>
          <w:p w14:paraId="3F48BAD0" w14:textId="77777777" w:rsidR="00E40CA1" w:rsidRDefault="00E40CA1" w:rsidP="00BC576A">
            <w:r w:rsidRPr="00CD0453">
              <w:t>OA, non-OA articular disease</w:t>
            </w:r>
          </w:p>
        </w:tc>
        <w:tc>
          <w:tcPr>
            <w:tcW w:w="2645" w:type="dxa"/>
          </w:tcPr>
          <w:p w14:paraId="6433A111" w14:textId="77777777" w:rsidR="00E40CA1" w:rsidRDefault="00E40CA1" w:rsidP="00BC576A">
            <w:r w:rsidRPr="00CD0453">
              <w:t xml:space="preserve">Apo A-IV, DNM, HLA-B a chain, RNA binding protein homologue 2, PRKA, apo A-I, HLA-DR, HSPA9, RPL27a ↑ OA </w:t>
            </w:r>
          </w:p>
          <w:p w14:paraId="2BB6EB69" w14:textId="77777777" w:rsidR="00E40CA1" w:rsidRDefault="00E40CA1" w:rsidP="00BC576A">
            <w:r w:rsidRPr="00CD0453">
              <w:t>Secernin, β-catenin-interacting protein 1, Calumenin isoform 5, PTP  ↓ OA</w:t>
            </w:r>
          </w:p>
        </w:tc>
        <w:tc>
          <w:tcPr>
            <w:tcW w:w="799" w:type="dxa"/>
          </w:tcPr>
          <w:p w14:paraId="2371D3A4" w14:textId="6D9925FC" w:rsidR="00E40CA1" w:rsidRDefault="00EC1656" w:rsidP="003756B3">
            <w:r>
              <w:rPr>
                <w:rFonts w:cstheme="minorHAnsi"/>
              </w:rPr>
              <w:fldChar w:fldCharType="begin">
                <w:fldData xml:space="preserve">PEVuZE5vdGU+PENpdGU+PEF1dGhvcj5MaWFvPC9BdXRob3I+PFllYXI+MjAxMzwvWWVhcj48UmVj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cGFnZXM+MTA0NS01MzwvcGFnZXM+PHZvbHVtZT4zNzwvdm9sdW1lPjxudW1i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</w:fldData>
              </w:fldChar>
            </w:r>
            <w:r w:rsidR="003756B3">
              <w:rPr>
                <w:rFonts w:cstheme="minorHAnsi"/>
              </w:rPr>
              <w:instrText xml:space="preserve"> ADDIN EN.CITE </w:instrText>
            </w:r>
            <w:r w:rsidR="003756B3">
              <w:rPr>
                <w:rFonts w:cstheme="minorHAnsi"/>
              </w:rPr>
              <w:fldChar w:fldCharType="begin">
                <w:fldData xml:space="preserve">PEVuZE5vdGU+PENpdGU+PEF1dGhvcj5MaWFvPC9BdXRob3I+PFllYXI+MjAxMzwvWWVhcj48UmVj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cGFnZXM+MTA0NS01MzwvcGFnZXM+PHZvbHVtZT4zNzwvdm9sdW1lPjxudW1i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30]</w:t>
            </w:r>
            <w:r>
              <w:rPr>
                <w:rFonts w:cstheme="minorHAnsi"/>
              </w:rPr>
              <w:fldChar w:fldCharType="end"/>
            </w:r>
          </w:p>
        </w:tc>
      </w:tr>
      <w:tr w:rsidR="00E40CA1" w14:paraId="358B19E1" w14:textId="77777777" w:rsidTr="00E40CA1">
        <w:tc>
          <w:tcPr>
            <w:tcW w:w="1569" w:type="dxa"/>
          </w:tcPr>
          <w:p w14:paraId="4FC9E163" w14:textId="77777777" w:rsidR="00E40CA1" w:rsidRDefault="00E40CA1" w:rsidP="00BC576A">
            <w:r w:rsidRPr="00CD0453">
              <w:lastRenderedPageBreak/>
              <w:t xml:space="preserve">Ritter </w:t>
            </w:r>
            <w:r w:rsidRPr="001C42C1">
              <w:rPr>
                <w:i/>
              </w:rPr>
              <w:t xml:space="preserve">et al., </w:t>
            </w:r>
            <w:r w:rsidRPr="00CD0453">
              <w:t>2013</w:t>
            </w:r>
          </w:p>
        </w:tc>
        <w:tc>
          <w:tcPr>
            <w:tcW w:w="1054" w:type="dxa"/>
          </w:tcPr>
          <w:p w14:paraId="0ED87A4B" w14:textId="77777777" w:rsidR="00E40CA1" w:rsidRDefault="00E40CA1" w:rsidP="00BC576A">
            <w:r w:rsidRPr="00CD0453">
              <w:t>SF</w:t>
            </w:r>
          </w:p>
        </w:tc>
        <w:tc>
          <w:tcPr>
            <w:tcW w:w="1445" w:type="dxa"/>
          </w:tcPr>
          <w:p w14:paraId="21D8553B" w14:textId="77777777" w:rsidR="00E40CA1" w:rsidRDefault="00E40CA1" w:rsidP="00BC576A">
            <w:r w:rsidRPr="00CD0453">
              <w:t>2DE, MALDI-TOF/TOF MS</w:t>
            </w:r>
          </w:p>
        </w:tc>
        <w:tc>
          <w:tcPr>
            <w:tcW w:w="1504" w:type="dxa"/>
          </w:tcPr>
          <w:p w14:paraId="034A84F0" w14:textId="77777777" w:rsidR="00E40CA1" w:rsidRDefault="00E40CA1" w:rsidP="00BC576A">
            <w:r w:rsidRPr="00CD0453">
              <w:t>early-stage OA, late stage OA, non-OA control</w:t>
            </w:r>
          </w:p>
        </w:tc>
        <w:tc>
          <w:tcPr>
            <w:tcW w:w="2645" w:type="dxa"/>
          </w:tcPr>
          <w:p w14:paraId="5CDAB01F" w14:textId="77777777" w:rsidR="00E40CA1" w:rsidRDefault="00E40CA1" w:rsidP="00BC576A">
            <w:r w:rsidRPr="001C42C1">
              <w:t>Afamin, Clusterin, IGFBP, Lumican, PEDF ↑ OA</w:t>
            </w:r>
          </w:p>
        </w:tc>
        <w:tc>
          <w:tcPr>
            <w:tcW w:w="799" w:type="dxa"/>
          </w:tcPr>
          <w:p w14:paraId="4CA3734C" w14:textId="4091068E" w:rsidR="00E40CA1" w:rsidRDefault="00EC1656" w:rsidP="00E57867">
            <w:r>
              <w:rPr>
                <w:rFonts w:cstheme="minorHAnsi"/>
              </w:rPr>
              <w:fldChar w:fldCharType="begin">
                <w:fldData xml:space="preserve">PEVuZE5vdGU+PENpdGU+PEF1dGhvcj5SaXR0ZXI8L0F1dGhvcj48WWVhcj4yMDEzPC9ZZWFyPjxS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</w:fldData>
              </w:fldChar>
            </w:r>
            <w:r w:rsidR="00E57867">
              <w:rPr>
                <w:rFonts w:cstheme="minorHAnsi"/>
              </w:rPr>
              <w:instrText xml:space="preserve"> ADDIN EN.CITE </w:instrText>
            </w:r>
            <w:r w:rsidR="00E57867">
              <w:rPr>
                <w:rFonts w:cstheme="minorHAnsi"/>
              </w:rPr>
              <w:fldChar w:fldCharType="begin">
                <w:fldData xml:space="preserve">PEVuZE5vdGU+PENpdGU+PEF1dGhvcj5SaXR0ZXI8L0F1dGhvcj48WWVhcj4yMDEzPC9ZZWFyPjxS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</w:fldData>
              </w:fldChar>
            </w:r>
            <w:r w:rsidR="00E57867">
              <w:rPr>
                <w:rFonts w:cstheme="minorHAnsi"/>
              </w:rPr>
              <w:instrText xml:space="preserve"> ADDIN EN.CITE.DATA </w:instrText>
            </w:r>
            <w:r w:rsidR="00E57867">
              <w:rPr>
                <w:rFonts w:cstheme="minorHAnsi"/>
              </w:rPr>
            </w:r>
            <w:r w:rsidR="00E57867">
              <w:rPr>
                <w:rFonts w:cstheme="minorHAnsi"/>
              </w:rPr>
              <w:fldChar w:fldCharType="end"/>
            </w:r>
            <w:r>
              <w:rPr>
                <w:rFonts w:cstheme="minorHAnsi"/>
              </w:rPr>
            </w:r>
            <w:r>
              <w:rPr>
                <w:rFonts w:cstheme="minorHAnsi"/>
              </w:rPr>
              <w:fldChar w:fldCharType="separate"/>
            </w:r>
            <w:r w:rsidR="00E57867">
              <w:rPr>
                <w:rFonts w:cstheme="minorHAnsi"/>
                <w:noProof/>
              </w:rPr>
              <w:t>[53]</w:t>
            </w:r>
            <w:r>
              <w:rPr>
                <w:rFonts w:cstheme="minorHAnsi"/>
              </w:rPr>
              <w:fldChar w:fldCharType="end"/>
            </w:r>
          </w:p>
        </w:tc>
      </w:tr>
      <w:tr w:rsidR="00E40CA1" w14:paraId="24BA37D9" w14:textId="77777777" w:rsidTr="00E40CA1">
        <w:tc>
          <w:tcPr>
            <w:tcW w:w="1569" w:type="dxa"/>
          </w:tcPr>
          <w:p w14:paraId="346C9C77" w14:textId="77777777" w:rsidR="00E40CA1" w:rsidRDefault="00E40CA1" w:rsidP="00BC576A">
            <w:r w:rsidRPr="001C42C1">
              <w:t xml:space="preserve">Han </w:t>
            </w:r>
            <w:r w:rsidRPr="001C42C1">
              <w:rPr>
                <w:i/>
              </w:rPr>
              <w:t>et al.,</w:t>
            </w:r>
            <w:r w:rsidRPr="001C42C1">
              <w:t xml:space="preserve"> 2012</w:t>
            </w:r>
          </w:p>
        </w:tc>
        <w:tc>
          <w:tcPr>
            <w:tcW w:w="1054" w:type="dxa"/>
          </w:tcPr>
          <w:p w14:paraId="45BB3EE5" w14:textId="77777777" w:rsidR="00E40CA1" w:rsidRDefault="00E40CA1" w:rsidP="00BC576A">
            <w:r w:rsidRPr="001C42C1">
              <w:t>SF</w:t>
            </w:r>
          </w:p>
        </w:tc>
        <w:tc>
          <w:tcPr>
            <w:tcW w:w="1445" w:type="dxa"/>
          </w:tcPr>
          <w:p w14:paraId="3B68C3D7" w14:textId="77777777" w:rsidR="00E40CA1" w:rsidRDefault="00E40CA1" w:rsidP="00BC576A">
            <w:r w:rsidRPr="001C42C1">
              <w:t>SELDI-TOF/MS</w:t>
            </w:r>
          </w:p>
        </w:tc>
        <w:tc>
          <w:tcPr>
            <w:tcW w:w="1504" w:type="dxa"/>
          </w:tcPr>
          <w:p w14:paraId="3D2DD11E" w14:textId="77777777" w:rsidR="00E40CA1" w:rsidRDefault="00E40CA1" w:rsidP="00BC576A">
            <w:r w:rsidRPr="001C42C1">
              <w:t>OA, RA</w:t>
            </w:r>
          </w:p>
        </w:tc>
        <w:tc>
          <w:tcPr>
            <w:tcW w:w="2645" w:type="dxa"/>
          </w:tcPr>
          <w:p w14:paraId="21BC46B7" w14:textId="77777777" w:rsidR="00E40CA1" w:rsidRDefault="00E40CA1" w:rsidP="00BC576A">
            <w:r w:rsidRPr="001C42C1">
              <w:t>S100A12 ↑ OA</w:t>
            </w:r>
          </w:p>
        </w:tc>
        <w:tc>
          <w:tcPr>
            <w:tcW w:w="799" w:type="dxa"/>
          </w:tcPr>
          <w:p w14:paraId="4EF193A6" w14:textId="048B97E9" w:rsidR="00E40CA1" w:rsidRDefault="00EC1656" w:rsidP="003756B3">
            <w:r>
              <w:rPr>
                <w:rFonts w:cstheme="minorHAnsi"/>
              </w:rPr>
              <w:fldChar w:fldCharType="begin">
                <w:fldData xml:space="preserve">PEVuZE5vdGU+PENpdGU+PEF1dGhvcj5IYW48L0F1dGhvcj48WWVhcj4yMDEyPC9ZZWFyPjxSZWNO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</w:fldData>
              </w:fldChar>
            </w:r>
            <w:r w:rsidR="003756B3">
              <w:rPr>
                <w:rFonts w:cstheme="minorHAnsi"/>
              </w:rPr>
              <w:instrText xml:space="preserve"> ADDIN EN.CITE </w:instrText>
            </w:r>
            <w:r w:rsidR="003756B3">
              <w:rPr>
                <w:rFonts w:cstheme="minorHAnsi"/>
              </w:rPr>
              <w:fldChar w:fldCharType="begin">
                <w:fldData xml:space="preserve">PEVuZE5vdGU+PENpdGU+PEF1dGhvcj5IYW48L0F1dGhvcj48WWVhcj4yMDEyPC9ZZWFyPjxSZWNO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31]</w:t>
            </w:r>
            <w:r>
              <w:rPr>
                <w:rFonts w:cstheme="minorHAnsi"/>
              </w:rPr>
              <w:fldChar w:fldCharType="end"/>
            </w:r>
          </w:p>
        </w:tc>
      </w:tr>
      <w:tr w:rsidR="00E40CA1" w14:paraId="0109CFED" w14:textId="77777777" w:rsidTr="00E40CA1">
        <w:tc>
          <w:tcPr>
            <w:tcW w:w="1569" w:type="dxa"/>
          </w:tcPr>
          <w:p w14:paraId="16FD52EE" w14:textId="77777777" w:rsidR="00E40CA1" w:rsidRDefault="00E40CA1" w:rsidP="00BC576A">
            <w:r w:rsidRPr="001C42C1">
              <w:t xml:space="preserve">Mateos </w:t>
            </w:r>
            <w:r w:rsidRPr="001C42C1">
              <w:rPr>
                <w:i/>
              </w:rPr>
              <w:t>et al.,</w:t>
            </w:r>
            <w:r w:rsidRPr="001C42C1">
              <w:t xml:space="preserve"> 2012</w:t>
            </w:r>
          </w:p>
        </w:tc>
        <w:tc>
          <w:tcPr>
            <w:tcW w:w="1054" w:type="dxa"/>
          </w:tcPr>
          <w:p w14:paraId="0F6338CD" w14:textId="77777777" w:rsidR="00E40CA1" w:rsidRDefault="00E40CA1" w:rsidP="00BC576A">
            <w:r w:rsidRPr="001C42C1">
              <w:t>SF</w:t>
            </w:r>
          </w:p>
        </w:tc>
        <w:tc>
          <w:tcPr>
            <w:tcW w:w="1445" w:type="dxa"/>
          </w:tcPr>
          <w:p w14:paraId="6C86B6C2" w14:textId="77777777" w:rsidR="00E40CA1" w:rsidRDefault="00E40CA1" w:rsidP="00BC576A">
            <w:r w:rsidRPr="001C42C1">
              <w:t>2DE, LC-MALDI-TOF/TOF MS</w:t>
            </w:r>
          </w:p>
        </w:tc>
        <w:tc>
          <w:tcPr>
            <w:tcW w:w="1504" w:type="dxa"/>
          </w:tcPr>
          <w:p w14:paraId="071E29B7" w14:textId="77777777" w:rsidR="00E40CA1" w:rsidRDefault="00E40CA1" w:rsidP="00BC576A">
            <w:r w:rsidRPr="001C42C1">
              <w:t>OA, RA</w:t>
            </w:r>
          </w:p>
        </w:tc>
        <w:tc>
          <w:tcPr>
            <w:tcW w:w="2645" w:type="dxa"/>
          </w:tcPr>
          <w:p w14:paraId="2B330110" w14:textId="77777777" w:rsidR="00E40CA1" w:rsidRDefault="00E40CA1" w:rsidP="00BC576A">
            <w:r w:rsidRPr="001C42C1">
              <w:t>COMP, ACAN2, Complement factor D, Tetranectin, Fibronectin, Gelsolin ↑ OA</w:t>
            </w:r>
          </w:p>
        </w:tc>
        <w:tc>
          <w:tcPr>
            <w:tcW w:w="799" w:type="dxa"/>
          </w:tcPr>
          <w:p w14:paraId="5EBC8366" w14:textId="7BB5442A" w:rsidR="00E40CA1" w:rsidRDefault="00EC1656" w:rsidP="003B2CB6">
            <w:r>
              <w:rPr>
                <w:rFonts w:cstheme="minorHAnsi"/>
              </w:rPr>
              <w:fldChar w:fldCharType="begin">
                <w:fldData xml:space="preserve">PEVuZE5vdGU+PENpdGU+PEF1dGhvcj5NYXRlb3M8L0F1dGhvcj48WWVhcj4yMDEyPC9ZZWFyPjxS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</w:fldData>
              </w:fldChar>
            </w:r>
            <w:r w:rsidR="003B2CB6">
              <w:rPr>
                <w:rFonts w:cstheme="minorHAnsi"/>
              </w:rPr>
              <w:instrText xml:space="preserve"> ADDIN EN.CITE </w:instrText>
            </w:r>
            <w:r w:rsidR="003B2CB6">
              <w:rPr>
                <w:rFonts w:cstheme="minorHAnsi"/>
              </w:rPr>
              <w:fldChar w:fldCharType="begin">
                <w:fldData xml:space="preserve">PEVuZE5vdGU+PENpdGU+PEF1dGhvcj5NYXRlb3M8L0F1dGhvcj48WWVhcj4yMDEyPC9ZZWFyPjxS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</w:fldData>
              </w:fldChar>
            </w:r>
            <w:r w:rsidR="003B2CB6">
              <w:rPr>
                <w:rFonts w:cstheme="minorHAnsi"/>
              </w:rPr>
              <w:instrText xml:space="preserve"> ADDIN EN.CITE.DATA </w:instrText>
            </w:r>
            <w:r w:rsidR="003B2CB6">
              <w:rPr>
                <w:rFonts w:cstheme="minorHAnsi"/>
              </w:rPr>
            </w:r>
            <w:r w:rsidR="003B2CB6">
              <w:rPr>
                <w:rFonts w:cstheme="minorHAnsi"/>
              </w:rPr>
              <w:fldChar w:fldCharType="end"/>
            </w:r>
            <w:r>
              <w:rPr>
                <w:rFonts w:cstheme="minorHAnsi"/>
              </w:rPr>
            </w:r>
            <w:r>
              <w:rPr>
                <w:rFonts w:cstheme="minorHAnsi"/>
              </w:rPr>
              <w:fldChar w:fldCharType="separate"/>
            </w:r>
            <w:r w:rsidR="003B2CB6">
              <w:rPr>
                <w:rFonts w:cstheme="minorHAnsi"/>
                <w:noProof/>
              </w:rPr>
              <w:t>[4]</w:t>
            </w:r>
            <w:r>
              <w:rPr>
                <w:rFonts w:cstheme="minorHAnsi"/>
              </w:rPr>
              <w:fldChar w:fldCharType="end"/>
            </w:r>
          </w:p>
        </w:tc>
      </w:tr>
      <w:tr w:rsidR="00E40CA1" w14:paraId="46FD15C7" w14:textId="77777777" w:rsidTr="00E40CA1">
        <w:tc>
          <w:tcPr>
            <w:tcW w:w="1569" w:type="dxa"/>
          </w:tcPr>
          <w:p w14:paraId="707A71D7" w14:textId="77777777" w:rsidR="00E40CA1" w:rsidRDefault="00E40CA1" w:rsidP="00BC576A">
            <w:r w:rsidRPr="001C42C1">
              <w:t xml:space="preserve">Sohn </w:t>
            </w:r>
            <w:r w:rsidRPr="001C42C1">
              <w:rPr>
                <w:i/>
              </w:rPr>
              <w:t>et al.,</w:t>
            </w:r>
            <w:r w:rsidRPr="001C42C1">
              <w:t xml:space="preserve"> 2012</w:t>
            </w:r>
          </w:p>
        </w:tc>
        <w:tc>
          <w:tcPr>
            <w:tcW w:w="1054" w:type="dxa"/>
          </w:tcPr>
          <w:p w14:paraId="246E2E88" w14:textId="77777777" w:rsidR="00E40CA1" w:rsidRDefault="00E40CA1" w:rsidP="00BC576A">
            <w:r w:rsidRPr="001C42C1">
              <w:t>SF</w:t>
            </w:r>
          </w:p>
        </w:tc>
        <w:tc>
          <w:tcPr>
            <w:tcW w:w="1445" w:type="dxa"/>
          </w:tcPr>
          <w:p w14:paraId="31FBEC4D" w14:textId="77777777" w:rsidR="00E40CA1" w:rsidRDefault="00E40CA1" w:rsidP="00BC576A">
            <w:r w:rsidRPr="001C42C1">
              <w:t>2DE, LC-MS/MS</w:t>
            </w:r>
          </w:p>
        </w:tc>
        <w:tc>
          <w:tcPr>
            <w:tcW w:w="1504" w:type="dxa"/>
          </w:tcPr>
          <w:p w14:paraId="28A51819" w14:textId="77777777" w:rsidR="00E40CA1" w:rsidRDefault="00E40CA1" w:rsidP="00BC576A">
            <w:r w:rsidRPr="001C42C1">
              <w:t>OA, RA, healthy control</w:t>
            </w:r>
          </w:p>
        </w:tc>
        <w:tc>
          <w:tcPr>
            <w:tcW w:w="2645" w:type="dxa"/>
          </w:tcPr>
          <w:p w14:paraId="609A2D8E" w14:textId="77777777" w:rsidR="00E40CA1" w:rsidRDefault="00E40CA1" w:rsidP="00BC576A">
            <w:r w:rsidRPr="001C42C1">
              <w:t>Histone-related proteins, NF-kB-related proteins, inflammatory receptors, macrophage-related proteins ↑ OA</w:t>
            </w:r>
          </w:p>
        </w:tc>
        <w:tc>
          <w:tcPr>
            <w:tcW w:w="799" w:type="dxa"/>
          </w:tcPr>
          <w:p w14:paraId="15D27C73" w14:textId="67076AEC" w:rsidR="00E40CA1" w:rsidRDefault="00EC1656" w:rsidP="003756B3">
            <w:r>
              <w:rPr>
                <w:rFonts w:cstheme="minorHAnsi"/>
              </w:rPr>
              <w:fldChar w:fldCharType="begin">
                <w:fldData xml:space="preserve">PEVuZE5vdGU+PENpdGU+PEF1dGhvcj5Tb2huPC9BdXRob3I+PFllYXI+MjAxMjwvWWVhcj48UmVj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lI3PC9wYWdl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Tb2huPC9BdXRob3I+PFllYXI+MjAxMjwvWWVhcj48UmVj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lI3PC9wYWdl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32]</w:t>
            </w:r>
            <w:r>
              <w:rPr>
                <w:rFonts w:cstheme="minorHAnsi"/>
              </w:rPr>
              <w:fldChar w:fldCharType="end"/>
            </w:r>
          </w:p>
        </w:tc>
      </w:tr>
      <w:tr w:rsidR="00E40CA1" w14:paraId="1A07CEE3" w14:textId="77777777" w:rsidTr="00E40CA1">
        <w:tc>
          <w:tcPr>
            <w:tcW w:w="1569" w:type="dxa"/>
          </w:tcPr>
          <w:p w14:paraId="76395080" w14:textId="77777777" w:rsidR="00E40CA1" w:rsidRDefault="00E40CA1" w:rsidP="00BC576A">
            <w:r w:rsidRPr="001C42C1">
              <w:t xml:space="preserve">Pan </w:t>
            </w:r>
            <w:r w:rsidRPr="001C42C1">
              <w:rPr>
                <w:i/>
              </w:rPr>
              <w:t>et al.,</w:t>
            </w:r>
            <w:r w:rsidRPr="001C42C1">
              <w:t xml:space="preserve"> 2012</w:t>
            </w:r>
          </w:p>
        </w:tc>
        <w:tc>
          <w:tcPr>
            <w:tcW w:w="1054" w:type="dxa"/>
          </w:tcPr>
          <w:p w14:paraId="0FD23D35" w14:textId="77777777" w:rsidR="00E40CA1" w:rsidRDefault="00E40CA1" w:rsidP="00BC576A">
            <w:r w:rsidRPr="001C42C1">
              <w:t>SF</w:t>
            </w:r>
          </w:p>
        </w:tc>
        <w:tc>
          <w:tcPr>
            <w:tcW w:w="1445" w:type="dxa"/>
          </w:tcPr>
          <w:p w14:paraId="0F82D3BA" w14:textId="77777777" w:rsidR="00E40CA1" w:rsidRDefault="00E40CA1" w:rsidP="00BC576A">
            <w:r w:rsidRPr="001C42C1">
              <w:t>MB-WCX, MALDI-TOF/TOF MS</w:t>
            </w:r>
          </w:p>
        </w:tc>
        <w:tc>
          <w:tcPr>
            <w:tcW w:w="1504" w:type="dxa"/>
          </w:tcPr>
          <w:p w14:paraId="29014643" w14:textId="77777777" w:rsidR="00E40CA1" w:rsidRDefault="00E40CA1" w:rsidP="00BC576A">
            <w:r w:rsidRPr="001C42C1">
              <w:t>OA, healthy control</w:t>
            </w:r>
          </w:p>
        </w:tc>
        <w:tc>
          <w:tcPr>
            <w:tcW w:w="2645" w:type="dxa"/>
          </w:tcPr>
          <w:p w14:paraId="30F13AF4" w14:textId="77777777" w:rsidR="00E40CA1" w:rsidRDefault="00E40CA1" w:rsidP="00BC576A">
            <w:r w:rsidRPr="001C42C1">
              <w:t>Peptide peaks of m/z 1864.28 and 5335.63 ↑ OA</w:t>
            </w:r>
          </w:p>
        </w:tc>
        <w:tc>
          <w:tcPr>
            <w:tcW w:w="799" w:type="dxa"/>
          </w:tcPr>
          <w:p w14:paraId="316F687A" w14:textId="457856F4" w:rsidR="00E40CA1" w:rsidRDefault="00EC1656" w:rsidP="00E57867">
            <w:r>
              <w:rPr>
                <w:rFonts w:cstheme="minorHAnsi"/>
              </w:rPr>
              <w:fldChar w:fldCharType="begin">
                <w:fldData xml:space="preserve">PEVuZE5vdGU+PENpdGU+PEF1dGhvcj5QYW48L0F1dGhvcj48WWVhcj4yMDEyPC9ZZWFyPjxSZWNO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</w:fldData>
              </w:fldChar>
            </w:r>
            <w:r w:rsidR="00E57867">
              <w:rPr>
                <w:rFonts w:cstheme="minorHAnsi"/>
              </w:rPr>
              <w:instrText xml:space="preserve"> ADDIN EN.CITE </w:instrText>
            </w:r>
            <w:r w:rsidR="00E57867">
              <w:rPr>
                <w:rFonts w:cstheme="minorHAnsi"/>
              </w:rPr>
              <w:fldChar w:fldCharType="begin">
                <w:fldData xml:space="preserve">PEVuZE5vdGU+PENpdGU+PEF1dGhvcj5QYW48L0F1dGhvcj48WWVhcj4yMDEyPC9ZZWFyPjxSZWNO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</w:fldData>
              </w:fldChar>
            </w:r>
            <w:r w:rsidR="00E57867">
              <w:rPr>
                <w:rFonts w:cstheme="minorHAnsi"/>
              </w:rPr>
              <w:instrText xml:space="preserve"> ADDIN EN.CITE.DATA </w:instrText>
            </w:r>
            <w:r w:rsidR="00E57867">
              <w:rPr>
                <w:rFonts w:cstheme="minorHAnsi"/>
              </w:rPr>
            </w:r>
            <w:r w:rsidR="00E57867">
              <w:rPr>
                <w:rFonts w:cstheme="minorHAnsi"/>
              </w:rPr>
              <w:fldChar w:fldCharType="end"/>
            </w:r>
            <w:r>
              <w:rPr>
                <w:rFonts w:cstheme="minorHAnsi"/>
              </w:rPr>
            </w:r>
            <w:r>
              <w:rPr>
                <w:rFonts w:cstheme="minorHAnsi"/>
              </w:rPr>
              <w:fldChar w:fldCharType="separate"/>
            </w:r>
            <w:r w:rsidR="00E57867">
              <w:rPr>
                <w:rFonts w:cstheme="minorHAnsi"/>
                <w:noProof/>
              </w:rPr>
              <w:t>[51]</w:t>
            </w:r>
            <w:r>
              <w:rPr>
                <w:rFonts w:cstheme="minorHAnsi"/>
              </w:rPr>
              <w:fldChar w:fldCharType="end"/>
            </w:r>
          </w:p>
        </w:tc>
      </w:tr>
      <w:tr w:rsidR="00E40CA1" w14:paraId="35C1E1CD" w14:textId="77777777" w:rsidTr="00E40CA1">
        <w:tc>
          <w:tcPr>
            <w:tcW w:w="1569" w:type="dxa"/>
          </w:tcPr>
          <w:p w14:paraId="3898A7A4" w14:textId="77777777" w:rsidR="00E40CA1" w:rsidRDefault="00E40CA1" w:rsidP="00BC576A">
            <w:r w:rsidRPr="001C42C1">
              <w:t xml:space="preserve">de Seny </w:t>
            </w:r>
            <w:r w:rsidRPr="001C42C1">
              <w:rPr>
                <w:i/>
              </w:rPr>
              <w:t>et al.,</w:t>
            </w:r>
            <w:r w:rsidRPr="001C42C1">
              <w:t xml:space="preserve"> 2011</w:t>
            </w:r>
          </w:p>
        </w:tc>
        <w:tc>
          <w:tcPr>
            <w:tcW w:w="1054" w:type="dxa"/>
          </w:tcPr>
          <w:p w14:paraId="53641BDD" w14:textId="77777777" w:rsidR="00E40CA1" w:rsidRDefault="00E40CA1" w:rsidP="00BC576A">
            <w:r w:rsidRPr="001C42C1">
              <w:t>SF, serum</w:t>
            </w:r>
          </w:p>
        </w:tc>
        <w:tc>
          <w:tcPr>
            <w:tcW w:w="1445" w:type="dxa"/>
          </w:tcPr>
          <w:p w14:paraId="428DCC98" w14:textId="77777777" w:rsidR="00E40CA1" w:rsidRDefault="00E40CA1" w:rsidP="00BC576A">
            <w:r w:rsidRPr="001C42C1">
              <w:t>SELDI-TOF/MS</w:t>
            </w:r>
          </w:p>
        </w:tc>
        <w:tc>
          <w:tcPr>
            <w:tcW w:w="1504" w:type="dxa"/>
          </w:tcPr>
          <w:p w14:paraId="54EEBEDB" w14:textId="77777777" w:rsidR="00E40CA1" w:rsidRDefault="00E40CA1" w:rsidP="00BC576A">
            <w:r w:rsidRPr="001C42C1">
              <w:t>SF: OA, RA; serum: OA, RA, healthy control</w:t>
            </w:r>
          </w:p>
        </w:tc>
        <w:tc>
          <w:tcPr>
            <w:tcW w:w="2645" w:type="dxa"/>
          </w:tcPr>
          <w:p w14:paraId="661CB704" w14:textId="77777777" w:rsidR="00E40CA1" w:rsidRDefault="00E40CA1" w:rsidP="00BC576A">
            <w:r w:rsidRPr="001C42C1">
              <w:t xml:space="preserve">SF, serum: VTN, C3F ↑ OA </w:t>
            </w:r>
          </w:p>
          <w:p w14:paraId="76A5FE06" w14:textId="77777777" w:rsidR="00E40CA1" w:rsidRDefault="00E40CA1" w:rsidP="00BC576A">
            <w:r w:rsidRPr="001C42C1">
              <w:t>Serum: CTAPIII ↓ OA</w:t>
            </w:r>
          </w:p>
        </w:tc>
        <w:tc>
          <w:tcPr>
            <w:tcW w:w="799" w:type="dxa"/>
          </w:tcPr>
          <w:p w14:paraId="590F29C2" w14:textId="7E3B7816" w:rsidR="00E40CA1" w:rsidRDefault="00EC1656" w:rsidP="003756B3">
            <w:r>
              <w:rPr>
                <w:rFonts w:cstheme="minorHAnsi"/>
              </w:rPr>
              <w:fldChar w:fldCharType="begin">
                <w:fldData xml:space="preserve">PEVuZE5vdGU+PENpdGU+PEF1dGhvcj5kZSBTZW55PC9BdXRob3I+PFllYXI+MjAxMTwvWWVhcj48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E0NC01MjwvcGFnZXM+PHZvbHVtZT43MDwvdm9sdW1lPjxudW1iZXI+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</w:fldData>
              </w:fldChar>
            </w:r>
            <w:r w:rsidR="003756B3">
              <w:rPr>
                <w:rFonts w:cstheme="minorHAnsi"/>
              </w:rPr>
              <w:instrText xml:space="preserve"> ADDIN EN.CITE </w:instrText>
            </w:r>
            <w:r w:rsidR="003756B3">
              <w:rPr>
                <w:rFonts w:cstheme="minorHAnsi"/>
              </w:rPr>
              <w:fldChar w:fldCharType="begin">
                <w:fldData xml:space="preserve">PEVuZE5vdGU+PENpdGU+PEF1dGhvcj5kZSBTZW55PC9BdXRob3I+PFllYXI+MjAxMTwvWWVhcj48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E0NC01MjwvcGFnZXM+PHZvbHVtZT43MDwvdm9sdW1lPjxudW1iZXI+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33]</w:t>
            </w:r>
            <w:r>
              <w:rPr>
                <w:rFonts w:cstheme="minorHAnsi"/>
              </w:rPr>
              <w:fldChar w:fldCharType="end"/>
            </w:r>
          </w:p>
        </w:tc>
      </w:tr>
      <w:tr w:rsidR="00E40CA1" w14:paraId="23AD5D07" w14:textId="77777777" w:rsidTr="00E40CA1">
        <w:tc>
          <w:tcPr>
            <w:tcW w:w="1569" w:type="dxa"/>
          </w:tcPr>
          <w:p w14:paraId="6A0045A5" w14:textId="77777777" w:rsidR="00E40CA1" w:rsidRDefault="00E40CA1" w:rsidP="00BC576A">
            <w:r w:rsidRPr="001C42C1">
              <w:t xml:space="preserve">Kamphorst </w:t>
            </w:r>
            <w:r w:rsidRPr="001C42C1">
              <w:rPr>
                <w:i/>
              </w:rPr>
              <w:t>et al.,</w:t>
            </w:r>
            <w:r w:rsidRPr="001C42C1">
              <w:t xml:space="preserve"> 2007</w:t>
            </w:r>
          </w:p>
        </w:tc>
        <w:tc>
          <w:tcPr>
            <w:tcW w:w="1054" w:type="dxa"/>
          </w:tcPr>
          <w:p w14:paraId="277CB26B" w14:textId="77777777" w:rsidR="00E40CA1" w:rsidRDefault="00E40CA1" w:rsidP="00BC576A">
            <w:r w:rsidRPr="001C42C1">
              <w:t>SF</w:t>
            </w:r>
          </w:p>
        </w:tc>
        <w:tc>
          <w:tcPr>
            <w:tcW w:w="1445" w:type="dxa"/>
          </w:tcPr>
          <w:p w14:paraId="75D586CA" w14:textId="77777777" w:rsidR="00E40CA1" w:rsidRDefault="00E40CA1" w:rsidP="00BC576A">
            <w:r w:rsidRPr="001C42C1">
              <w:t>LC-MS/MS</w:t>
            </w:r>
          </w:p>
        </w:tc>
        <w:tc>
          <w:tcPr>
            <w:tcW w:w="1504" w:type="dxa"/>
          </w:tcPr>
          <w:p w14:paraId="1BA0DE02" w14:textId="77777777" w:rsidR="00E40CA1" w:rsidRDefault="00E40CA1" w:rsidP="00BC576A">
            <w:r w:rsidRPr="001C42C1">
              <w:t>OA, RA, normal control</w:t>
            </w:r>
          </w:p>
        </w:tc>
        <w:tc>
          <w:tcPr>
            <w:tcW w:w="2645" w:type="dxa"/>
          </w:tcPr>
          <w:p w14:paraId="0571B87D" w14:textId="77777777" w:rsidR="00E40CA1" w:rsidRDefault="00E40CA1" w:rsidP="00BC576A">
            <w:r w:rsidRPr="001C42C1">
              <w:t>SF: Collagen II, PRG4, tubulin, matrix Gla protein ↑ OA</w:t>
            </w:r>
          </w:p>
        </w:tc>
        <w:tc>
          <w:tcPr>
            <w:tcW w:w="799" w:type="dxa"/>
          </w:tcPr>
          <w:p w14:paraId="76BF4B01" w14:textId="60EAD30C" w:rsidR="00E40CA1" w:rsidRDefault="00EC1656" w:rsidP="003756B3">
            <w:r>
              <w:rPr>
                <w:rFonts w:cstheme="minorHAnsi"/>
              </w:rPr>
              <w:fldChar w:fldCharType="begin">
                <w:fldData xml:space="preserve">PEVuZE5vdGU+PENpdGU+PEF1dGhvcj5LYW1waG9yc3Q8L0F1dGhvcj48WWVhcj4yMDA3PC9ZZWFy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NDM4OC05NjwvcGFnZXM+PHZvbHVtZT42PC92b2x1bWU+PG51bWJlcj4xMTwvbnVt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</w:fldData>
              </w:fldChar>
            </w:r>
            <w:r w:rsidR="003756B3">
              <w:rPr>
                <w:rFonts w:cstheme="minorHAnsi"/>
              </w:rPr>
              <w:instrText xml:space="preserve"> ADDIN EN.CITE </w:instrText>
            </w:r>
            <w:r w:rsidR="003756B3">
              <w:rPr>
                <w:rFonts w:cstheme="minorHAnsi"/>
              </w:rPr>
              <w:fldChar w:fldCharType="begin">
                <w:fldData xml:space="preserve">PEVuZE5vdGU+PENpdGU+PEF1dGhvcj5LYW1waG9yc3Q8L0F1dGhvcj48WWVhcj4yMDA3PC9ZZWFy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NDM4OC05NjwvcGFnZXM+PHZvbHVtZT42PC92b2x1bWU+PG51bWJlcj4xMTwvbnVt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34]</w:t>
            </w:r>
            <w:r>
              <w:rPr>
                <w:rFonts w:cstheme="minorHAnsi"/>
              </w:rPr>
              <w:fldChar w:fldCharType="end"/>
            </w:r>
          </w:p>
        </w:tc>
      </w:tr>
      <w:tr w:rsidR="00E40CA1" w14:paraId="027CF4FF" w14:textId="77777777" w:rsidTr="00E40CA1">
        <w:tc>
          <w:tcPr>
            <w:tcW w:w="1569" w:type="dxa"/>
          </w:tcPr>
          <w:p w14:paraId="4CD68C2A" w14:textId="77777777" w:rsidR="00E40CA1" w:rsidRDefault="00E40CA1" w:rsidP="00BC576A">
            <w:r w:rsidRPr="001C42C1">
              <w:t xml:space="preserve">Gobezie </w:t>
            </w:r>
            <w:r w:rsidRPr="001C42C1">
              <w:rPr>
                <w:i/>
              </w:rPr>
              <w:t>et al.,</w:t>
            </w:r>
            <w:r w:rsidRPr="001C42C1">
              <w:t xml:space="preserve"> 2007</w:t>
            </w:r>
          </w:p>
        </w:tc>
        <w:tc>
          <w:tcPr>
            <w:tcW w:w="1054" w:type="dxa"/>
          </w:tcPr>
          <w:p w14:paraId="5DCC110E" w14:textId="77777777" w:rsidR="00E40CA1" w:rsidRDefault="00E40CA1" w:rsidP="00BC576A">
            <w:r w:rsidRPr="001C42C1">
              <w:t>SF</w:t>
            </w:r>
          </w:p>
        </w:tc>
        <w:tc>
          <w:tcPr>
            <w:tcW w:w="1445" w:type="dxa"/>
          </w:tcPr>
          <w:p w14:paraId="78B73234" w14:textId="77777777" w:rsidR="00E40CA1" w:rsidRDefault="00E40CA1" w:rsidP="00BC576A">
            <w:r w:rsidRPr="001C42C1">
              <w:t>PAGE, LC-MS/MS</w:t>
            </w:r>
          </w:p>
        </w:tc>
        <w:tc>
          <w:tcPr>
            <w:tcW w:w="1504" w:type="dxa"/>
          </w:tcPr>
          <w:p w14:paraId="270DF937" w14:textId="77777777" w:rsidR="00E40CA1" w:rsidRDefault="00E40CA1" w:rsidP="00BC576A">
            <w:r w:rsidRPr="001C42C1">
              <w:t>early-stage OA, late-stage OA, healthy control</w:t>
            </w:r>
          </w:p>
        </w:tc>
        <w:tc>
          <w:tcPr>
            <w:tcW w:w="2645" w:type="dxa"/>
          </w:tcPr>
          <w:p w14:paraId="5E1E846D" w14:textId="77777777" w:rsidR="00E40CA1" w:rsidRDefault="00E40CA1" w:rsidP="00BC576A">
            <w:r w:rsidRPr="001C42C1">
              <w:t xml:space="preserve">ALB, FGA, FGG, A2M, APOE, APOH, C3, CP, HP, ORM1, DBP, C4b ↑ OA </w:t>
            </w:r>
          </w:p>
          <w:p w14:paraId="53CB3472" w14:textId="77777777" w:rsidR="00E40CA1" w:rsidRDefault="00E40CA1" w:rsidP="00BC576A">
            <w:r w:rsidRPr="001C42C1">
              <w:t>CSTA, ACAN, DCD ↓ OA</w:t>
            </w:r>
          </w:p>
        </w:tc>
        <w:tc>
          <w:tcPr>
            <w:tcW w:w="799" w:type="dxa"/>
          </w:tcPr>
          <w:p w14:paraId="23DFDFB8" w14:textId="64B71212" w:rsidR="00EC1656" w:rsidRDefault="00EC1656" w:rsidP="00EC1656">
            <w:pPr>
              <w:autoSpaceDE w:val="0"/>
              <w:autoSpaceDN w:val="0"/>
              <w:adjustRightInd w:val="0"/>
              <w:spacing w:line="480" w:lineRule="auto"/>
              <w:jc w:val="both"/>
              <w:rPr>
                <w:rFonts w:cstheme="minorHAnsi"/>
              </w:rPr>
            </w:pPr>
            <w:r>
              <w:rPr>
                <w:rFonts w:cstheme="minorHAnsi"/>
              </w:rPr>
              <w:fldChar w:fldCharType="begin"/>
            </w:r>
            <w:r w:rsidR="003756B3">
              <w:rPr>
                <w:rFonts w:cstheme="minorHAnsi"/>
              </w:rPr>
              <w:instrText xml:space="preserve"> ADDIN EN.CITE &lt;EndNote&gt;&lt;Cite&gt;&lt;Author&gt;Gobezie&lt;/Author&gt;&lt;Year&gt;2007&lt;/Year&gt;&lt;RecNum&gt;548&lt;/RecNum&gt;&lt;DisplayText&gt;[135]&lt;/DisplayText&gt;&lt;record&gt;&lt;rec-number&gt;548&lt;/rec-number&gt;&lt;foreign-keys&gt;&lt;key app="EN" db-id="xxd2pawa49tr59ess5zvesa9e5efrfp55s5t" timestamp="0"&gt;548&lt;/key&gt;&lt;/foreign-keys&gt;&lt;ref-type name="Journal Article"&gt;17&lt;/ref-type&gt;&lt;contributors&gt;&lt;authors&gt;&lt;author&gt;Gobezie, Reuben&lt;/author&gt;&lt;author&gt;Kho, Alvin&lt;/author&gt;&lt;author&gt;Krastins, Bryan&lt;/author&gt;&lt;author&gt;Sarracino, David A&lt;/author&gt;&lt;author&gt;Thornhill, Thomas S&lt;/author&gt;&lt;author&gt;Chase, Michael&lt;/author&gt;&lt;author&gt;Millett, Peter J&lt;/author&gt;&lt;author&gt;Lee, David M&lt;/author&gt;&lt;/authors&gt;&lt;/contributors&gt;&lt;titles&gt;&lt;title&gt;High abundance synovial fluid proteome: distinct profiles in health and osteoarthritis.&lt;/title&gt;&lt;secondary-title&gt;Arthritis research &amp;amp; therapy&lt;/secondary-title&gt;&lt;/titles&gt;&lt;periodical&gt;&lt;full-title&gt;Arthritis Res Ther&lt;/full-title&gt;&lt;abbr-1&gt;Arthritis research &amp;amp; therapy&lt;/abbr-1&gt;&lt;/periodical&gt;&lt;pages&gt;R36&lt;/pages&gt;&lt;volume&gt;9&lt;/volume&gt;&lt;dates&gt;&lt;year&gt;2007&lt;/year&gt;&lt;/dates&gt;&lt;publisher&gt;BioMed Central&lt;/publisher&gt;&lt;accession-num&gt;17407561&lt;/accession-num&gt;&lt;urls&gt;&lt;/urls&gt;&lt;electronic-resource-num&gt;10.1186/ar2172&lt;/electronic-resource-num&gt;&lt;/record&gt;&lt;/Cite&gt;&lt;/EndNote&gt;</w:instrText>
            </w:r>
            <w:r>
              <w:rPr>
                <w:rFonts w:cstheme="minorHAnsi"/>
              </w:rPr>
              <w:fldChar w:fldCharType="separate"/>
            </w:r>
            <w:r w:rsidR="003756B3">
              <w:rPr>
                <w:rFonts w:cstheme="minorHAnsi"/>
                <w:noProof/>
              </w:rPr>
              <w:t>[135]</w:t>
            </w:r>
            <w:r>
              <w:rPr>
                <w:rFonts w:cstheme="minorHAnsi"/>
              </w:rPr>
              <w:fldChar w:fldCharType="end"/>
            </w:r>
          </w:p>
          <w:p w14:paraId="35A7D401" w14:textId="6A04D12B" w:rsidR="00E40CA1" w:rsidRDefault="00E40CA1" w:rsidP="00BC576A"/>
        </w:tc>
      </w:tr>
    </w:tbl>
    <w:p w14:paraId="77F199E7" w14:textId="42A298EF" w:rsidR="00521025" w:rsidRDefault="00CC3646" w:rsidP="008821D1">
      <w:pPr>
        <w:autoSpaceDE w:val="0"/>
        <w:autoSpaceDN w:val="0"/>
        <w:adjustRightInd w:val="0"/>
        <w:spacing w:after="0" w:line="480" w:lineRule="auto"/>
        <w:jc w:val="both"/>
        <w:rPr>
          <w:rFonts w:cstheme="minorHAnsi"/>
        </w:rPr>
      </w:pPr>
      <w:r>
        <w:rPr>
          <w:rFonts w:cstheme="minorHAnsi"/>
        </w:rPr>
        <w:t xml:space="preserve">Abbreviations: SF </w:t>
      </w:r>
      <w:r w:rsidR="00EE1C83">
        <w:rPr>
          <w:rFonts w:cstheme="minorHAnsi"/>
        </w:rPr>
        <w:t>-</w:t>
      </w:r>
      <w:r>
        <w:rPr>
          <w:rFonts w:cstheme="minorHAnsi"/>
        </w:rPr>
        <w:t xml:space="preserve"> synovial fluid; LC </w:t>
      </w:r>
      <w:r w:rsidR="00EE1C83">
        <w:rPr>
          <w:rFonts w:cstheme="minorHAnsi"/>
        </w:rPr>
        <w:t>-</w:t>
      </w:r>
      <w:r>
        <w:rPr>
          <w:rFonts w:cstheme="minorHAnsi"/>
        </w:rPr>
        <w:t xml:space="preserve"> liquid chromatography; MS </w:t>
      </w:r>
      <w:r w:rsidR="00EE1C83">
        <w:rPr>
          <w:rFonts w:cstheme="minorHAnsi"/>
        </w:rPr>
        <w:t>-</w:t>
      </w:r>
      <w:r>
        <w:rPr>
          <w:rFonts w:cstheme="minorHAnsi"/>
        </w:rPr>
        <w:t xml:space="preserve"> mass spectrometry; SWATH -</w:t>
      </w:r>
      <w:r w:rsidRPr="00CC3646">
        <w:rPr>
          <w:rFonts w:cstheme="minorHAnsi"/>
        </w:rPr>
        <w:t>sequential window acquisition of all theoretical mass spectra</w:t>
      </w:r>
      <w:r>
        <w:rPr>
          <w:rFonts w:cstheme="minorHAnsi"/>
        </w:rPr>
        <w:t xml:space="preserve">; OA </w:t>
      </w:r>
      <w:r w:rsidR="00EE1C83">
        <w:rPr>
          <w:rFonts w:cstheme="minorHAnsi"/>
        </w:rPr>
        <w:t>-</w:t>
      </w:r>
      <w:r>
        <w:rPr>
          <w:rFonts w:cstheme="minorHAnsi"/>
        </w:rPr>
        <w:t xml:space="preserve"> osteoarthritis; RA </w:t>
      </w:r>
      <w:r w:rsidR="00EE1C83">
        <w:rPr>
          <w:rFonts w:cstheme="minorHAnsi"/>
        </w:rPr>
        <w:t>-</w:t>
      </w:r>
      <w:r>
        <w:rPr>
          <w:rFonts w:cstheme="minorHAnsi"/>
        </w:rPr>
        <w:t xml:space="preserve"> rheumatoid arthritis; MRM </w:t>
      </w:r>
      <w:r w:rsidR="00EE1C83">
        <w:rPr>
          <w:rFonts w:cstheme="minorHAnsi"/>
        </w:rPr>
        <w:t>-</w:t>
      </w:r>
      <w:r>
        <w:rPr>
          <w:rFonts w:cstheme="minorHAnsi"/>
        </w:rPr>
        <w:t xml:space="preserve"> multiple reaction monitoring; MALDI - </w:t>
      </w:r>
      <w:r w:rsidRPr="00CC3646">
        <w:rPr>
          <w:rFonts w:cstheme="minorHAnsi"/>
        </w:rPr>
        <w:t>matrix-assisted laser desorption/ionization</w:t>
      </w:r>
      <w:r>
        <w:rPr>
          <w:rFonts w:cstheme="minorHAnsi"/>
        </w:rPr>
        <w:t xml:space="preserve">; TOF </w:t>
      </w:r>
      <w:r w:rsidR="00EE1C83">
        <w:rPr>
          <w:rFonts w:cstheme="minorHAnsi"/>
        </w:rPr>
        <w:t>-</w:t>
      </w:r>
      <w:r>
        <w:rPr>
          <w:rFonts w:cstheme="minorHAnsi"/>
        </w:rPr>
        <w:t xml:space="preserve"> time of flight; SRM </w:t>
      </w:r>
      <w:r w:rsidR="00EE1C83">
        <w:rPr>
          <w:rFonts w:cstheme="minorHAnsi"/>
        </w:rPr>
        <w:t>-</w:t>
      </w:r>
      <w:r>
        <w:rPr>
          <w:rFonts w:cstheme="minorHAnsi"/>
        </w:rPr>
        <w:t xml:space="preserve"> single reaction monitoring; 2DE </w:t>
      </w:r>
      <w:r w:rsidR="00EE1C83">
        <w:rPr>
          <w:rFonts w:cstheme="minorHAnsi"/>
        </w:rPr>
        <w:t>-</w:t>
      </w:r>
      <w:r>
        <w:rPr>
          <w:rFonts w:cstheme="minorHAnsi"/>
        </w:rPr>
        <w:t xml:space="preserve"> 2D electrophoresis; PAGE - p</w:t>
      </w:r>
      <w:r w:rsidRPr="00CC3646">
        <w:rPr>
          <w:rFonts w:cstheme="minorHAnsi"/>
        </w:rPr>
        <w:t>olyacrylamide gel electrophoresis</w:t>
      </w:r>
      <w:r>
        <w:rPr>
          <w:rFonts w:cstheme="minorHAnsi"/>
        </w:rPr>
        <w:t xml:space="preserve">; SELDI </w:t>
      </w:r>
      <w:r w:rsidR="00EE1C83">
        <w:rPr>
          <w:rFonts w:cstheme="minorHAnsi"/>
        </w:rPr>
        <w:t>-</w:t>
      </w:r>
      <w:r>
        <w:rPr>
          <w:rFonts w:cstheme="minorHAnsi"/>
        </w:rPr>
        <w:t xml:space="preserve"> s</w:t>
      </w:r>
      <w:r w:rsidRPr="00CC3646">
        <w:rPr>
          <w:rFonts w:cstheme="minorHAnsi"/>
        </w:rPr>
        <w:t>urface-enhanced laser desorption/ionization</w:t>
      </w:r>
      <w:r>
        <w:rPr>
          <w:rFonts w:cstheme="minorHAnsi"/>
        </w:rPr>
        <w:t>.</w:t>
      </w:r>
    </w:p>
    <w:p w14:paraId="230252A9" w14:textId="77777777" w:rsidR="00BF4F9B" w:rsidRDefault="00BF4F9B" w:rsidP="008821D1">
      <w:pPr>
        <w:autoSpaceDE w:val="0"/>
        <w:autoSpaceDN w:val="0"/>
        <w:adjustRightInd w:val="0"/>
        <w:spacing w:after="0" w:line="480" w:lineRule="auto"/>
        <w:jc w:val="both"/>
        <w:rPr>
          <w:rFonts w:cstheme="minorHAnsi"/>
        </w:rPr>
      </w:pPr>
    </w:p>
    <w:p w14:paraId="1B19DD99" w14:textId="45245BC9" w:rsidR="00823444" w:rsidRPr="0067089D" w:rsidRDefault="004F75EE" w:rsidP="008821D1">
      <w:pPr>
        <w:autoSpaceDE w:val="0"/>
        <w:autoSpaceDN w:val="0"/>
        <w:adjustRightInd w:val="0"/>
        <w:spacing w:after="0" w:line="480" w:lineRule="auto"/>
        <w:jc w:val="both"/>
        <w:rPr>
          <w:rFonts w:cstheme="minorHAnsi"/>
        </w:rPr>
      </w:pPr>
      <w:r>
        <w:rPr>
          <w:rFonts w:cstheme="minorHAnsi"/>
        </w:rPr>
        <w:t>5.2</w:t>
      </w:r>
      <w:r w:rsidR="00823444" w:rsidRPr="0067089D">
        <w:rPr>
          <w:rFonts w:cstheme="minorHAnsi"/>
        </w:rPr>
        <w:t xml:space="preserve"> </w:t>
      </w:r>
      <w:r w:rsidR="00EF53E0" w:rsidRPr="0067089D">
        <w:rPr>
          <w:rFonts w:cstheme="minorHAnsi"/>
        </w:rPr>
        <w:t>Rheumatoid Arthritis</w:t>
      </w:r>
    </w:p>
    <w:p w14:paraId="6A5B0B07" w14:textId="7B7DE812" w:rsidR="00214957" w:rsidRDefault="00384E42" w:rsidP="008821D1">
      <w:pPr>
        <w:spacing w:line="480" w:lineRule="auto"/>
        <w:jc w:val="both"/>
        <w:rPr>
          <w:lang w:val="en-US"/>
        </w:rPr>
      </w:pPr>
      <w:r w:rsidRPr="0067089D">
        <w:rPr>
          <w:lang w:val="en-US"/>
        </w:rPr>
        <w:t>RA</w:t>
      </w:r>
      <w:r w:rsidR="00823444" w:rsidRPr="0067089D">
        <w:rPr>
          <w:lang w:val="en-US"/>
        </w:rPr>
        <w:t xml:space="preserve"> a ch</w:t>
      </w:r>
      <w:r w:rsidR="00214957">
        <w:rPr>
          <w:lang w:val="en-US"/>
        </w:rPr>
        <w:t xml:space="preserve">ronic autoimmune disease </w:t>
      </w:r>
      <w:r w:rsidR="00770F1B">
        <w:rPr>
          <w:lang w:val="en-US"/>
        </w:rPr>
        <w:t xml:space="preserve">which </w:t>
      </w:r>
      <w:r w:rsidR="00214957">
        <w:rPr>
          <w:lang w:val="en-US"/>
        </w:rPr>
        <w:t>leads</w:t>
      </w:r>
      <w:r w:rsidR="00823444" w:rsidRPr="0067089D">
        <w:rPr>
          <w:lang w:val="en-US"/>
        </w:rPr>
        <w:t xml:space="preserve"> to joint destruction and</w:t>
      </w:r>
      <w:r w:rsidR="00C92C64" w:rsidRPr="0067089D">
        <w:rPr>
          <w:lang w:val="en-US"/>
        </w:rPr>
        <w:t xml:space="preserve"> synovial inflammation. Patients are diagnosed following</w:t>
      </w:r>
      <w:r w:rsidR="00823444" w:rsidRPr="0067089D">
        <w:rPr>
          <w:lang w:val="en-US"/>
        </w:rPr>
        <w:t xml:space="preserve"> physical examination</w:t>
      </w:r>
      <w:r w:rsidR="00C92C64" w:rsidRPr="0067089D">
        <w:rPr>
          <w:lang w:val="en-US"/>
        </w:rPr>
        <w:t>, radiographs</w:t>
      </w:r>
      <w:r w:rsidR="00823444" w:rsidRPr="0067089D">
        <w:rPr>
          <w:lang w:val="en-US"/>
        </w:rPr>
        <w:t xml:space="preserve"> and </w:t>
      </w:r>
      <w:r w:rsidR="00C92C64" w:rsidRPr="0067089D">
        <w:rPr>
          <w:lang w:val="en-US"/>
        </w:rPr>
        <w:t xml:space="preserve">serum </w:t>
      </w:r>
      <w:r w:rsidR="00823444" w:rsidRPr="0067089D">
        <w:rPr>
          <w:lang w:val="en-US"/>
        </w:rPr>
        <w:t xml:space="preserve">analysis. Swollen joints and radiographic erosions are signs of disease progression, whereas factors found in the </w:t>
      </w:r>
      <w:r w:rsidR="00C92C64" w:rsidRPr="0067089D">
        <w:rPr>
          <w:lang w:val="en-US"/>
        </w:rPr>
        <w:t>serum and SF could be used as</w:t>
      </w:r>
      <w:r w:rsidR="00823444" w:rsidRPr="0067089D">
        <w:rPr>
          <w:lang w:val="en-US"/>
        </w:rPr>
        <w:t xml:space="preserve"> early diagnostic tool</w:t>
      </w:r>
      <w:r w:rsidR="00C92C64" w:rsidRPr="0067089D">
        <w:rPr>
          <w:lang w:val="en-US"/>
        </w:rPr>
        <w:t>s</w:t>
      </w:r>
      <w:r w:rsidR="00823444" w:rsidRPr="0067089D">
        <w:rPr>
          <w:lang w:val="en-US"/>
        </w:rPr>
        <w:t xml:space="preserve">. The presence of rheumatoid factor (RF) and anti-citrullinated </w:t>
      </w:r>
      <w:r w:rsidR="00823444" w:rsidRPr="0067089D">
        <w:rPr>
          <w:lang w:val="en-US"/>
        </w:rPr>
        <w:lastRenderedPageBreak/>
        <w:t>protein antibodies (ACPA) in the se</w:t>
      </w:r>
      <w:r w:rsidR="00214957">
        <w:rPr>
          <w:lang w:val="en-US"/>
        </w:rPr>
        <w:t>rum are the main features of RA. I</w:t>
      </w:r>
      <w:r w:rsidR="00823444" w:rsidRPr="0067089D">
        <w:rPr>
          <w:lang w:val="en-US"/>
        </w:rPr>
        <w:t xml:space="preserve">t can be identified in serum </w:t>
      </w:r>
      <w:r w:rsidR="00214957">
        <w:rPr>
          <w:lang w:val="en-US"/>
        </w:rPr>
        <w:t>prior to</w:t>
      </w:r>
      <w:r w:rsidR="00823444" w:rsidRPr="0067089D">
        <w:rPr>
          <w:lang w:val="en-US"/>
        </w:rPr>
        <w:t xml:space="preserve"> the onset of disease </w:t>
      </w:r>
      <w:r w:rsidR="00823444" w:rsidRPr="0067089D">
        <w:rPr>
          <w:lang w:val="en-US"/>
        </w:rPr>
        <w:fldChar w:fldCharType="begin"/>
      </w:r>
      <w:r w:rsidR="003756B3">
        <w:rPr>
          <w:lang w:val="en-US"/>
        </w:rPr>
        <w:instrText xml:space="preserve"> ADDIN EN.CITE &lt;EndNote&gt;&lt;Cite&gt;&lt;Author&gt;Nielen&lt;/Author&gt;&lt;Year&gt;2004&lt;/Year&gt;&lt;RecNum&gt;167&lt;/RecNum&gt;&lt;DisplayText&gt;[136]&lt;/DisplayText&gt;&lt;record&gt;&lt;rec-number&gt;167&lt;/rec-number&gt;&lt;foreign-keys&gt;&lt;key app="EN" db-id="p99v2raaca0wdde5fsvpd0ect25sep2f9wxd" timestamp="1540453251"&gt;167&lt;/key&gt;&lt;key app="ENWeb" db-id=""&gt;0&lt;/key&gt;&lt;/foreign-keys&gt;&lt;ref-type name="Journal Article"&gt;17&lt;/ref-type&gt;&lt;contributors&gt;&lt;authors&gt;&lt;author&gt;Nielen, M. M.&lt;/author&gt;&lt;author&gt;van Schaardenburg, D.&lt;/author&gt;&lt;author&gt;Reesink, H. W.&lt;/author&gt;&lt;author&gt;van de Stadt, R. J.&lt;/author&gt;&lt;author&gt;van der Horst-Bruinsma, I. E.&lt;/author&gt;&lt;author&gt;de Koning, M. H.&lt;/author&gt;&lt;author&gt;Habibuw, M. R.&lt;/author&gt;&lt;author&gt;Vandenbroucke, J. P.&lt;/author&gt;&lt;author&gt;Dijkmans, B. A.&lt;/author&gt;&lt;/authors&gt;&lt;/contributors&gt;&lt;auth-address&gt;Jan van Breemen Institute, Amsterdam, The Netherlands.&lt;/auth-address&gt;&lt;titles&gt;&lt;title&gt;Specific autoantibodies precede the symptoms of rheumatoid arthritis: a study of serial measurements in blood donors&lt;/title&gt;&lt;secondary-title&gt;Arthritis Rheum&lt;/secondary-title&gt;&lt;/titles&gt;&lt;periodical&gt;&lt;full-title&gt;Arthritis Rheum&lt;/full-title&gt;&lt;/periodical&gt;&lt;pages&gt;380-6&lt;/pages&gt;&lt;volume&gt;50&lt;/volume&gt;&lt;number&gt;2&lt;/number&gt;&lt;edition&gt;2004/02/12&lt;/edition&gt;&lt;keywords&gt;&lt;keyword&gt;Arthritis, Rheumatoid/*diagnosis/epidemiology/*immunology&lt;/keyword&gt;&lt;keyword&gt;Autoantibodies/*blood&lt;/keyword&gt;&lt;keyword&gt;Citrulline/*immunology&lt;/keyword&gt;&lt;keyword&gt;Female&lt;/keyword&gt;&lt;keyword&gt;Humans&lt;/keyword&gt;&lt;keyword&gt;Immunoglobulin M/blood&lt;/keyword&gt;&lt;keyword&gt;Male&lt;/keyword&gt;&lt;keyword&gt;Middle Aged&lt;/keyword&gt;&lt;keyword&gt;Netherlands/epidemiology&lt;/keyword&gt;&lt;keyword&gt;Rheumatoid Factor/blood&lt;/keyword&gt;&lt;keyword&gt;Risk Factors&lt;/keyword&gt;&lt;keyword&gt;Sensitivity and Specificity&lt;/keyword&gt;&lt;keyword&gt;Seroepidemiologic Studies&lt;/keyword&gt;&lt;/keywords&gt;&lt;dates&gt;&lt;year&gt;2004&lt;/year&gt;&lt;pub-dates&gt;&lt;date&gt;Feb&lt;/date&gt;&lt;/pub-dates&gt;&lt;/dates&gt;&lt;isbn&gt;0004-3591 (Print)&amp;#xD;0004-3591 (Linking)&lt;/isbn&gt;&lt;accession-num&gt;14872479&lt;/accession-num&gt;&lt;urls&gt;&lt;related-urls&gt;&lt;url&gt;https://www.ncbi.nlm.nih.gov/pubmed/14872479&lt;/url&gt;&lt;/related-urls&gt;&lt;/urls&gt;&lt;electronic-resource-num&gt;10.1002/art.20018&lt;/electronic-resource-num&gt;&lt;/record&gt;&lt;/Cite&gt;&lt;/EndNote&gt;</w:instrText>
      </w:r>
      <w:r w:rsidR="00823444" w:rsidRPr="0067089D">
        <w:rPr>
          <w:lang w:val="en-US"/>
        </w:rPr>
        <w:fldChar w:fldCharType="separate"/>
      </w:r>
      <w:r w:rsidR="003756B3">
        <w:rPr>
          <w:noProof/>
          <w:lang w:val="en-US"/>
        </w:rPr>
        <w:t>[136]</w:t>
      </w:r>
      <w:r w:rsidR="00823444" w:rsidRPr="0067089D">
        <w:rPr>
          <w:lang w:val="en-US"/>
        </w:rPr>
        <w:fldChar w:fldCharType="end"/>
      </w:r>
      <w:r w:rsidR="00823444" w:rsidRPr="0067089D">
        <w:rPr>
          <w:lang w:val="en-US"/>
        </w:rPr>
        <w:t xml:space="preserve">. </w:t>
      </w:r>
      <w:r w:rsidR="002A74B8" w:rsidRPr="002A74B8">
        <w:rPr>
          <w:lang w:val="en-US"/>
        </w:rPr>
        <w:t>Numerous studies h</w:t>
      </w:r>
      <w:r w:rsidR="002A74B8">
        <w:rPr>
          <w:lang w:val="en-US"/>
        </w:rPr>
        <w:t>ave investigated the RA SF pro</w:t>
      </w:r>
      <w:r w:rsidR="002A74B8" w:rsidRPr="002A74B8">
        <w:rPr>
          <w:lang w:val="en-US"/>
        </w:rPr>
        <w:t>teome (Table 2).</w:t>
      </w:r>
    </w:p>
    <w:p w14:paraId="4A56E569" w14:textId="442776E5" w:rsidR="00823444" w:rsidRPr="0067089D" w:rsidRDefault="00823444" w:rsidP="008821D1">
      <w:pPr>
        <w:spacing w:line="480" w:lineRule="auto"/>
        <w:jc w:val="both"/>
        <w:rPr>
          <w:lang w:val="en-US"/>
        </w:rPr>
      </w:pPr>
      <w:r w:rsidRPr="0067089D">
        <w:rPr>
          <w:lang w:val="en-US"/>
        </w:rPr>
        <w:t xml:space="preserve">Citrullinated proteins are post-translational modified proteins </w:t>
      </w:r>
      <w:r w:rsidR="00214957">
        <w:rPr>
          <w:lang w:val="en-US"/>
        </w:rPr>
        <w:t>in which</w:t>
      </w:r>
      <w:r w:rsidR="00B2578C">
        <w:rPr>
          <w:lang w:val="en-US"/>
        </w:rPr>
        <w:t xml:space="preserve"> </w:t>
      </w:r>
      <w:r w:rsidRPr="0067089D">
        <w:rPr>
          <w:lang w:val="en-US"/>
        </w:rPr>
        <w:t xml:space="preserve">arginine is deaminated to citrulline resulting in autoimmune response through a representation of these proteins as autoantigens, the reaction is catalyzed by peptidylarginine deiminases </w:t>
      </w:r>
      <w:r w:rsidRPr="0067089D">
        <w:rPr>
          <w:lang w:val="en-US"/>
        </w:rPr>
        <w:fldChar w:fldCharType="begin"/>
      </w:r>
      <w:r w:rsidR="003756B3">
        <w:rPr>
          <w:lang w:val="en-US"/>
        </w:rPr>
        <w:instrText xml:space="preserve"> ADDIN EN.CITE &lt;EndNote&gt;&lt;Cite&gt;&lt;Author&gt;Anzilotti&lt;/Author&gt;&lt;Year&gt;2010&lt;/Year&gt;&lt;RecNum&gt;168&lt;/RecNum&gt;&lt;DisplayText&gt;[137]&lt;/DisplayText&gt;&lt;record&gt;&lt;rec-number&gt;168&lt;/rec-number&gt;&lt;foreign-keys&gt;&lt;key app="EN" db-id="p99v2raaca0wdde5fsvpd0ect25sep2f9wxd" timestamp="1540454338"&gt;168&lt;/key&gt;&lt;key app="ENWeb" db-id=""&gt;0&lt;/key&gt;&lt;/foreign-keys&gt;&lt;ref-type name="Journal Article"&gt;17&lt;/ref-type&gt;&lt;contributors&gt;&lt;authors&gt;&lt;author&gt;Anzilotti, C.&lt;/author&gt;&lt;author&gt;Pratesi, F.&lt;/author&gt;&lt;author&gt;Tommasi, C.&lt;/author&gt;&lt;author&gt;Migliorini, P.&lt;/author&gt;&lt;/authors&gt;&lt;/contributors&gt;&lt;auth-address&gt;Clinical Immunology Unit, Department of Internal Medicine, University of Pisa, 56126 Pisa, Italy.&lt;/auth-address&gt;&lt;titles&gt;&lt;title&gt;Peptidylarginine deiminase 4 and citrullination in health and disease&lt;/title&gt;&lt;secondary-title&gt;Autoimmun Rev&lt;/secondary-title&gt;&lt;/titles&gt;&lt;periodical&gt;&lt;full-title&gt;Autoimmun Rev&lt;/full-title&gt;&lt;/periodical&gt;&lt;pages&gt;158-60&lt;/pages&gt;&lt;volume&gt;9&lt;/volume&gt;&lt;number&gt;3&lt;/number&gt;&lt;edition&gt;2009/06/23&lt;/edition&gt;&lt;keywords&gt;&lt;keyword&gt;Animals&lt;/keyword&gt;&lt;keyword&gt;Arthritis, Rheumatoid/enzymology/epidemiology/genetics/*immunology&lt;/keyword&gt;&lt;keyword&gt;Citrulline/immunology/*metabolism&lt;/keyword&gt;&lt;keyword&gt;Gene Expression Regulation&lt;/keyword&gt;&lt;keyword&gt;Genetic Predisposition to Disease&lt;/keyword&gt;&lt;keyword&gt;Humans&lt;/keyword&gt;&lt;keyword&gt;Hydrolases/chemistry/genetics/*immunology/*metabolism&lt;/keyword&gt;&lt;keyword&gt;Multiple Sclerosis/enzymology/genetics/*immunology&lt;/keyword&gt;&lt;keyword&gt;Protein-Arginine Deiminases&lt;/keyword&gt;&lt;/keywords&gt;&lt;dates&gt;&lt;year&gt;2010&lt;/year&gt;&lt;pub-dates&gt;&lt;date&gt;Jan&lt;/date&gt;&lt;/pub-dates&gt;&lt;/dates&gt;&lt;isbn&gt;1873-0183 (Electronic)&amp;#xD;1568-9972 (Linking)&lt;/isbn&gt;&lt;accession-num&gt;19540364&lt;/accession-num&gt;&lt;urls&gt;&lt;related-urls&gt;&lt;url&gt;https://www.ncbi.nlm.nih.gov/pubmed/19540364&lt;/url&gt;&lt;/related-urls&gt;&lt;/urls&gt;&lt;electronic-resource-num&gt;10.1016/j.autrev.2009.06.002&lt;/electronic-resource-num&gt;&lt;/record&gt;&lt;/Cite&gt;&lt;/EndNote&gt;</w:instrText>
      </w:r>
      <w:r w:rsidRPr="0067089D">
        <w:rPr>
          <w:lang w:val="en-US"/>
        </w:rPr>
        <w:fldChar w:fldCharType="separate"/>
      </w:r>
      <w:r w:rsidR="003756B3">
        <w:rPr>
          <w:noProof/>
          <w:lang w:val="en-US"/>
        </w:rPr>
        <w:t>[137]</w:t>
      </w:r>
      <w:r w:rsidRPr="0067089D">
        <w:rPr>
          <w:lang w:val="en-US"/>
        </w:rPr>
        <w:fldChar w:fldCharType="end"/>
      </w:r>
      <w:r w:rsidRPr="0067089D">
        <w:rPr>
          <w:lang w:val="en-US"/>
        </w:rPr>
        <w:t>. However, it is not the only PTM associat</w:t>
      </w:r>
      <w:r w:rsidR="00C92C64" w:rsidRPr="0067089D">
        <w:rPr>
          <w:lang w:val="en-US"/>
        </w:rPr>
        <w:t>ed with RA;</w:t>
      </w:r>
      <w:r w:rsidRPr="0067089D">
        <w:rPr>
          <w:lang w:val="en-US"/>
        </w:rPr>
        <w:t xml:space="preserve"> carbamylation and </w:t>
      </w:r>
      <w:r w:rsidR="00C92C64" w:rsidRPr="0067089D">
        <w:rPr>
          <w:lang w:val="en-US"/>
        </w:rPr>
        <w:t xml:space="preserve">acetylation </w:t>
      </w:r>
      <w:r w:rsidR="005B7C15" w:rsidRPr="0067089D">
        <w:rPr>
          <w:lang w:val="en-US"/>
        </w:rPr>
        <w:t>are also</w:t>
      </w:r>
      <w:r w:rsidR="00C92C64" w:rsidRPr="0067089D">
        <w:rPr>
          <w:lang w:val="en-US"/>
        </w:rPr>
        <w:t xml:space="preserve"> involved in the disease</w:t>
      </w:r>
      <w:r w:rsidRPr="0067089D">
        <w:rPr>
          <w:lang w:val="en-US"/>
        </w:rPr>
        <w:t xml:space="preserve"> </w:t>
      </w:r>
      <w:r w:rsidRPr="0067089D">
        <w:rPr>
          <w:lang w:val="en-US"/>
        </w:rPr>
        <w:fldChar w:fldCharType="begin">
          <w:fldData xml:space="preserve">PEVuZE5vdGU+PENpdGU+PEF1dGhvcj5KdWFyZXo8L0F1dGhvcj48WWVhcj4yMDE2PC9ZZWFyPjxS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==
</w:fldData>
        </w:fldChar>
      </w:r>
      <w:r w:rsidR="003756B3">
        <w:rPr>
          <w:lang w:val="en-US"/>
        </w:rPr>
        <w:instrText xml:space="preserve"> ADDIN EN.CITE </w:instrText>
      </w:r>
      <w:r w:rsidR="003756B3">
        <w:rPr>
          <w:lang w:val="en-US"/>
        </w:rPr>
        <w:fldChar w:fldCharType="begin">
          <w:fldData xml:space="preserve">PEVuZE5vdGU+PENpdGU+PEF1dGhvcj5KdWFyZXo8L0F1dGhvcj48WWVhcj4yMDE2PC9ZZWFyPjxS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==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138,139]</w:t>
      </w:r>
      <w:r w:rsidRPr="0067089D">
        <w:rPr>
          <w:lang w:val="en-US"/>
        </w:rPr>
        <w:fldChar w:fldCharType="end"/>
      </w:r>
      <w:r w:rsidRPr="0067089D">
        <w:rPr>
          <w:lang w:val="en-US"/>
        </w:rPr>
        <w:t xml:space="preserve">. </w:t>
      </w:r>
      <w:r w:rsidR="00C92C64" w:rsidRPr="0067089D">
        <w:rPr>
          <w:lang w:val="en-US"/>
        </w:rPr>
        <w:t xml:space="preserve">The </w:t>
      </w:r>
      <w:r w:rsidR="005B7C15" w:rsidRPr="0067089D">
        <w:rPr>
          <w:lang w:val="en-US"/>
        </w:rPr>
        <w:t>association</w:t>
      </w:r>
      <w:r w:rsidRPr="0067089D">
        <w:rPr>
          <w:lang w:val="en-US"/>
        </w:rPr>
        <w:t xml:space="preserve"> </w:t>
      </w:r>
      <w:r w:rsidR="005B7C15" w:rsidRPr="0067089D">
        <w:rPr>
          <w:lang w:val="en-US"/>
        </w:rPr>
        <w:t>with</w:t>
      </w:r>
      <w:r w:rsidRPr="0067089D">
        <w:rPr>
          <w:lang w:val="en-US"/>
        </w:rPr>
        <w:t xml:space="preserve"> the immune system in RA </w:t>
      </w:r>
      <w:r w:rsidR="005B7C15" w:rsidRPr="0067089D">
        <w:rPr>
          <w:lang w:val="en-US"/>
        </w:rPr>
        <w:t>means</w:t>
      </w:r>
      <w:r w:rsidRPr="0067089D">
        <w:rPr>
          <w:lang w:val="en-US"/>
        </w:rPr>
        <w:t xml:space="preserve"> immunoglobulins </w:t>
      </w:r>
      <w:r w:rsidR="005B7C15" w:rsidRPr="0067089D">
        <w:rPr>
          <w:lang w:val="en-US"/>
        </w:rPr>
        <w:t xml:space="preserve">are </w:t>
      </w:r>
      <w:r w:rsidR="00773D9B" w:rsidRPr="0067089D">
        <w:rPr>
          <w:lang w:val="en-US"/>
        </w:rPr>
        <w:t>promising</w:t>
      </w:r>
      <w:r w:rsidR="00C92C64" w:rsidRPr="0067089D">
        <w:rPr>
          <w:lang w:val="en-US"/>
        </w:rPr>
        <w:t xml:space="preserve"> </w:t>
      </w:r>
      <w:r w:rsidR="005B7C15" w:rsidRPr="0067089D">
        <w:rPr>
          <w:lang w:val="en-US"/>
        </w:rPr>
        <w:t>molecules in</w:t>
      </w:r>
      <w:r w:rsidRPr="0067089D">
        <w:rPr>
          <w:lang w:val="en-US"/>
        </w:rPr>
        <w:t xml:space="preserve"> understanding disease progression, particularly PTMs on IgG in patients with ACPA in serum and SF. </w:t>
      </w:r>
      <w:r w:rsidR="005B7C15" w:rsidRPr="0067089D">
        <w:rPr>
          <w:lang w:val="en-US"/>
        </w:rPr>
        <w:t>The i</w:t>
      </w:r>
      <w:r w:rsidRPr="0067089D">
        <w:rPr>
          <w:lang w:val="en-US"/>
        </w:rPr>
        <w:t>mplementation of LC-MS/MS technique on identifying IgG-subtypes with associated Fc-glycans demonstrated that ACPA-IgG</w:t>
      </w:r>
      <w:r w:rsidRPr="00E61422">
        <w:rPr>
          <w:vertAlign w:val="subscript"/>
          <w:lang w:val="en-US"/>
        </w:rPr>
        <w:t>4</w:t>
      </w:r>
      <w:r w:rsidRPr="0067089D">
        <w:rPr>
          <w:lang w:val="en-US"/>
        </w:rPr>
        <w:t xml:space="preserve"> Fc-glycan-profile differs from control IgG</w:t>
      </w:r>
      <w:r w:rsidRPr="0067089D">
        <w:rPr>
          <w:vertAlign w:val="subscript"/>
          <w:lang w:val="en-US"/>
        </w:rPr>
        <w:t>4</w:t>
      </w:r>
      <w:r w:rsidRPr="0067089D">
        <w:rPr>
          <w:lang w:val="en-US"/>
        </w:rPr>
        <w:t>, with significantly lower amounts of the agalacto and asialylated core-fucosylated biantennary form and higher content of sialylated glycans in ACPA-IgG</w:t>
      </w:r>
      <w:r w:rsidRPr="0067089D">
        <w:rPr>
          <w:vertAlign w:val="subscript"/>
          <w:lang w:val="en-US"/>
        </w:rPr>
        <w:t>4</w:t>
      </w:r>
      <w:r w:rsidRPr="0067089D">
        <w:rPr>
          <w:lang w:val="en-US"/>
        </w:rPr>
        <w:t xml:space="preserve"> </w:t>
      </w:r>
      <w:r w:rsidRPr="0067089D">
        <w:rPr>
          <w:lang w:val="en-US"/>
        </w:rPr>
        <w:fldChar w:fldCharType="begin">
          <w:fldData xml:space="preserve">PEVuZE5vdGU+PENpdGU+PEF1dGhvcj5MdW5kc3Ryb208L0F1dGhvcj48WWVhcj4yMDE0PC9ZZWFy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</w:fldData>
        </w:fldChar>
      </w:r>
      <w:r w:rsidR="003756B3">
        <w:rPr>
          <w:lang w:val="en-US"/>
        </w:rPr>
        <w:instrText xml:space="preserve"> ADDIN EN.CITE </w:instrText>
      </w:r>
      <w:r w:rsidR="003756B3">
        <w:rPr>
          <w:lang w:val="en-US"/>
        </w:rPr>
        <w:fldChar w:fldCharType="begin">
          <w:fldData xml:space="preserve">PEVuZE5vdGU+PENpdGU+PEF1dGhvcj5MdW5kc3Ryb208L0F1dGhvcj48WWVhcj4yMDE0PC9ZZWFy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140]</w:t>
      </w:r>
      <w:r w:rsidRPr="0067089D">
        <w:rPr>
          <w:lang w:val="en-US"/>
        </w:rPr>
        <w:fldChar w:fldCharType="end"/>
      </w:r>
      <w:r w:rsidRPr="0067089D">
        <w:rPr>
          <w:lang w:val="en-US"/>
        </w:rPr>
        <w:t xml:space="preserve">. </w:t>
      </w:r>
    </w:p>
    <w:p w14:paraId="02ABDB25" w14:textId="39090403" w:rsidR="005B7C15" w:rsidRPr="0067089D" w:rsidRDefault="00823444" w:rsidP="008821D1">
      <w:pPr>
        <w:spacing w:line="480" w:lineRule="auto"/>
        <w:jc w:val="both"/>
      </w:pPr>
      <w:r w:rsidRPr="0067089D">
        <w:rPr>
          <w:lang w:val="en-US"/>
        </w:rPr>
        <w:t xml:space="preserve">Identification of the </w:t>
      </w:r>
      <w:r w:rsidR="006860BF" w:rsidRPr="0067089D">
        <w:rPr>
          <w:lang w:val="en-US"/>
        </w:rPr>
        <w:t>PTMs</w:t>
      </w:r>
      <w:r w:rsidRPr="0067089D">
        <w:rPr>
          <w:lang w:val="en-US"/>
        </w:rPr>
        <w:t xml:space="preserve"> and proteins </w:t>
      </w:r>
      <w:r w:rsidR="006860BF" w:rsidRPr="0067089D">
        <w:rPr>
          <w:lang w:val="en-US"/>
        </w:rPr>
        <w:t xml:space="preserve">that are </w:t>
      </w:r>
      <w:r w:rsidRPr="0067089D">
        <w:rPr>
          <w:lang w:val="en-US"/>
        </w:rPr>
        <w:t xml:space="preserve">being modified can be used </w:t>
      </w:r>
      <w:r w:rsidR="005B7C15" w:rsidRPr="0067089D">
        <w:rPr>
          <w:lang w:val="en-US"/>
        </w:rPr>
        <w:t xml:space="preserve">as </w:t>
      </w:r>
      <w:r w:rsidR="006860BF" w:rsidRPr="0067089D">
        <w:rPr>
          <w:lang w:val="en-US"/>
        </w:rPr>
        <w:t>robust diagnostic tool</w:t>
      </w:r>
      <w:r w:rsidR="005B7C15" w:rsidRPr="0067089D">
        <w:rPr>
          <w:lang w:val="en-US"/>
        </w:rPr>
        <w:t>s</w:t>
      </w:r>
      <w:r w:rsidR="006860BF" w:rsidRPr="0067089D">
        <w:rPr>
          <w:lang w:val="en-US"/>
        </w:rPr>
        <w:t xml:space="preserve"> </w:t>
      </w:r>
      <w:r w:rsidRPr="0067089D">
        <w:rPr>
          <w:lang w:val="en-US"/>
        </w:rPr>
        <w:t xml:space="preserve">and possibly </w:t>
      </w:r>
      <w:r w:rsidR="006860BF" w:rsidRPr="0067089D">
        <w:rPr>
          <w:lang w:val="en-US"/>
        </w:rPr>
        <w:t>stratify patients for</w:t>
      </w:r>
      <w:r w:rsidRPr="0067089D">
        <w:rPr>
          <w:lang w:val="en-US"/>
        </w:rPr>
        <w:t xml:space="preserve"> therapy</w:t>
      </w:r>
      <w:r w:rsidR="006860BF" w:rsidRPr="0067089D">
        <w:rPr>
          <w:lang w:val="en-US"/>
        </w:rPr>
        <w:t xml:space="preserve"> selection</w:t>
      </w:r>
      <w:r w:rsidRPr="0067089D">
        <w:rPr>
          <w:lang w:val="en-US"/>
        </w:rPr>
        <w:t xml:space="preserve">. Proteomics analysis of SF during RA </w:t>
      </w:r>
      <w:r w:rsidR="00773D9B" w:rsidRPr="0067089D">
        <w:rPr>
          <w:lang w:val="en-US"/>
        </w:rPr>
        <w:t>is</w:t>
      </w:r>
      <w:r w:rsidR="005B7C15" w:rsidRPr="0067089D">
        <w:rPr>
          <w:lang w:val="en-US"/>
        </w:rPr>
        <w:t xml:space="preserve"> predominantly</w:t>
      </w:r>
      <w:r w:rsidRPr="0067089D">
        <w:rPr>
          <w:lang w:val="en-US"/>
        </w:rPr>
        <w:t xml:space="preserve"> compared to the SF from OA or other </w:t>
      </w:r>
      <w:r w:rsidR="005B7C15" w:rsidRPr="0067089D">
        <w:rPr>
          <w:lang w:val="en-US"/>
        </w:rPr>
        <w:t xml:space="preserve">types of arthritis. </w:t>
      </w:r>
      <w:r w:rsidRPr="0067089D">
        <w:rPr>
          <w:lang w:val="en-US"/>
        </w:rPr>
        <w:t xml:space="preserve">Several </w:t>
      </w:r>
      <w:r w:rsidR="005B7C15" w:rsidRPr="0067089D">
        <w:rPr>
          <w:lang w:val="en-US"/>
        </w:rPr>
        <w:t xml:space="preserve">MS </w:t>
      </w:r>
      <w:r w:rsidRPr="0067089D">
        <w:rPr>
          <w:lang w:val="en-US"/>
        </w:rPr>
        <w:t>studies have shown the increased level of 14-3-3 zeta/delta, 14-3-3 eta proteins and S100A8, S100A12, S100A9</w:t>
      </w:r>
      <w:r w:rsidR="0030348E">
        <w:rPr>
          <w:lang w:val="en-US"/>
        </w:rPr>
        <w:t xml:space="preserve"> </w:t>
      </w:r>
      <w:r w:rsidRPr="0067089D">
        <w:rPr>
          <w:lang w:val="en-US"/>
        </w:rPr>
        <w:t>proteins in SF of RA in comparison to OA</w:t>
      </w:r>
      <w:r w:rsidR="0030348E">
        <w:rPr>
          <w:lang w:val="en-US"/>
        </w:rPr>
        <w:t xml:space="preserve"> </w:t>
      </w:r>
      <w:r w:rsidR="0030348E">
        <w:rPr>
          <w:lang w:val="en-US"/>
        </w:rPr>
        <w:fldChar w:fldCharType="begin">
          <w:fldData xml:space="preserve">PEVuZE5vdGU+PENpdGU+PEF1dGhvcj5MaWFvPC9BdXRob3I+PFllYXI+MjAxODwvWWVhcj48UmVj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yODI3LTI4MzY8L3BhZ2VzPjx2b2x1bWU+MTc8L3ZvbHVt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</w:fldData>
        </w:fldChar>
      </w:r>
      <w:r w:rsidR="003756B3">
        <w:rPr>
          <w:lang w:val="en-US"/>
        </w:rPr>
        <w:instrText xml:space="preserve"> ADDIN EN.CITE </w:instrText>
      </w:r>
      <w:r w:rsidR="003756B3">
        <w:rPr>
          <w:lang w:val="en-US"/>
        </w:rPr>
        <w:fldChar w:fldCharType="begin">
          <w:fldData xml:space="preserve">PEVuZE5vdGU+PENpdGU+PEF1dGhvcj5MaWFvPC9BdXRob3I+PFllYXI+MjAxODwvWWVhcj48UmVj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</w:fldData>
        </w:fldChar>
      </w:r>
      <w:r w:rsidR="003756B3">
        <w:rPr>
          <w:lang w:val="en-US"/>
        </w:rPr>
        <w:instrText xml:space="preserve"> ADDIN EN.CITE.DATA </w:instrText>
      </w:r>
      <w:r w:rsidR="003756B3">
        <w:rPr>
          <w:lang w:val="en-US"/>
        </w:rPr>
      </w:r>
      <w:r w:rsidR="003756B3">
        <w:rPr>
          <w:lang w:val="en-US"/>
        </w:rPr>
        <w:fldChar w:fldCharType="end"/>
      </w:r>
      <w:r w:rsidR="0030348E">
        <w:rPr>
          <w:lang w:val="en-US"/>
        </w:rPr>
      </w:r>
      <w:r w:rsidR="0030348E">
        <w:rPr>
          <w:lang w:val="en-US"/>
        </w:rPr>
        <w:fldChar w:fldCharType="separate"/>
      </w:r>
      <w:r w:rsidR="003756B3">
        <w:rPr>
          <w:noProof/>
          <w:lang w:val="en-US"/>
        </w:rPr>
        <w:t>[4,66,124,141]</w:t>
      </w:r>
      <w:r w:rsidR="0030348E">
        <w:rPr>
          <w:lang w:val="en-US"/>
        </w:rPr>
        <w:fldChar w:fldCharType="end"/>
      </w:r>
      <w:r w:rsidR="005B7C15" w:rsidRPr="0067089D">
        <w:rPr>
          <w:lang w:val="en-US"/>
        </w:rPr>
        <w:t>.</w:t>
      </w:r>
      <w:r w:rsidRPr="0067089D">
        <w:rPr>
          <w:lang w:val="en-US"/>
        </w:rPr>
        <w:t xml:space="preserve"> Notably, 14-3-3 eta has been verified as a biomarker for RA, increasing the diagnostic capture from 72% when ACPA and RF were used to 78% w</w:t>
      </w:r>
      <w:r w:rsidR="005B7C15" w:rsidRPr="0067089D">
        <w:rPr>
          <w:lang w:val="en-US"/>
        </w:rPr>
        <w:t xml:space="preserve">ith the addition of </w:t>
      </w:r>
      <w:r w:rsidRPr="0067089D">
        <w:rPr>
          <w:lang w:val="en-US"/>
        </w:rPr>
        <w:t xml:space="preserve">14-3-3 eta for disease diagnosis </w:t>
      </w:r>
      <w:r w:rsidRPr="0067089D">
        <w:rPr>
          <w:lang w:val="en-US"/>
        </w:rPr>
        <w:fldChar w:fldCharType="begin"/>
      </w:r>
      <w:r w:rsidR="003756B3">
        <w:rPr>
          <w:lang w:val="en-US"/>
        </w:rPr>
        <w:instrText xml:space="preserve"> ADDIN EN.CITE &lt;EndNote&gt;&lt;Cite&gt;&lt;Author&gt;Maksymowych&lt;/Author&gt;&lt;Year&gt;2014&lt;/Year&gt;&lt;RecNum&gt;178&lt;/RecNum&gt;&lt;DisplayText&gt;[142]&lt;/DisplayText&gt;&lt;record&gt;&lt;rec-number&gt;178&lt;/rec-number&gt;&lt;foreign-keys&gt;&lt;key app="EN" db-id="p99v2raaca0wdde5fsvpd0ect25sep2f9wxd" timestamp="1540481806"&gt;178&lt;/key&gt;&lt;/foreign-keys&gt;&lt;ref-type name="Journal Article"&gt;17&lt;/ref-type&gt;&lt;contributors&gt;&lt;authors&gt;&lt;author&gt;Maksymowych, W. P.&lt;/author&gt;&lt;author&gt;Marotta, A.&lt;/author&gt;&lt;/authors&gt;&lt;/contributors&gt;&lt;auth-address&gt;Department of Medicine, University of Alberta, Canada. walter.maksymowych@ualberta.ca.&lt;/auth-address&gt;&lt;titles&gt;&lt;title&gt;14-3-3eta: a novel biomarker platform for rheumatoid arthritis&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S-35-9&lt;/pages&gt;&lt;volume&gt;32&lt;/volume&gt;&lt;number&gt;5 Suppl 85&lt;/number&gt;&lt;edition&gt;2014/11/05&lt;/edition&gt;&lt;keywords&gt;&lt;keyword&gt;14-3-3 Proteins/*blood/immunology&lt;/keyword&gt;&lt;keyword&gt;Arthritis, Rheumatoid/blood/*diagnosis/immunology&lt;/keyword&gt;&lt;keyword&gt;Biomarkers/blood&lt;/keyword&gt;&lt;keyword&gt;Enzyme-Linked Immunosorbent Assay&lt;/keyword&gt;&lt;keyword&gt;Humans&lt;/keyword&gt;&lt;keyword&gt;Peptides, Cyclic/immunology&lt;/keyword&gt;&lt;keyword&gt;Predictive Value of Tests&lt;/keyword&gt;&lt;keyword&gt;Prognosis&lt;/keyword&gt;&lt;keyword&gt;ROC Curve&lt;/keyword&gt;&lt;keyword&gt;Rheumatoid Factor/blood&lt;/keyword&gt;&lt;keyword&gt;Severity of Illness Index&lt;/keyword&gt;&lt;/keywords&gt;&lt;dates&gt;&lt;year&gt;2014&lt;/year&gt;&lt;pub-dates&gt;&lt;date&gt;Sep-Oct&lt;/date&gt;&lt;/pub-dates&gt;&lt;/dates&gt;&lt;isbn&gt;0392-856X (Print)&amp;#xD;0392-856x&lt;/isbn&gt;&lt;accession-num&gt;25365087&lt;/accession-num&gt;&lt;urls&gt;&lt;/urls&gt;&lt;remote-database-provider&gt;NLM&lt;/remote-database-provider&gt;&lt;language&gt;eng&lt;/language&gt;&lt;/record&gt;&lt;/Cite&gt;&lt;/EndNote&gt;</w:instrText>
      </w:r>
      <w:r w:rsidRPr="0067089D">
        <w:rPr>
          <w:lang w:val="en-US"/>
        </w:rPr>
        <w:fldChar w:fldCharType="separate"/>
      </w:r>
      <w:r w:rsidR="003756B3">
        <w:rPr>
          <w:noProof/>
          <w:lang w:val="en-US"/>
        </w:rPr>
        <w:t>[142]</w:t>
      </w:r>
      <w:r w:rsidRPr="0067089D">
        <w:rPr>
          <w:lang w:val="en-US"/>
        </w:rPr>
        <w:fldChar w:fldCharType="end"/>
      </w:r>
      <w:r w:rsidRPr="0067089D">
        <w:rPr>
          <w:lang w:val="en-US"/>
        </w:rPr>
        <w:t xml:space="preserve">. </w:t>
      </w:r>
      <w:r w:rsidR="006860BF" w:rsidRPr="0067089D">
        <w:t>Heterocomplex of the S100</w:t>
      </w:r>
      <w:r w:rsidRPr="0067089D">
        <w:t xml:space="preserve">A8 and </w:t>
      </w:r>
      <w:r w:rsidR="006860BF" w:rsidRPr="0067089D">
        <w:t>S100</w:t>
      </w:r>
      <w:r w:rsidRPr="0067089D">
        <w:t>A9</w:t>
      </w:r>
      <w:r w:rsidR="006860BF" w:rsidRPr="0067089D">
        <w:t xml:space="preserve"> proteins</w:t>
      </w:r>
      <w:r w:rsidRPr="0067089D">
        <w:t xml:space="preserve"> (Calprotectin) also </w:t>
      </w:r>
      <w:r w:rsidR="005B7C15" w:rsidRPr="0067089D">
        <w:t>correlated to RA</w:t>
      </w:r>
      <w:r w:rsidRPr="0067089D">
        <w:t xml:space="preserve"> and </w:t>
      </w:r>
      <w:r w:rsidR="005B7C15" w:rsidRPr="0067089D">
        <w:t xml:space="preserve">therapeutic </w:t>
      </w:r>
      <w:r w:rsidRPr="0067089D">
        <w:t xml:space="preserve">responsiveness in patients with RA </w:t>
      </w:r>
      <w:r w:rsidRPr="0067089D">
        <w:fldChar w:fldCharType="begin">
          <w:fldData xml:space="preserve">PEVuZE5vdGU+PENpdGU+PEF1dGhvcj5Ob3JkYWw8L0F1dGhvcj48WWVhcj4yMDE3PC9ZZWFyPjxS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</w:fldData>
        </w:fldChar>
      </w:r>
      <w:r w:rsidR="003756B3">
        <w:instrText xml:space="preserve"> ADDIN EN.CITE </w:instrText>
      </w:r>
      <w:r w:rsidR="003756B3">
        <w:fldChar w:fldCharType="begin">
          <w:fldData xml:space="preserve">PEVuZE5vdGU+PENpdGU+PEF1dGhvcj5Ob3JkYWw8L0F1dGhvcj48WWVhcj4yMDE3PC9ZZWFyPjxS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</w:fldData>
        </w:fldChar>
      </w:r>
      <w:r w:rsidR="003756B3">
        <w:instrText xml:space="preserve"> ADDIN EN.CITE.DATA </w:instrText>
      </w:r>
      <w:r w:rsidR="003756B3">
        <w:fldChar w:fldCharType="end"/>
      </w:r>
      <w:r w:rsidRPr="0067089D">
        <w:fldChar w:fldCharType="separate"/>
      </w:r>
      <w:r w:rsidR="003756B3">
        <w:rPr>
          <w:noProof/>
        </w:rPr>
        <w:t>[143]</w:t>
      </w:r>
      <w:r w:rsidRPr="0067089D">
        <w:fldChar w:fldCharType="end"/>
      </w:r>
      <w:r w:rsidRPr="0067089D">
        <w:t xml:space="preserve">. </w:t>
      </w:r>
    </w:p>
    <w:p w14:paraId="1602C06F" w14:textId="45A08E1C" w:rsidR="00823444" w:rsidRPr="0067089D" w:rsidRDefault="00823444" w:rsidP="008821D1">
      <w:pPr>
        <w:spacing w:line="480" w:lineRule="auto"/>
        <w:jc w:val="both"/>
        <w:rPr>
          <w:lang w:val="en-US"/>
        </w:rPr>
      </w:pPr>
      <w:r w:rsidRPr="0067089D">
        <w:t xml:space="preserve">Comparison of SF </w:t>
      </w:r>
      <w:r w:rsidR="004C17B1" w:rsidRPr="0067089D">
        <w:t>proteome of</w:t>
      </w:r>
      <w:r w:rsidRPr="0067089D">
        <w:t xml:space="preserve"> erosive RA patients </w:t>
      </w:r>
      <w:r w:rsidR="004C17B1" w:rsidRPr="0067089D">
        <w:t>and</w:t>
      </w:r>
      <w:r w:rsidRPr="0067089D">
        <w:t xml:space="preserve"> non-erosive RA</w:t>
      </w:r>
      <w:r w:rsidR="006860BF" w:rsidRPr="0067089D">
        <w:t xml:space="preserve"> patients</w:t>
      </w:r>
      <w:r w:rsidRPr="0067089D">
        <w:t xml:space="preserve"> demonstrated </w:t>
      </w:r>
      <w:r w:rsidR="004C17B1" w:rsidRPr="0067089D">
        <w:t>higher levels</w:t>
      </w:r>
      <w:r w:rsidRPr="0067089D">
        <w:t xml:space="preserve"> of </w:t>
      </w:r>
      <w:r w:rsidR="00F44D4A" w:rsidRPr="0067089D">
        <w:t>S100A8, S100A9, S100A11 and S100A12</w:t>
      </w:r>
      <w:r w:rsidR="006860BF" w:rsidRPr="0067089D">
        <w:t xml:space="preserve"> </w:t>
      </w:r>
      <w:r w:rsidRPr="0067089D">
        <w:t>proteins in erosive RA</w:t>
      </w:r>
      <w:r w:rsidR="004C17B1" w:rsidRPr="0067089D">
        <w:t>.</w:t>
      </w:r>
      <w:r w:rsidR="00F44D4A" w:rsidRPr="0067089D">
        <w:t xml:space="preserve"> </w:t>
      </w:r>
      <w:r w:rsidR="004C17B1" w:rsidRPr="0067089D">
        <w:t xml:space="preserve">Similarly these proteins were significantly abundant in the serum of RA patients when compared to non-erosive RA and healthy </w:t>
      </w:r>
      <w:r w:rsidR="00F23C75" w:rsidRPr="0067089D">
        <w:t xml:space="preserve">patients </w:t>
      </w:r>
      <w:r w:rsidR="004C17B1" w:rsidRPr="0067089D">
        <w:t>using MRM quantification method</w:t>
      </w:r>
      <w:r w:rsidR="00F23C75" w:rsidRPr="0067089D">
        <w:t>s</w:t>
      </w:r>
      <w:r w:rsidR="004C17B1" w:rsidRPr="0067089D">
        <w:t>, indicating that higher levels of these S100 proteins facilitate</w:t>
      </w:r>
      <w:r w:rsidR="00F23C75" w:rsidRPr="0067089D">
        <w:t>s</w:t>
      </w:r>
      <w:r w:rsidR="00F44D4A" w:rsidRPr="0067089D">
        <w:t xml:space="preserve"> severe disease progression </w:t>
      </w:r>
      <w:r w:rsidRPr="0067089D">
        <w:rPr>
          <w:lang w:val="en-US"/>
        </w:rPr>
        <w:fldChar w:fldCharType="begin">
          <w:fldData xml:space="preserve">PEVuZE5vdGU+PENpdGU+PEF1dGhvcj5MaWFvPC9BdXRob3I+PFllYXI+MjAwNDwvWWVhcj48UmVj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==
</w:fldData>
        </w:fldChar>
      </w:r>
      <w:r w:rsidR="003756B3">
        <w:rPr>
          <w:lang w:val="en-US"/>
        </w:rPr>
        <w:instrText xml:space="preserve"> ADDIN EN.CITE </w:instrText>
      </w:r>
      <w:r w:rsidR="003756B3">
        <w:rPr>
          <w:lang w:val="en-US"/>
        </w:rPr>
        <w:fldChar w:fldCharType="begin">
          <w:fldData xml:space="preserve">PEVuZE5vdGU+PENpdGU+PEF1dGhvcj5MaWFvPC9BdXRob3I+PFllYXI+MjAwNDwvWWVhcj48UmVj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==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144]</w:t>
      </w:r>
      <w:r w:rsidRPr="0067089D">
        <w:rPr>
          <w:lang w:val="en-US"/>
        </w:rPr>
        <w:fldChar w:fldCharType="end"/>
      </w:r>
      <w:r w:rsidRPr="0067089D">
        <w:rPr>
          <w:lang w:val="en-US"/>
        </w:rPr>
        <w:t xml:space="preserve">. Using multiple lectins Bhattacharjee </w:t>
      </w:r>
      <w:r w:rsidRPr="0067089D">
        <w:rPr>
          <w:i/>
          <w:lang w:val="en-US"/>
        </w:rPr>
        <w:t>et al.</w:t>
      </w:r>
      <w:r w:rsidRPr="0067089D">
        <w:rPr>
          <w:lang w:val="en-US"/>
        </w:rPr>
        <w:t xml:space="preserve"> enriched </w:t>
      </w:r>
      <w:r w:rsidRPr="0067089D">
        <w:rPr>
          <w:lang w:val="en-US"/>
        </w:rPr>
        <w:lastRenderedPageBreak/>
        <w:t xml:space="preserve">glycoproteins from SF of RA and spondyloarthropathy patients </w:t>
      </w:r>
      <w:r w:rsidR="00F23C75" w:rsidRPr="0067089D">
        <w:rPr>
          <w:lang w:val="en-US"/>
        </w:rPr>
        <w:t>then undertook</w:t>
      </w:r>
      <w:r w:rsidRPr="0067089D">
        <w:rPr>
          <w:lang w:val="en-US"/>
        </w:rPr>
        <w:t xml:space="preserve"> iTRAQ labelling and LC-MS/MS to discover disease-specific proteins. Among the upregulated proteins in RA patients were Lumican,</w:t>
      </w:r>
      <w:r w:rsidR="004C17B1" w:rsidRPr="0067089D">
        <w:rPr>
          <w:lang w:val="en-US"/>
        </w:rPr>
        <w:t xml:space="preserve"> ECM1, S100A8, S100A9, CD44, MPO, VCAM1 and</w:t>
      </w:r>
      <w:r w:rsidRPr="0067089D">
        <w:rPr>
          <w:lang w:val="en-US"/>
        </w:rPr>
        <w:t xml:space="preserve"> TIMP1 </w:t>
      </w:r>
      <w:r w:rsidRPr="0067089D">
        <w:rPr>
          <w:lang w:val="en-US"/>
        </w:rPr>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rPr>
          <w:lang w:val="en-US"/>
        </w:rPr>
        <w:instrText xml:space="preserve"> ADDIN EN.CITE </w:instrText>
      </w:r>
      <w:r w:rsidR="003756B3">
        <w:rPr>
          <w:lang w:val="en-US"/>
        </w:rPr>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rPr>
          <w:lang w:val="en-US"/>
        </w:rPr>
        <w:instrText xml:space="preserve"> ADDIN EN.CITE.DATA </w:instrText>
      </w:r>
      <w:r w:rsidR="003756B3">
        <w:rPr>
          <w:lang w:val="en-US"/>
        </w:rPr>
      </w:r>
      <w:r w:rsidR="003756B3">
        <w:rPr>
          <w:lang w:val="en-US"/>
        </w:rPr>
        <w:fldChar w:fldCharType="end"/>
      </w:r>
      <w:r w:rsidRPr="0067089D">
        <w:rPr>
          <w:lang w:val="en-US"/>
        </w:rPr>
      </w:r>
      <w:r w:rsidRPr="0067089D">
        <w:rPr>
          <w:lang w:val="en-US"/>
        </w:rPr>
        <w:fldChar w:fldCharType="separate"/>
      </w:r>
      <w:r w:rsidR="003756B3">
        <w:rPr>
          <w:noProof/>
          <w:lang w:val="en-US"/>
        </w:rPr>
        <w:t>[67]</w:t>
      </w:r>
      <w:r w:rsidRPr="0067089D">
        <w:rPr>
          <w:lang w:val="en-US"/>
        </w:rPr>
        <w:fldChar w:fldCharType="end"/>
      </w:r>
      <w:r w:rsidRPr="0067089D">
        <w:rPr>
          <w:lang w:val="en-US"/>
        </w:rPr>
        <w:t xml:space="preserve">. </w:t>
      </w:r>
    </w:p>
    <w:p w14:paraId="029D1954" w14:textId="604951A3" w:rsidR="00823444" w:rsidRPr="0067089D" w:rsidRDefault="00F23C75" w:rsidP="008821D1">
      <w:pPr>
        <w:spacing w:line="480" w:lineRule="auto"/>
        <w:jc w:val="both"/>
        <w:rPr>
          <w:lang w:val="en-US"/>
        </w:rPr>
      </w:pPr>
      <w:r w:rsidRPr="0067089D">
        <w:rPr>
          <w:lang w:val="en-US"/>
        </w:rPr>
        <w:t xml:space="preserve">Due to the importance of </w:t>
      </w:r>
      <w:r w:rsidR="00823444" w:rsidRPr="0067089D">
        <w:rPr>
          <w:lang w:val="en-US"/>
        </w:rPr>
        <w:t>ACPA in RA and its diagnostic potential</w:t>
      </w:r>
      <w:r w:rsidR="005F30A6" w:rsidRPr="0067089D">
        <w:rPr>
          <w:lang w:val="en-US"/>
        </w:rPr>
        <w:t>,</w:t>
      </w:r>
      <w:r w:rsidR="00823444" w:rsidRPr="0067089D">
        <w:rPr>
          <w:lang w:val="en-US"/>
        </w:rPr>
        <w:t xml:space="preserve"> one </w:t>
      </w:r>
      <w:r w:rsidRPr="0067089D">
        <w:rPr>
          <w:lang w:val="en-US"/>
        </w:rPr>
        <w:t xml:space="preserve">field of research is the identification of other </w:t>
      </w:r>
      <w:r w:rsidR="00823444" w:rsidRPr="0067089D">
        <w:rPr>
          <w:lang w:val="en-US"/>
        </w:rPr>
        <w:t xml:space="preserve">citrullinated proteins. Tabushi </w:t>
      </w:r>
      <w:r w:rsidR="00823444" w:rsidRPr="0067089D">
        <w:rPr>
          <w:i/>
          <w:lang w:val="en-US"/>
        </w:rPr>
        <w:t>et al</w:t>
      </w:r>
      <w:r w:rsidR="00823444" w:rsidRPr="0067089D">
        <w:rPr>
          <w:lang w:val="en-US"/>
        </w:rPr>
        <w:t xml:space="preserve">. used </w:t>
      </w:r>
      <w:r w:rsidR="00773D9B" w:rsidRPr="0067089D">
        <w:rPr>
          <w:lang w:val="en-US"/>
        </w:rPr>
        <w:t>proteomics-based approaches</w:t>
      </w:r>
      <w:r w:rsidR="00823444" w:rsidRPr="0067089D">
        <w:rPr>
          <w:lang w:val="en-US"/>
        </w:rPr>
        <w:t xml:space="preserve"> </w:t>
      </w:r>
      <w:r w:rsidR="000E169D" w:rsidRPr="0067089D">
        <w:rPr>
          <w:lang w:val="en-US"/>
        </w:rPr>
        <w:t>to identify citrullinated</w:t>
      </w:r>
      <w:r w:rsidR="00823444" w:rsidRPr="0067089D">
        <w:rPr>
          <w:lang w:val="en-US"/>
        </w:rPr>
        <w:t xml:space="preserve"> proteins in </w:t>
      </w:r>
      <w:r w:rsidR="000E169D" w:rsidRPr="0067089D">
        <w:rPr>
          <w:lang w:val="en-US"/>
        </w:rPr>
        <w:t xml:space="preserve">RA </w:t>
      </w:r>
      <w:r w:rsidR="00823444" w:rsidRPr="0067089D">
        <w:rPr>
          <w:lang w:val="en-US"/>
        </w:rPr>
        <w:t xml:space="preserve">SF and </w:t>
      </w:r>
      <w:r w:rsidR="00F2410F" w:rsidRPr="0067089D">
        <w:rPr>
          <w:lang w:val="en-US"/>
        </w:rPr>
        <w:t>identified</w:t>
      </w:r>
      <w:r w:rsidR="000E169D" w:rsidRPr="0067089D">
        <w:rPr>
          <w:lang w:val="en-US"/>
        </w:rPr>
        <w:t xml:space="preserve"> three</w:t>
      </w:r>
      <w:r w:rsidR="00823444" w:rsidRPr="0067089D">
        <w:rPr>
          <w:lang w:val="en-US"/>
        </w:rPr>
        <w:t xml:space="preserve">: fibrinogen, fibronectin and vimentin. In the study, SF proteins were separated using gel electrophoresis and selected citrullinated proteins </w:t>
      </w:r>
      <w:r w:rsidR="000E169D" w:rsidRPr="0067089D">
        <w:rPr>
          <w:lang w:val="en-US"/>
        </w:rPr>
        <w:t>using</w:t>
      </w:r>
      <w:r w:rsidR="00823444" w:rsidRPr="0067089D">
        <w:rPr>
          <w:lang w:val="en-US"/>
        </w:rPr>
        <w:t xml:space="preserve"> anti-citrulline antibodies. Selected proteins were robustly identified using MALDI-TOF/MS, </w:t>
      </w:r>
      <w:r w:rsidR="00823444" w:rsidRPr="0067089D">
        <w:rPr>
          <w:lang w:val="en-US"/>
        </w:rPr>
        <w:fldChar w:fldCharType="begin"/>
      </w:r>
      <w:r w:rsidR="003756B3">
        <w:rPr>
          <w:lang w:val="en-US"/>
        </w:rPr>
        <w:instrText xml:space="preserve"> ADDIN EN.CITE &lt;EndNote&gt;&lt;Cite&gt;&lt;Author&gt;Tabushi&lt;/Author&gt;&lt;Year&gt;2008&lt;/Year&gt;&lt;RecNum&gt;1296&lt;/RecNum&gt;&lt;DisplayText&gt;[145]&lt;/DisplayText&gt;&lt;record&gt;&lt;rec-number&gt;1296&lt;/rec-number&gt;&lt;foreign-keys&gt;&lt;key app="EN" db-id="xxd2pawa49tr59ess5zvesa9e5efrfp55s5t" timestamp="1542891844"&gt;1296&lt;/key&gt;&lt;key app="ENWeb" db-id=""&gt;0&lt;/key&gt;&lt;/foreign-keys&gt;&lt;ref-type name="Journal Article"&gt;17&lt;/ref-type&gt;&lt;contributors&gt;&lt;authors&gt;&lt;author&gt;Tabushi, Y.&lt;/author&gt;&lt;author&gt;Nakanishi, T.&lt;/author&gt;&lt;author&gt;Takeuchi, T.&lt;/author&gt;&lt;author&gt;Nakajima, M.&lt;/author&gt;&lt;author&gt;Ueda, K.&lt;/author&gt;&lt;author&gt;Kotani, T.&lt;/author&gt;&lt;author&gt;Makino, S.&lt;/author&gt;&lt;author&gt;Shimizu, A.&lt;/author&gt;&lt;author&gt;Hanafusa, T.&lt;/author&gt;&lt;author&gt;Takubo, T.&lt;/author&gt;&lt;/authors&gt;&lt;/contributors&gt;&lt;auth-address&gt;Department of Clinical Pathology, Osaka Medical College, Osaka, Japan.&lt;/auth-address&gt;&lt;titles&gt;&lt;title&gt;Detection of citrullinated proteins in synovial fluids derived from patients with rheumatoid arthritis by proteomics-based analysis&lt;/title&gt;&lt;secondary-title&gt;Ann Clin Biochem&lt;/secondary-title&gt;&lt;/titles&gt;&lt;periodical&gt;&lt;full-title&gt;Ann Clin Biochem&lt;/full-title&gt;&lt;/periodical&gt;&lt;pages&gt;413-7&lt;/pages&gt;&lt;volume&gt;45&lt;/volume&gt;&lt;number&gt;Pt 4&lt;/number&gt;&lt;edition&gt;2008/06/28&lt;/edition&gt;&lt;keywords&gt;&lt;keyword&gt;Amino Acid Sequence&lt;/keyword&gt;&lt;keyword&gt;Arthritis, Rheumatoid/*metabolism&lt;/keyword&gt;&lt;keyword&gt;Citrulline/*chemistry&lt;/keyword&gt;&lt;keyword&gt;Electrophoresis, Polyacrylamide Gel&lt;/keyword&gt;&lt;keyword&gt;Humans&lt;/keyword&gt;&lt;keyword&gt;Molecular Sequence Data&lt;/keyword&gt;&lt;keyword&gt;Proteins/*analysis/*chemistry/metabolism&lt;/keyword&gt;&lt;keyword&gt;*Proteomics&lt;/keyword&gt;&lt;keyword&gt;Spectrometry, Mass, Matrix-Assisted Laser Desorption-Ionization&lt;/keyword&gt;&lt;keyword&gt;Synovial Fluid/*chemistry&lt;/keyword&gt;&lt;keyword&gt;Trypsin/metabolism&lt;/keyword&gt;&lt;/keywords&gt;&lt;dates&gt;&lt;year&gt;2008&lt;/year&gt;&lt;pub-dates&gt;&lt;date&gt;Jul&lt;/date&gt;&lt;/pub-dates&gt;&lt;/dates&gt;&lt;isbn&gt;0004-5632 (Print)&amp;#xD;0004-5632 (Linking)&lt;/isbn&gt;&lt;accession-num&gt;18583628&lt;/accession-num&gt;&lt;urls&gt;&lt;related-urls&gt;&lt;url&gt;https://www.ncbi.nlm.nih.gov/pubmed/18583628&lt;/url&gt;&lt;/related-urls&gt;&lt;/urls&gt;&lt;electronic-resource-num&gt;10.1258/acb.2007.007205&lt;/electronic-resource-num&gt;&lt;/record&gt;&lt;/Cite&gt;&lt;/EndNote&gt;</w:instrText>
      </w:r>
      <w:r w:rsidR="00823444" w:rsidRPr="0067089D">
        <w:rPr>
          <w:lang w:val="en-US"/>
        </w:rPr>
        <w:fldChar w:fldCharType="separate"/>
      </w:r>
      <w:r w:rsidR="003756B3">
        <w:rPr>
          <w:noProof/>
          <w:lang w:val="en-US"/>
        </w:rPr>
        <w:t>[145]</w:t>
      </w:r>
      <w:r w:rsidR="00823444" w:rsidRPr="0067089D">
        <w:rPr>
          <w:lang w:val="en-US"/>
        </w:rPr>
        <w:fldChar w:fldCharType="end"/>
      </w:r>
      <w:r w:rsidR="00823444" w:rsidRPr="0067089D">
        <w:rPr>
          <w:lang w:val="en-US"/>
        </w:rPr>
        <w:t xml:space="preserve">. Moreover, it </w:t>
      </w:r>
      <w:r w:rsidR="00773D9B">
        <w:rPr>
          <w:lang w:val="en-US"/>
        </w:rPr>
        <w:t>was</w:t>
      </w:r>
      <w:r w:rsidR="00823444" w:rsidRPr="0067089D">
        <w:rPr>
          <w:lang w:val="en-US"/>
        </w:rPr>
        <w:t xml:space="preserve"> shown that citrullinated </w:t>
      </w:r>
      <w:r w:rsidR="000E169D" w:rsidRPr="0067089D">
        <w:rPr>
          <w:lang w:val="en-US"/>
        </w:rPr>
        <w:t>SF peptides</w:t>
      </w:r>
      <w:r w:rsidR="00773D9B">
        <w:rPr>
          <w:lang w:val="en-US"/>
        </w:rPr>
        <w:t xml:space="preserve"> could</w:t>
      </w:r>
      <w:r w:rsidR="00823444" w:rsidRPr="0067089D">
        <w:rPr>
          <w:lang w:val="en-US"/>
        </w:rPr>
        <w:t xml:space="preserve"> be identified without initial selection for citrullinated peptides using antibodies. Raijmakers </w:t>
      </w:r>
      <w:r w:rsidR="00823444" w:rsidRPr="0067089D">
        <w:rPr>
          <w:i/>
          <w:lang w:val="en-US"/>
        </w:rPr>
        <w:t>et al.</w:t>
      </w:r>
      <w:r w:rsidR="00823444" w:rsidRPr="0067089D">
        <w:rPr>
          <w:lang w:val="en-US"/>
        </w:rPr>
        <w:t xml:space="preserve"> have used ultrafiltration and solid phase extraction to</w:t>
      </w:r>
      <w:r w:rsidR="000E169D" w:rsidRPr="0067089D">
        <w:rPr>
          <w:lang w:val="en-US"/>
        </w:rPr>
        <w:t xml:space="preserve"> remove</w:t>
      </w:r>
      <w:r w:rsidR="00823444" w:rsidRPr="0067089D">
        <w:rPr>
          <w:lang w:val="en-US"/>
        </w:rPr>
        <w:t xml:space="preserve"> peptides from SF</w:t>
      </w:r>
      <w:r w:rsidR="000E169D" w:rsidRPr="0067089D">
        <w:rPr>
          <w:lang w:val="en-US"/>
        </w:rPr>
        <w:t xml:space="preserve">. These were then </w:t>
      </w:r>
      <w:r w:rsidR="00823444" w:rsidRPr="0067089D">
        <w:rPr>
          <w:lang w:val="en-US"/>
        </w:rPr>
        <w:t xml:space="preserve">analysed </w:t>
      </w:r>
      <w:r w:rsidR="00921754" w:rsidRPr="0067089D">
        <w:rPr>
          <w:lang w:val="en-US"/>
        </w:rPr>
        <w:t>using</w:t>
      </w:r>
      <w:r w:rsidR="00907CCF" w:rsidRPr="0067089D">
        <w:rPr>
          <w:lang w:val="en-US"/>
        </w:rPr>
        <w:t xml:space="preserve"> LC-MS/MS and</w:t>
      </w:r>
      <w:r w:rsidR="00823444" w:rsidRPr="0067089D">
        <w:rPr>
          <w:lang w:val="en-US"/>
        </w:rPr>
        <w:t xml:space="preserve"> </w:t>
      </w:r>
      <w:r w:rsidR="000E169D" w:rsidRPr="0067089D">
        <w:rPr>
          <w:lang w:val="en-US"/>
        </w:rPr>
        <w:t xml:space="preserve">identified </w:t>
      </w:r>
      <w:r w:rsidR="00823444" w:rsidRPr="0067089D">
        <w:rPr>
          <w:lang w:val="en-US"/>
        </w:rPr>
        <w:t>peptides included</w:t>
      </w:r>
      <w:r w:rsidR="000E169D" w:rsidRPr="0067089D">
        <w:rPr>
          <w:lang w:val="en-US"/>
        </w:rPr>
        <w:t xml:space="preserve"> those with </w:t>
      </w:r>
      <w:r w:rsidR="00823444" w:rsidRPr="0067089D">
        <w:rPr>
          <w:lang w:val="en-US"/>
        </w:rPr>
        <w:t>PTM</w:t>
      </w:r>
      <w:r w:rsidR="000E169D" w:rsidRPr="0067089D">
        <w:rPr>
          <w:lang w:val="en-US"/>
        </w:rPr>
        <w:t>s</w:t>
      </w:r>
      <w:r w:rsidR="00823444" w:rsidRPr="0067089D">
        <w:rPr>
          <w:lang w:val="en-US"/>
        </w:rPr>
        <w:t xml:space="preserve"> of methionine oxidation, arginine citrullination, asparagine and glutamine deamidation. Quantification of peptides demonstrated a higher prevalence of citrullinated fibrinopeptide A, a peptide situated in the alpha chain of fibrinogen, in SF of RA patients when compared to SF of other inflammatory diseases </w:t>
      </w:r>
      <w:r w:rsidR="00823444" w:rsidRPr="0067089D">
        <w:rPr>
          <w:lang w:val="en-US"/>
        </w:rPr>
        <w:fldChar w:fldCharType="begin"/>
      </w:r>
      <w:r w:rsidR="003756B3">
        <w:rPr>
          <w:lang w:val="en-US"/>
        </w:rPr>
        <w:instrText xml:space="preserve"> ADDIN EN.CITE &lt;EndNote&gt;&lt;Cite&gt;&lt;Author&gt;Raijmakers&lt;/Author&gt;&lt;Year&gt;2012&lt;/Year&gt;&lt;RecNum&gt;97&lt;/RecNum&gt;&lt;DisplayText&gt;[146]&lt;/DisplayText&gt;&lt;record&gt;&lt;rec-number&gt;97&lt;/rec-number&gt;&lt;foreign-keys&gt;&lt;key app="EN" db-id="xxd2pawa49tr59ess5zvesa9e5efrfp55s5t" timestamp="0"&gt;97&lt;/key&gt;&lt;/foreign-keys&gt;&lt;ref-type name="Journal Article"&gt;17&lt;/ref-type&gt;&lt;contributors&gt;&lt;authors&gt;&lt;author&gt;Raijmakers, R.&lt;/author&gt;&lt;author&gt;van Beers, J. J.&lt;/author&gt;&lt;author&gt;El-Azzouny, M.&lt;/author&gt;&lt;author&gt;Visser, N. F.&lt;/author&gt;&lt;author&gt;Bozic, B.&lt;/author&gt;&lt;author&gt;Pruijn, G. J.&lt;/author&gt;&lt;author&gt;Heck, A. J.&lt;/author&gt;&lt;/authors&gt;&lt;/contributors&gt;&lt;auth-address&gt;Biomolecular Mass Spectrometry and Proteomics Group, Bijvoet Center for Biomolecular Research and Utrecht Institute for Pharmaceutical Sciences, Utrecht University and Netherlands Proteomics Centre, Padualaan 8, Utrecht, 3584 CH, The Netherlands. r.raijmakers@uu.nl&lt;/auth-address&gt;&lt;titles&gt;&lt;title&gt;Elevated levels of fibrinogen-derived endogenous citrullinated peptides in synovial fluid of rheumatoid arthritis patients&lt;/title&gt;&lt;secondary-title&gt;Arthritis Res Ther&lt;/secondary-title&gt;&lt;/titles&gt;&lt;periodical&gt;&lt;full-title&gt;Arthritis Res Ther&lt;/full-title&gt;&lt;abbr-1&gt;Arthritis research &amp;amp; therapy&lt;/abbr-1&gt;&lt;/periodical&gt;&lt;pages&gt;R114&lt;/pages&gt;&lt;volume&gt;14&lt;/volume&gt;&lt;number&gt;3&lt;/number&gt;&lt;keywords&gt;&lt;keyword&gt;Arthritis, Rheumatoid/*immunology/metabolism&lt;/keyword&gt;&lt;keyword&gt;Autoantigens/*analysis&lt;/keyword&gt;&lt;keyword&gt;Chromatography, Liquid&lt;/keyword&gt;&lt;keyword&gt;Citrulline/immunology/metabolism&lt;/keyword&gt;&lt;keyword&gt;Fibrinogen/*analysis/metabolism&lt;/keyword&gt;&lt;keyword&gt;Humans&lt;/keyword&gt;&lt;keyword&gt;Mass Spectrometry&lt;/keyword&gt;&lt;keyword&gt;Peptides/*analysis&lt;/keyword&gt;&lt;keyword&gt;Synovial Fluid/*chemistry/metabolism&lt;/keyword&gt;&lt;/keywords&gt;&lt;dates&gt;&lt;year&gt;2012&lt;/year&gt;&lt;pub-dates&gt;&lt;date&gt;May 14&lt;/date&gt;&lt;/pub-dates&gt;&lt;/dates&gt;&lt;isbn&gt;1478-6362 (Electronic)&amp;#xD;1478-6354 (Linking)&lt;/isbn&gt;&lt;accession-num&gt;22584083&lt;/accession-num&gt;&lt;urls&gt;&lt;related-urls&gt;&lt;url&gt;https://www.ncbi.nlm.nih.gov/pubmed/22584083&lt;/url&gt;&lt;/related-urls&gt;&lt;/urls&gt;&lt;custom2&gt;PMC3446491&lt;/custom2&gt;&lt;electronic-resource-num&gt;10.1186/ar3840&lt;/electronic-resource-num&gt;&lt;/record&gt;&lt;/Cite&gt;&lt;/EndNote&gt;</w:instrText>
      </w:r>
      <w:r w:rsidR="00823444" w:rsidRPr="0067089D">
        <w:rPr>
          <w:lang w:val="en-US"/>
        </w:rPr>
        <w:fldChar w:fldCharType="separate"/>
      </w:r>
      <w:r w:rsidR="003756B3">
        <w:rPr>
          <w:noProof/>
          <w:lang w:val="en-US"/>
        </w:rPr>
        <w:t>[146]</w:t>
      </w:r>
      <w:r w:rsidR="00823444" w:rsidRPr="0067089D">
        <w:rPr>
          <w:lang w:val="en-US"/>
        </w:rPr>
        <w:fldChar w:fldCharType="end"/>
      </w:r>
      <w:r w:rsidR="00823444" w:rsidRPr="0067089D">
        <w:rPr>
          <w:lang w:val="en-US"/>
        </w:rPr>
        <w:t xml:space="preserve">. Citrullination of </w:t>
      </w:r>
      <w:r w:rsidR="00ED4C7B" w:rsidRPr="0067089D">
        <w:rPr>
          <w:lang w:val="en-US"/>
        </w:rPr>
        <w:t xml:space="preserve">the </w:t>
      </w:r>
      <w:r w:rsidR="006A3CC1" w:rsidRPr="0067089D">
        <w:rPr>
          <w:lang w:val="en-US"/>
        </w:rPr>
        <w:t xml:space="preserve">nuclear proteins, </w:t>
      </w:r>
      <w:r w:rsidR="00823444" w:rsidRPr="0067089D">
        <w:rPr>
          <w:lang w:val="en-US"/>
        </w:rPr>
        <w:t>histones</w:t>
      </w:r>
      <w:r w:rsidR="006A3CC1" w:rsidRPr="0067089D">
        <w:rPr>
          <w:lang w:val="en-US"/>
        </w:rPr>
        <w:t>,</w:t>
      </w:r>
      <w:r w:rsidR="00823444" w:rsidRPr="0067089D">
        <w:rPr>
          <w:lang w:val="en-US"/>
        </w:rPr>
        <w:t xml:space="preserve"> </w:t>
      </w:r>
      <w:r w:rsidR="000E169D" w:rsidRPr="0067089D">
        <w:rPr>
          <w:lang w:val="en-US"/>
        </w:rPr>
        <w:t>were</w:t>
      </w:r>
      <w:r w:rsidR="006A3CC1" w:rsidRPr="0067089D">
        <w:rPr>
          <w:lang w:val="en-US"/>
        </w:rPr>
        <w:t xml:space="preserve"> identified in several studies </w:t>
      </w:r>
      <w:r w:rsidR="00823444" w:rsidRPr="0067089D">
        <w:rPr>
          <w:lang w:val="en-US"/>
        </w:rPr>
        <w:t>in SF of RA patients</w:t>
      </w:r>
      <w:r w:rsidR="006A3CC1" w:rsidRPr="0067089D">
        <w:rPr>
          <w:lang w:val="en-US"/>
        </w:rPr>
        <w:t>.</w:t>
      </w:r>
      <w:r w:rsidR="00823444" w:rsidRPr="0067089D">
        <w:rPr>
          <w:lang w:val="en-US"/>
        </w:rPr>
        <w:t xml:space="preserve"> </w:t>
      </w:r>
      <w:r w:rsidR="000E169D" w:rsidRPr="0067089D">
        <w:rPr>
          <w:lang w:val="en-US"/>
        </w:rPr>
        <w:t>C</w:t>
      </w:r>
      <w:r w:rsidR="00823444" w:rsidRPr="0067089D">
        <w:rPr>
          <w:lang w:val="en-US"/>
        </w:rPr>
        <w:t>itrullinated H2B (cH2B) level</w:t>
      </w:r>
      <w:r w:rsidR="000E169D" w:rsidRPr="0067089D">
        <w:rPr>
          <w:lang w:val="en-US"/>
        </w:rPr>
        <w:t>s were</w:t>
      </w:r>
      <w:r w:rsidR="00823444" w:rsidRPr="0067089D">
        <w:rPr>
          <w:lang w:val="en-US"/>
        </w:rPr>
        <w:t xml:space="preserve"> increased in SF of RA compared to OA and psoriatic arthritis; and in </w:t>
      </w:r>
      <w:r w:rsidR="000E169D" w:rsidRPr="0067089D">
        <w:rPr>
          <w:lang w:val="en-US"/>
        </w:rPr>
        <w:t>a</w:t>
      </w:r>
      <w:r w:rsidR="00823444" w:rsidRPr="0067089D">
        <w:rPr>
          <w:lang w:val="en-US"/>
        </w:rPr>
        <w:t xml:space="preserve"> mouse model co-immunization cH2B together with low dose type II collagen (ldCIA) resulted in </w:t>
      </w:r>
      <w:r w:rsidR="000E169D" w:rsidRPr="0067089D">
        <w:rPr>
          <w:lang w:val="en-US"/>
        </w:rPr>
        <w:t xml:space="preserve">a </w:t>
      </w:r>
      <w:r w:rsidR="00823444" w:rsidRPr="0067089D">
        <w:rPr>
          <w:lang w:val="en-US"/>
        </w:rPr>
        <w:t xml:space="preserve">robust arthritis compared to immunization with ldCIA alone </w:t>
      </w:r>
      <w:r w:rsidR="00823444" w:rsidRPr="0067089D">
        <w:rPr>
          <w:lang w:val="en-US"/>
        </w:rPr>
        <w:fldChar w:fldCharType="begin">
          <w:fldData xml:space="preserve">PEVuZE5vdGU+PENpdGU+PEF1dGhvcj5Tb2huPC9BdXRob3I+PFllYXI+MjAxNTwvWWVhcj48UmVj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</w:fldData>
        </w:fldChar>
      </w:r>
      <w:r w:rsidR="003756B3">
        <w:rPr>
          <w:lang w:val="en-US"/>
        </w:rPr>
        <w:instrText xml:space="preserve"> ADDIN EN.CITE </w:instrText>
      </w:r>
      <w:r w:rsidR="003756B3">
        <w:rPr>
          <w:lang w:val="en-US"/>
        </w:rPr>
        <w:fldChar w:fldCharType="begin">
          <w:fldData xml:space="preserve">PEVuZE5vdGU+PENpdGU+PEF1dGhvcj5Tb2huPC9BdXRob3I+PFllYXI+MjAxNTwvWWVhcj48UmVj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</w:fldData>
        </w:fldChar>
      </w:r>
      <w:r w:rsidR="003756B3">
        <w:rPr>
          <w:lang w:val="en-US"/>
        </w:rPr>
        <w:instrText xml:space="preserve"> ADDIN EN.CITE.DATA </w:instrText>
      </w:r>
      <w:r w:rsidR="003756B3">
        <w:rPr>
          <w:lang w:val="en-US"/>
        </w:rPr>
      </w:r>
      <w:r w:rsidR="003756B3">
        <w:rPr>
          <w:lang w:val="en-US"/>
        </w:rPr>
        <w:fldChar w:fldCharType="end"/>
      </w:r>
      <w:r w:rsidR="00823444" w:rsidRPr="0067089D">
        <w:rPr>
          <w:lang w:val="en-US"/>
        </w:rPr>
      </w:r>
      <w:r w:rsidR="00823444" w:rsidRPr="0067089D">
        <w:rPr>
          <w:lang w:val="en-US"/>
        </w:rPr>
        <w:fldChar w:fldCharType="separate"/>
      </w:r>
      <w:r w:rsidR="003756B3">
        <w:rPr>
          <w:noProof/>
          <w:lang w:val="en-US"/>
        </w:rPr>
        <w:t>[147]</w:t>
      </w:r>
      <w:r w:rsidR="00823444" w:rsidRPr="0067089D">
        <w:rPr>
          <w:lang w:val="en-US"/>
        </w:rPr>
        <w:fldChar w:fldCharType="end"/>
      </w:r>
      <w:r w:rsidR="00823444" w:rsidRPr="0067089D">
        <w:rPr>
          <w:lang w:val="en-US"/>
        </w:rPr>
        <w:t>. Citrullinated H2A, H4, H3 and H2B histones were identified in ACPA positive SF samples compared to ACPA negative SF. Immune complexes (IC) reactive to the third generation of a cyclic form of the citrullinated peptide (CCP3) in SF were</w:t>
      </w:r>
      <w:r w:rsidR="006A3CC1" w:rsidRPr="0067089D">
        <w:rPr>
          <w:lang w:val="en-US"/>
        </w:rPr>
        <w:t xml:space="preserve"> captured and</w:t>
      </w:r>
      <w:r w:rsidR="00823444" w:rsidRPr="0067089D">
        <w:rPr>
          <w:lang w:val="en-US"/>
        </w:rPr>
        <w:t xml:space="preserve"> identified using LC-MS/MS</w:t>
      </w:r>
      <w:r w:rsidR="006A3CC1" w:rsidRPr="0067089D">
        <w:rPr>
          <w:lang w:val="en-US"/>
        </w:rPr>
        <w:t xml:space="preserve"> approach. </w:t>
      </w:r>
      <w:r w:rsidR="000E169D" w:rsidRPr="0067089D">
        <w:rPr>
          <w:lang w:val="en-US"/>
        </w:rPr>
        <w:t>Findings demonstrated</w:t>
      </w:r>
      <w:r w:rsidR="006A3CC1" w:rsidRPr="0067089D">
        <w:rPr>
          <w:lang w:val="en-US"/>
        </w:rPr>
        <w:t xml:space="preserve"> the presence of </w:t>
      </w:r>
      <w:r w:rsidR="00823444" w:rsidRPr="0067089D">
        <w:rPr>
          <w:lang w:val="en-US"/>
        </w:rPr>
        <w:t>citrullinated histones in the ma</w:t>
      </w:r>
      <w:r w:rsidR="000E169D" w:rsidRPr="0067089D">
        <w:rPr>
          <w:lang w:val="en-US"/>
        </w:rPr>
        <w:t>jority of ACPA positive samples</w:t>
      </w:r>
      <w:r w:rsidR="00823444" w:rsidRPr="0067089D">
        <w:rPr>
          <w:lang w:val="en-US"/>
        </w:rPr>
        <w:t xml:space="preserve"> but </w:t>
      </w:r>
      <w:r w:rsidR="006A3CC1" w:rsidRPr="0067089D">
        <w:rPr>
          <w:lang w:val="en-US"/>
        </w:rPr>
        <w:t>not</w:t>
      </w:r>
      <w:r w:rsidR="00823444" w:rsidRPr="0067089D">
        <w:rPr>
          <w:lang w:val="en-US"/>
        </w:rPr>
        <w:t xml:space="preserve"> in ACPA</w:t>
      </w:r>
      <w:r w:rsidR="006A3CC1" w:rsidRPr="0067089D">
        <w:rPr>
          <w:lang w:val="en-US"/>
        </w:rPr>
        <w:t xml:space="preserve"> negative</w:t>
      </w:r>
      <w:r w:rsidR="00823444" w:rsidRPr="0067089D">
        <w:rPr>
          <w:lang w:val="en-US"/>
        </w:rPr>
        <w:t xml:space="preserve"> samples. However, IC of citrullinated histones </w:t>
      </w:r>
      <w:r w:rsidR="006A3CC1" w:rsidRPr="0067089D">
        <w:rPr>
          <w:lang w:val="en-US"/>
        </w:rPr>
        <w:t>were</w:t>
      </w:r>
      <w:r w:rsidR="00823444" w:rsidRPr="0067089D">
        <w:rPr>
          <w:lang w:val="en-US"/>
        </w:rPr>
        <w:t xml:space="preserve"> not identified in the serum of ACPA-positive samples, indicating that SF microenvironment promotes ACPA to form IC with citrullinated histones </w:t>
      </w:r>
      <w:r w:rsidR="00823444" w:rsidRPr="0067089D">
        <w:rPr>
          <w:lang w:val="en-US"/>
        </w:rPr>
        <w:fldChar w:fldCharType="begin">
          <w:fldData xml:space="preserve">PEVuZE5vdGU+PENpdGU+PEF1dGhvcj5NZW5nPC9BdXRob3I+PFllYXI+MjAxNjwvWWVhcj48UmVj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==
</w:fldData>
        </w:fldChar>
      </w:r>
      <w:r w:rsidR="003756B3">
        <w:rPr>
          <w:lang w:val="en-US"/>
        </w:rPr>
        <w:instrText xml:space="preserve"> ADDIN EN.CITE </w:instrText>
      </w:r>
      <w:r w:rsidR="003756B3">
        <w:rPr>
          <w:lang w:val="en-US"/>
        </w:rPr>
        <w:fldChar w:fldCharType="begin">
          <w:fldData xml:space="preserve">PEVuZE5vdGU+PENpdGU+PEF1dGhvcj5NZW5nPC9BdXRob3I+PFllYXI+MjAxNjwvWWVhcj48UmVj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==
</w:fldData>
        </w:fldChar>
      </w:r>
      <w:r w:rsidR="003756B3">
        <w:rPr>
          <w:lang w:val="en-US"/>
        </w:rPr>
        <w:instrText xml:space="preserve"> ADDIN EN.CITE.DATA </w:instrText>
      </w:r>
      <w:r w:rsidR="003756B3">
        <w:rPr>
          <w:lang w:val="en-US"/>
        </w:rPr>
      </w:r>
      <w:r w:rsidR="003756B3">
        <w:rPr>
          <w:lang w:val="en-US"/>
        </w:rPr>
        <w:fldChar w:fldCharType="end"/>
      </w:r>
      <w:r w:rsidR="00823444" w:rsidRPr="0067089D">
        <w:rPr>
          <w:lang w:val="en-US"/>
        </w:rPr>
      </w:r>
      <w:r w:rsidR="00823444" w:rsidRPr="0067089D">
        <w:rPr>
          <w:lang w:val="en-US"/>
        </w:rPr>
        <w:fldChar w:fldCharType="separate"/>
      </w:r>
      <w:r w:rsidR="003756B3">
        <w:rPr>
          <w:noProof/>
          <w:lang w:val="en-US"/>
        </w:rPr>
        <w:t>[148]</w:t>
      </w:r>
      <w:r w:rsidR="00823444" w:rsidRPr="0067089D">
        <w:rPr>
          <w:lang w:val="en-US"/>
        </w:rPr>
        <w:fldChar w:fldCharType="end"/>
      </w:r>
      <w:r w:rsidR="00823444" w:rsidRPr="0067089D">
        <w:rPr>
          <w:lang w:val="en-US"/>
        </w:rPr>
        <w:t xml:space="preserve">. </w:t>
      </w:r>
      <w:r w:rsidR="000E169D" w:rsidRPr="0067089D">
        <w:rPr>
          <w:lang w:val="en-US"/>
        </w:rPr>
        <w:t>This</w:t>
      </w:r>
      <w:r w:rsidR="009D1151" w:rsidRPr="0067089D">
        <w:rPr>
          <w:lang w:val="en-US"/>
        </w:rPr>
        <w:t xml:space="preserve"> emphasizes the importance of </w:t>
      </w:r>
      <w:r w:rsidR="00E1667A" w:rsidRPr="0067089D">
        <w:rPr>
          <w:lang w:val="en-US"/>
        </w:rPr>
        <w:t xml:space="preserve">studying </w:t>
      </w:r>
      <w:r w:rsidR="009D1151" w:rsidRPr="0067089D">
        <w:rPr>
          <w:lang w:val="en-US"/>
        </w:rPr>
        <w:t xml:space="preserve">SF along </w:t>
      </w:r>
      <w:r w:rsidR="000E169D" w:rsidRPr="0067089D">
        <w:rPr>
          <w:lang w:val="en-US"/>
        </w:rPr>
        <w:lastRenderedPageBreak/>
        <w:t xml:space="preserve">with </w:t>
      </w:r>
      <w:r w:rsidR="009D1151" w:rsidRPr="0067089D">
        <w:rPr>
          <w:lang w:val="en-US"/>
        </w:rPr>
        <w:t>serum</w:t>
      </w:r>
      <w:r w:rsidR="00E1667A" w:rsidRPr="0067089D">
        <w:rPr>
          <w:lang w:val="en-US"/>
        </w:rPr>
        <w:t xml:space="preserve"> </w:t>
      </w:r>
      <w:r w:rsidR="000E169D" w:rsidRPr="0067089D">
        <w:rPr>
          <w:lang w:val="en-US"/>
        </w:rPr>
        <w:t>in</w:t>
      </w:r>
      <w:r w:rsidR="00E1667A" w:rsidRPr="0067089D">
        <w:rPr>
          <w:lang w:val="en-US"/>
        </w:rPr>
        <w:t xml:space="preserve"> </w:t>
      </w:r>
      <w:r w:rsidR="009D1151" w:rsidRPr="0067089D">
        <w:rPr>
          <w:lang w:val="en-US"/>
        </w:rPr>
        <w:t>novel biomarkers</w:t>
      </w:r>
      <w:r w:rsidR="00E1667A" w:rsidRPr="0067089D">
        <w:rPr>
          <w:lang w:val="en-US"/>
        </w:rPr>
        <w:t xml:space="preserve"> discovery</w:t>
      </w:r>
      <w:r w:rsidR="009D1151" w:rsidRPr="0067089D">
        <w:rPr>
          <w:lang w:val="en-US"/>
        </w:rPr>
        <w:t>, as certain changes in the</w:t>
      </w:r>
      <w:r w:rsidR="00CE15EE" w:rsidRPr="0067089D">
        <w:rPr>
          <w:lang w:val="en-US"/>
        </w:rPr>
        <w:t xml:space="preserve"> joint</w:t>
      </w:r>
      <w:r w:rsidR="009D1151" w:rsidRPr="0067089D">
        <w:rPr>
          <w:lang w:val="en-US"/>
        </w:rPr>
        <w:t xml:space="preserve"> disease</w:t>
      </w:r>
      <w:r w:rsidR="00CE15EE" w:rsidRPr="0067089D">
        <w:rPr>
          <w:lang w:val="en-US"/>
        </w:rPr>
        <w:t xml:space="preserve"> could be attributed only to the immediate microenvironment.</w:t>
      </w:r>
    </w:p>
    <w:p w14:paraId="08291F42" w14:textId="7707AB2B" w:rsidR="0014439D" w:rsidRDefault="00C91306" w:rsidP="0014439D">
      <w:pPr>
        <w:autoSpaceDE w:val="0"/>
        <w:autoSpaceDN w:val="0"/>
        <w:adjustRightInd w:val="0"/>
        <w:spacing w:after="0" w:line="480" w:lineRule="auto"/>
        <w:jc w:val="both"/>
        <w:rPr>
          <w:lang w:val="en-US"/>
        </w:rPr>
      </w:pPr>
      <w:r w:rsidRPr="0067089D">
        <w:rPr>
          <w:lang w:val="en-US"/>
        </w:rPr>
        <w:t>Obtaining</w:t>
      </w:r>
      <w:r w:rsidR="00823444" w:rsidRPr="0067089D">
        <w:rPr>
          <w:lang w:val="en-US"/>
        </w:rPr>
        <w:t xml:space="preserve"> SF from healthy individuals is one of the obstacles in understanding the whole mechanis</w:t>
      </w:r>
      <w:r w:rsidR="000E169D" w:rsidRPr="0067089D">
        <w:rPr>
          <w:lang w:val="en-US"/>
        </w:rPr>
        <w:t xml:space="preserve">m of the disease progression at the </w:t>
      </w:r>
      <w:r w:rsidR="00823444" w:rsidRPr="0067089D">
        <w:rPr>
          <w:lang w:val="en-US"/>
        </w:rPr>
        <w:t xml:space="preserve">proteomics level. To overcome such difficulties SF proteomics data </w:t>
      </w:r>
      <w:r w:rsidR="00823444" w:rsidRPr="00FF2145">
        <w:rPr>
          <w:rFonts w:cstheme="minorHAnsi"/>
          <w:lang w:val="en-US"/>
        </w:rPr>
        <w:t xml:space="preserve">obtained from animal models could be </w:t>
      </w:r>
      <w:r w:rsidR="000E169D" w:rsidRPr="00FF2145">
        <w:rPr>
          <w:rFonts w:cstheme="minorHAnsi"/>
          <w:lang w:val="en-US"/>
        </w:rPr>
        <w:t>a solution</w:t>
      </w:r>
      <w:r w:rsidR="00823444" w:rsidRPr="00FF2145">
        <w:rPr>
          <w:rFonts w:cstheme="minorHAnsi"/>
          <w:lang w:val="en-US"/>
        </w:rPr>
        <w:t xml:space="preserve">. </w:t>
      </w:r>
      <w:r w:rsidR="000E169D" w:rsidRPr="00FF2145">
        <w:rPr>
          <w:rFonts w:cstheme="minorHAnsi"/>
          <w:lang w:val="en-US"/>
        </w:rPr>
        <w:t>Given the similarity of the</w:t>
      </w:r>
      <w:r w:rsidR="00823444" w:rsidRPr="00FF2145">
        <w:rPr>
          <w:rFonts w:cstheme="minorHAnsi"/>
          <w:lang w:val="en-US"/>
        </w:rPr>
        <w:t xml:space="preserve"> porcine immune system </w:t>
      </w:r>
      <w:r w:rsidR="00555852" w:rsidRPr="00FF2145">
        <w:rPr>
          <w:rFonts w:cstheme="minorHAnsi"/>
          <w:lang w:val="en-US"/>
        </w:rPr>
        <w:t xml:space="preserve">to </w:t>
      </w:r>
      <w:r w:rsidR="000E169D" w:rsidRPr="00FF2145">
        <w:rPr>
          <w:rFonts w:cstheme="minorHAnsi"/>
          <w:lang w:val="en-US"/>
        </w:rPr>
        <w:t xml:space="preserve">that of </w:t>
      </w:r>
      <w:r w:rsidR="00555852" w:rsidRPr="00FF2145">
        <w:rPr>
          <w:rFonts w:cstheme="minorHAnsi"/>
          <w:lang w:val="en-US"/>
        </w:rPr>
        <w:t xml:space="preserve">human, </w:t>
      </w:r>
      <w:r w:rsidR="0014439D" w:rsidRPr="00FF2145">
        <w:rPr>
          <w:rFonts w:cstheme="minorHAnsi"/>
          <w:lang w:val="en-US"/>
        </w:rPr>
        <w:t xml:space="preserve">and the fact that pigs have been used as a model to study other diseases, </w:t>
      </w:r>
      <w:r w:rsidR="00823444" w:rsidRPr="00FF2145">
        <w:rPr>
          <w:rFonts w:cstheme="minorHAnsi"/>
          <w:lang w:val="en-US"/>
        </w:rPr>
        <w:t xml:space="preserve">data generated from healthy SF proteome of the porcine model to some extent </w:t>
      </w:r>
      <w:r w:rsidR="000E169D" w:rsidRPr="00FF2145">
        <w:rPr>
          <w:rFonts w:cstheme="minorHAnsi"/>
          <w:lang w:val="en-US"/>
        </w:rPr>
        <w:t>may be used as</w:t>
      </w:r>
      <w:r w:rsidR="00823444" w:rsidRPr="00FF2145">
        <w:rPr>
          <w:rFonts w:cstheme="minorHAnsi"/>
          <w:lang w:val="en-US"/>
        </w:rPr>
        <w:t xml:space="preserve"> control for disease samples </w:t>
      </w:r>
      <w:r w:rsidR="00823444" w:rsidRPr="00FF2145">
        <w:rPr>
          <w:rFonts w:cstheme="minorHAnsi"/>
          <w:lang w:val="en-US"/>
        </w:rPr>
        <w:fldChar w:fldCharType="begin"/>
      </w:r>
      <w:r w:rsidR="003756B3" w:rsidRPr="00FF2145">
        <w:rPr>
          <w:rFonts w:cstheme="minorHAnsi"/>
          <w:lang w:val="en-US"/>
        </w:rPr>
        <w:instrText xml:space="preserve"> ADDIN EN.CITE &lt;EndNote&gt;&lt;Cite&gt;&lt;Author&gt;Bennike&lt;/Author&gt;&lt;Year&gt;2015&lt;/Year&gt;&lt;RecNum&gt;184&lt;/RecNum&gt;&lt;DisplayText&gt;[149]&lt;/DisplayText&gt;&lt;record&gt;&lt;rec-number&gt;184&lt;/rec-number&gt;&lt;foreign-keys&gt;&lt;key app="EN" db-id="p99v2raaca0wdde5fsvpd0ect25sep2f9wxd" timestamp="1540573727"&gt;184&lt;/key&gt;&lt;key app="ENWeb" db-id=""&gt;0&lt;/key&gt;&lt;/foreign-keys&gt;&lt;ref-type name="Journal Article"&gt;17&lt;/ref-type&gt;&lt;contributors&gt;&lt;authors&gt;&lt;author&gt;Bennike, T. B.&lt;/author&gt;&lt;author&gt;Barnaby, O.&lt;/author&gt;&lt;author&gt;Steen, H.&lt;/author&gt;&lt;author&gt;Stensballe, A.&lt;/author&gt;&lt;/authors&gt;&lt;/contributors&gt;&lt;auth-address&gt;Department of Health Science and Technology, Aalborg University, Fredrik Bajersvej 3B, 9220 Aalborg, Denmark ; Departments of Pathology, Boston Children&amp;apos;s Hospital and Harvard Medical School, Boston, MA, USA.&amp;#xD;Departments of Pathology, Boston Children&amp;apos;s Hospital and Harvard Medical School, Boston, MA, USA.&amp;#xD;Department of Health Science and Technology, Aalborg University, Fredrik Bajersvej 3B, 9220 Aalborg, Denmark.&lt;/auth-address&gt;&lt;titles&gt;&lt;title&gt;Characterization of the porcine synovial fluid proteome and a comparison to the plasma proteome&lt;/title&gt;&lt;secondary-title&gt;Data Brief&lt;/secondary-title&gt;&lt;/titles&gt;&lt;periodical&gt;&lt;full-title&gt;Data Brief&lt;/full-title&gt;&lt;/periodical&gt;&lt;pages&gt;241-7&lt;/pages&gt;&lt;volume&gt;5&lt;/volume&gt;&lt;edition&gt;2015/11/07&lt;/edition&gt;&lt;keywords&gt;&lt;keyword&gt;Digestion&lt;/keyword&gt;&lt;keyword&gt;Human&lt;/keyword&gt;&lt;keyword&gt;Optimization&lt;/keyword&gt;&lt;keyword&gt;Pig&lt;/keyword&gt;&lt;keyword&gt;Plasma&lt;/keyword&gt;&lt;keyword&gt;Porcine&lt;/keyword&gt;&lt;keyword&gt;Post-translational modification&lt;/keyword&gt;&lt;keyword&gt;Proteomics&lt;/keyword&gt;&lt;keyword&gt;Synovial fluid&lt;/keyword&gt;&lt;/keywords&gt;&lt;dates&gt;&lt;year&gt;2015&lt;/year&gt;&lt;pub-dates&gt;&lt;date&gt;Dec&lt;/date&gt;&lt;/pub-dates&gt;&lt;/dates&gt;&lt;isbn&gt;2352-3409 (Print)&amp;#xD;2352-3409 (Linking)&lt;/isbn&gt;&lt;accession-num&gt;26543887&lt;/accession-num&gt;&lt;urls&gt;&lt;related-urls&gt;&lt;url&gt;https://www.ncbi.nlm.nih.gov/pubmed/26543887&lt;/url&gt;&lt;/related-urls&gt;&lt;/urls&gt;&lt;custom2&gt;PMC4589796&lt;/custom2&gt;&lt;electronic-resource-num&gt;10.1016/j.dib.2015.08.028&lt;/electronic-resource-num&gt;&lt;/record&gt;&lt;/Cite&gt;&lt;/EndNote&gt;</w:instrText>
      </w:r>
      <w:r w:rsidR="00823444" w:rsidRPr="00FF2145">
        <w:rPr>
          <w:rFonts w:cstheme="minorHAnsi"/>
          <w:lang w:val="en-US"/>
        </w:rPr>
        <w:fldChar w:fldCharType="separate"/>
      </w:r>
      <w:r w:rsidR="003756B3" w:rsidRPr="00FF2145">
        <w:rPr>
          <w:rFonts w:cstheme="minorHAnsi"/>
          <w:noProof/>
          <w:lang w:val="en-US"/>
        </w:rPr>
        <w:t>[149]</w:t>
      </w:r>
      <w:r w:rsidR="00823444" w:rsidRPr="00FF2145">
        <w:rPr>
          <w:rFonts w:cstheme="minorHAnsi"/>
          <w:lang w:val="en-US"/>
        </w:rPr>
        <w:fldChar w:fldCharType="end"/>
      </w:r>
      <w:r w:rsidR="00823444" w:rsidRPr="00FF2145">
        <w:rPr>
          <w:rFonts w:cstheme="minorHAnsi"/>
          <w:lang w:val="en-US"/>
        </w:rPr>
        <w:t>.</w:t>
      </w:r>
      <w:r w:rsidR="0014439D" w:rsidRPr="00FF2145">
        <w:rPr>
          <w:rFonts w:cstheme="minorHAnsi"/>
          <w:lang w:val="en-US"/>
        </w:rPr>
        <w:t xml:space="preserve"> Furthermore studying the synovial fluid in other animals, such as the horse, has enabled a further understanding of changes in the </w:t>
      </w:r>
      <w:r w:rsidR="007F4385" w:rsidRPr="00FF2145">
        <w:rPr>
          <w:rFonts w:cstheme="minorHAnsi"/>
          <w:lang w:val="en-US"/>
        </w:rPr>
        <w:t>sf</w:t>
      </w:r>
      <w:r w:rsidR="0014439D" w:rsidRPr="00FF2145">
        <w:rPr>
          <w:rFonts w:cstheme="minorHAnsi"/>
          <w:lang w:val="en-US"/>
        </w:rPr>
        <w:t xml:space="preserve"> proteome to be deciphered</w:t>
      </w:r>
      <w:r w:rsidR="003756B3" w:rsidRPr="00FF2145">
        <w:rPr>
          <w:rFonts w:cstheme="minorHAnsi"/>
          <w:lang w:val="en-US"/>
        </w:rPr>
        <w:t xml:space="preserve"> </w:t>
      </w:r>
      <w:r w:rsidR="003756B3" w:rsidRPr="00FF2145">
        <w:rPr>
          <w:rFonts w:cstheme="minorHAnsi"/>
          <w:lang w:val="en-US"/>
        </w:rPr>
        <w:fldChar w:fldCharType="begin">
          <w:fldData xml:space="preserve">PEVuZE5vdGU+PENpdGU+PEF1dGhvcj5QZWZmZXJzPC9BdXRob3I+PFllYXI+MjAxNTwvWWVhcj48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==
</w:fldData>
        </w:fldChar>
      </w:r>
      <w:r w:rsidR="003756B3" w:rsidRPr="00FF2145">
        <w:rPr>
          <w:rFonts w:cstheme="minorHAnsi"/>
          <w:lang w:val="en-US"/>
        </w:rPr>
        <w:instrText xml:space="preserve"> ADDIN EN.CITE </w:instrText>
      </w:r>
      <w:r w:rsidR="003756B3" w:rsidRPr="00FF2145">
        <w:rPr>
          <w:rFonts w:cstheme="minorHAnsi"/>
          <w:lang w:val="en-US"/>
        </w:rPr>
        <w:fldChar w:fldCharType="begin">
          <w:fldData xml:space="preserve">PEVuZE5vdGU+PENpdGU+PEF1dGhvcj5QZWZmZXJzPC9BdXRob3I+PFllYXI+MjAxNTwvWWVhcj48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==
</w:fldData>
        </w:fldChar>
      </w:r>
      <w:r w:rsidR="003756B3" w:rsidRPr="00FF2145">
        <w:rPr>
          <w:rFonts w:cstheme="minorHAnsi"/>
          <w:lang w:val="en-US"/>
        </w:rPr>
        <w:instrText xml:space="preserve"> ADDIN EN.CITE.DATA </w:instrText>
      </w:r>
      <w:r w:rsidR="003756B3" w:rsidRPr="00FF2145">
        <w:rPr>
          <w:rFonts w:cstheme="minorHAnsi"/>
          <w:lang w:val="en-US"/>
        </w:rPr>
      </w:r>
      <w:r w:rsidR="003756B3" w:rsidRPr="00FF2145">
        <w:rPr>
          <w:rFonts w:cstheme="minorHAnsi"/>
          <w:lang w:val="en-US"/>
        </w:rPr>
        <w:fldChar w:fldCharType="end"/>
      </w:r>
      <w:r w:rsidR="003756B3" w:rsidRPr="00FF2145">
        <w:rPr>
          <w:rFonts w:cstheme="minorHAnsi"/>
          <w:lang w:val="en-US"/>
        </w:rPr>
      </w:r>
      <w:r w:rsidR="003756B3" w:rsidRPr="00FF2145">
        <w:rPr>
          <w:rFonts w:cstheme="minorHAnsi"/>
          <w:lang w:val="en-US"/>
        </w:rPr>
        <w:fldChar w:fldCharType="separate"/>
      </w:r>
      <w:r w:rsidR="003756B3" w:rsidRPr="00FF2145">
        <w:rPr>
          <w:rFonts w:cstheme="minorHAnsi"/>
          <w:noProof/>
          <w:lang w:val="en-US"/>
        </w:rPr>
        <w:t>[11]</w:t>
      </w:r>
      <w:r w:rsidR="003756B3" w:rsidRPr="00FF2145">
        <w:rPr>
          <w:rFonts w:cstheme="minorHAnsi"/>
          <w:lang w:val="en-US"/>
        </w:rPr>
        <w:fldChar w:fldCharType="end"/>
      </w:r>
      <w:r w:rsidR="0014439D" w:rsidRPr="00FF2145">
        <w:rPr>
          <w:rFonts w:cstheme="minorHAnsi"/>
          <w:lang w:val="en-US"/>
        </w:rPr>
        <w:t>. The horse provides an accepted model for the study of arthropathies as it suffers similar clinical joint diseases</w:t>
      </w:r>
      <w:r w:rsidR="00F54D39" w:rsidRPr="00FF2145">
        <w:rPr>
          <w:rFonts w:cstheme="minorHAnsi"/>
          <w:lang w:val="en-US"/>
        </w:rPr>
        <w:t>, particularly with respect to osteoarthritis,</w:t>
      </w:r>
      <w:r w:rsidR="0014439D" w:rsidRPr="00FF2145">
        <w:rPr>
          <w:rFonts w:cstheme="minorHAnsi"/>
          <w:lang w:val="en-US"/>
        </w:rPr>
        <w:t xml:space="preserve"> to those seen in man</w:t>
      </w:r>
      <w:r w:rsidR="003756B3" w:rsidRPr="00FF2145">
        <w:rPr>
          <w:rFonts w:cstheme="minorHAnsi"/>
          <w:lang w:val="en-US"/>
        </w:rPr>
        <w:t xml:space="preserve"> </w:t>
      </w:r>
      <w:r w:rsidR="003756B3" w:rsidRPr="00FF2145">
        <w:rPr>
          <w:rFonts w:cstheme="minorHAnsi"/>
          <w:lang w:val="en-US"/>
        </w:rPr>
        <w:fldChar w:fldCharType="begin">
          <w:fldData xml:space="preserve">PEVuZE5vdGU+PENpdGU+PEF1dGhvcj5QZWZmZXJzPC9BdXRob3I+PFllYXI+MjAxMzwvWWVhcj48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=
</w:fldData>
        </w:fldChar>
      </w:r>
      <w:r w:rsidR="00B54D12" w:rsidRPr="00FF2145">
        <w:rPr>
          <w:rFonts w:cstheme="minorHAnsi"/>
          <w:lang w:val="en-US"/>
        </w:rPr>
        <w:instrText xml:space="preserve"> ADDIN EN.CITE </w:instrText>
      </w:r>
      <w:r w:rsidR="00B54D12" w:rsidRPr="00FF2145">
        <w:rPr>
          <w:rFonts w:cstheme="minorHAnsi"/>
          <w:lang w:val="en-US"/>
        </w:rPr>
        <w:fldChar w:fldCharType="begin">
          <w:fldData xml:space="preserve">PEVuZE5vdGU+PENpdGU+PEF1dGhvcj5QZWZmZXJzPC9BdXRob3I+PFllYXI+MjAxMzwvWWVhcj48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=
</w:fldData>
        </w:fldChar>
      </w:r>
      <w:r w:rsidR="00B54D12" w:rsidRPr="00FF2145">
        <w:rPr>
          <w:rFonts w:cstheme="minorHAnsi"/>
          <w:lang w:val="en-US"/>
        </w:rPr>
        <w:instrText xml:space="preserve"> ADDIN EN.CITE.DATA </w:instrText>
      </w:r>
      <w:r w:rsidR="00B54D12" w:rsidRPr="00FF2145">
        <w:rPr>
          <w:rFonts w:cstheme="minorHAnsi"/>
          <w:lang w:val="en-US"/>
        </w:rPr>
      </w:r>
      <w:r w:rsidR="00B54D12" w:rsidRPr="00FF2145">
        <w:rPr>
          <w:rFonts w:cstheme="minorHAnsi"/>
          <w:lang w:val="en-US"/>
        </w:rPr>
        <w:fldChar w:fldCharType="end"/>
      </w:r>
      <w:r w:rsidR="003756B3" w:rsidRPr="00FF2145">
        <w:rPr>
          <w:rFonts w:cstheme="minorHAnsi"/>
          <w:lang w:val="en-US"/>
        </w:rPr>
      </w:r>
      <w:r w:rsidR="003756B3" w:rsidRPr="00FF2145">
        <w:rPr>
          <w:rFonts w:cstheme="minorHAnsi"/>
          <w:lang w:val="en-US"/>
        </w:rPr>
        <w:fldChar w:fldCharType="separate"/>
      </w:r>
      <w:r w:rsidR="00B54D12" w:rsidRPr="00FF2145">
        <w:rPr>
          <w:rFonts w:cstheme="minorHAnsi"/>
          <w:noProof/>
          <w:lang w:val="en-US"/>
        </w:rPr>
        <w:t>[121,150-153]</w:t>
      </w:r>
      <w:r w:rsidR="003756B3" w:rsidRPr="00FF2145">
        <w:rPr>
          <w:rFonts w:cstheme="minorHAnsi"/>
          <w:lang w:val="en-US"/>
        </w:rPr>
        <w:fldChar w:fldCharType="end"/>
      </w:r>
      <w:r w:rsidR="0014439D" w:rsidRPr="00FF2145">
        <w:rPr>
          <w:rFonts w:cstheme="minorHAnsi"/>
          <w:lang w:val="en-US"/>
        </w:rPr>
        <w:t>.</w:t>
      </w:r>
    </w:p>
    <w:p w14:paraId="54E7D091" w14:textId="77777777" w:rsidR="00773D9B" w:rsidRDefault="00773D9B" w:rsidP="008821D1">
      <w:pPr>
        <w:autoSpaceDE w:val="0"/>
        <w:autoSpaceDN w:val="0"/>
        <w:adjustRightInd w:val="0"/>
        <w:spacing w:after="0" w:line="480" w:lineRule="auto"/>
        <w:jc w:val="both"/>
        <w:rPr>
          <w:lang w:val="en-US"/>
        </w:rPr>
      </w:pPr>
    </w:p>
    <w:p w14:paraId="58BC468C" w14:textId="1B5BCADE" w:rsidR="00773D9B" w:rsidRPr="0067089D" w:rsidRDefault="00773D9B" w:rsidP="008821D1">
      <w:pPr>
        <w:autoSpaceDE w:val="0"/>
        <w:autoSpaceDN w:val="0"/>
        <w:adjustRightInd w:val="0"/>
        <w:spacing w:after="0" w:line="480" w:lineRule="auto"/>
        <w:jc w:val="both"/>
        <w:rPr>
          <w:lang w:val="en-US"/>
        </w:rPr>
      </w:pPr>
      <w:r>
        <w:rPr>
          <w:lang w:val="en-US"/>
        </w:rPr>
        <w:t xml:space="preserve">Table 2 </w:t>
      </w:r>
      <w:r w:rsidRPr="00773D9B">
        <w:rPr>
          <w:lang w:val="en-US"/>
        </w:rPr>
        <w:t xml:space="preserve">shows studies in which SF proteomics has been used in </w:t>
      </w:r>
      <w:r w:rsidR="008739F0">
        <w:rPr>
          <w:lang w:val="en-US"/>
        </w:rPr>
        <w:t>r</w:t>
      </w:r>
      <w:r>
        <w:rPr>
          <w:lang w:val="en-US"/>
        </w:rPr>
        <w:t xml:space="preserve">heumatoid </w:t>
      </w:r>
      <w:r w:rsidR="008739F0">
        <w:rPr>
          <w:lang w:val="en-US"/>
        </w:rPr>
        <w:t>a</w:t>
      </w:r>
      <w:r>
        <w:rPr>
          <w:lang w:val="en-US"/>
        </w:rPr>
        <w:t xml:space="preserve">rthritis </w:t>
      </w:r>
      <w:r w:rsidRPr="00773D9B">
        <w:rPr>
          <w:lang w:val="en-US"/>
        </w:rPr>
        <w:t>investigation</w:t>
      </w:r>
      <w:r>
        <w:rPr>
          <w:lang w:val="en-US"/>
        </w:rPr>
        <w:t>s</w:t>
      </w:r>
    </w:p>
    <w:tbl>
      <w:tblPr>
        <w:tblStyle w:val="TableGrid"/>
        <w:tblW w:w="0" w:type="auto"/>
        <w:tblLayout w:type="fixed"/>
        <w:tblLook w:val="04A0" w:firstRow="1" w:lastRow="0" w:firstColumn="1" w:lastColumn="0" w:noHBand="0" w:noVBand="1"/>
      </w:tblPr>
      <w:tblGrid>
        <w:gridCol w:w="1583"/>
        <w:gridCol w:w="938"/>
        <w:gridCol w:w="1791"/>
        <w:gridCol w:w="1405"/>
        <w:gridCol w:w="1933"/>
        <w:gridCol w:w="1366"/>
      </w:tblGrid>
      <w:tr w:rsidR="00E40CA1" w14:paraId="6FE96DC3" w14:textId="77777777" w:rsidTr="00902946">
        <w:tc>
          <w:tcPr>
            <w:tcW w:w="1583" w:type="dxa"/>
          </w:tcPr>
          <w:p w14:paraId="545042CC" w14:textId="77777777" w:rsidR="00E40CA1" w:rsidRPr="00E40CA1" w:rsidRDefault="00E40CA1" w:rsidP="00BC576A">
            <w:pPr>
              <w:rPr>
                <w:b/>
              </w:rPr>
            </w:pPr>
            <w:r w:rsidRPr="00E40CA1">
              <w:rPr>
                <w:b/>
              </w:rPr>
              <w:t>Authors</w:t>
            </w:r>
          </w:p>
        </w:tc>
        <w:tc>
          <w:tcPr>
            <w:tcW w:w="938" w:type="dxa"/>
          </w:tcPr>
          <w:p w14:paraId="261F61E7" w14:textId="77777777" w:rsidR="00E40CA1" w:rsidRPr="00E40CA1" w:rsidRDefault="00E40CA1" w:rsidP="00BC576A">
            <w:pPr>
              <w:rPr>
                <w:b/>
              </w:rPr>
            </w:pPr>
            <w:r w:rsidRPr="00E40CA1">
              <w:rPr>
                <w:b/>
              </w:rPr>
              <w:t>Tissue type</w:t>
            </w:r>
          </w:p>
        </w:tc>
        <w:tc>
          <w:tcPr>
            <w:tcW w:w="1791" w:type="dxa"/>
          </w:tcPr>
          <w:p w14:paraId="1CFBB3EF" w14:textId="77777777" w:rsidR="00E40CA1" w:rsidRPr="00E40CA1" w:rsidRDefault="00E40CA1" w:rsidP="00BC576A">
            <w:pPr>
              <w:rPr>
                <w:b/>
              </w:rPr>
            </w:pPr>
            <w:r w:rsidRPr="00E40CA1">
              <w:rPr>
                <w:b/>
              </w:rPr>
              <w:t>Groups</w:t>
            </w:r>
          </w:p>
        </w:tc>
        <w:tc>
          <w:tcPr>
            <w:tcW w:w="1405" w:type="dxa"/>
          </w:tcPr>
          <w:p w14:paraId="7F32A991" w14:textId="77777777" w:rsidR="00E40CA1" w:rsidRPr="00E40CA1" w:rsidRDefault="00E40CA1" w:rsidP="00BC576A">
            <w:pPr>
              <w:rPr>
                <w:b/>
              </w:rPr>
            </w:pPr>
            <w:r w:rsidRPr="00E40CA1">
              <w:rPr>
                <w:b/>
              </w:rPr>
              <w:t>Main techniques</w:t>
            </w:r>
          </w:p>
        </w:tc>
        <w:tc>
          <w:tcPr>
            <w:tcW w:w="1933" w:type="dxa"/>
          </w:tcPr>
          <w:p w14:paraId="55A02665" w14:textId="77777777" w:rsidR="00E40CA1" w:rsidRPr="00E40CA1" w:rsidRDefault="00E40CA1" w:rsidP="00BC576A">
            <w:pPr>
              <w:rPr>
                <w:b/>
              </w:rPr>
            </w:pPr>
            <w:r w:rsidRPr="00E40CA1">
              <w:rPr>
                <w:b/>
              </w:rPr>
              <w:t>Difference in RA</w:t>
            </w:r>
          </w:p>
        </w:tc>
        <w:tc>
          <w:tcPr>
            <w:tcW w:w="1366" w:type="dxa"/>
          </w:tcPr>
          <w:p w14:paraId="7BEDE14E" w14:textId="77777777" w:rsidR="00E40CA1" w:rsidRPr="00E40CA1" w:rsidRDefault="00E40CA1" w:rsidP="00BC576A">
            <w:pPr>
              <w:rPr>
                <w:b/>
              </w:rPr>
            </w:pPr>
            <w:r w:rsidRPr="00E40CA1">
              <w:rPr>
                <w:b/>
              </w:rPr>
              <w:t>References</w:t>
            </w:r>
          </w:p>
        </w:tc>
      </w:tr>
      <w:tr w:rsidR="00E40CA1" w14:paraId="0FA289B7" w14:textId="77777777" w:rsidTr="00902946">
        <w:tc>
          <w:tcPr>
            <w:tcW w:w="1583" w:type="dxa"/>
          </w:tcPr>
          <w:p w14:paraId="6924B890" w14:textId="77777777" w:rsidR="00E40CA1" w:rsidRDefault="00E40CA1" w:rsidP="00BC576A">
            <w:r w:rsidRPr="008D768A">
              <w:t>Flowers SA. et al., 2017</w:t>
            </w:r>
          </w:p>
        </w:tc>
        <w:tc>
          <w:tcPr>
            <w:tcW w:w="938" w:type="dxa"/>
          </w:tcPr>
          <w:p w14:paraId="40C96DB7" w14:textId="77777777" w:rsidR="00E40CA1" w:rsidRDefault="00E40CA1" w:rsidP="00BC576A">
            <w:r w:rsidRPr="008D768A">
              <w:t>SF</w:t>
            </w:r>
          </w:p>
        </w:tc>
        <w:tc>
          <w:tcPr>
            <w:tcW w:w="1791" w:type="dxa"/>
          </w:tcPr>
          <w:p w14:paraId="0A82D38F" w14:textId="77777777" w:rsidR="00E40CA1" w:rsidRDefault="00E40CA1" w:rsidP="00BC576A">
            <w:r w:rsidRPr="008D768A">
              <w:t>RA, OA, spondyloarthritis</w:t>
            </w:r>
          </w:p>
        </w:tc>
        <w:tc>
          <w:tcPr>
            <w:tcW w:w="1405" w:type="dxa"/>
          </w:tcPr>
          <w:p w14:paraId="57FAD2C4" w14:textId="77777777" w:rsidR="00E40CA1" w:rsidRDefault="00E40CA1" w:rsidP="00BC576A">
            <w:r w:rsidRPr="008D768A">
              <w:t>LC-MS/MS, Western Blot, ELISA</w:t>
            </w:r>
          </w:p>
        </w:tc>
        <w:tc>
          <w:tcPr>
            <w:tcW w:w="1933" w:type="dxa"/>
          </w:tcPr>
          <w:p w14:paraId="4C747D6C" w14:textId="77777777" w:rsidR="00E40CA1" w:rsidRDefault="00E40CA1" w:rsidP="00BC576A">
            <w:r w:rsidRPr="008D768A">
              <w:t>COMP-lubricin complexes ↑ RA</w:t>
            </w:r>
          </w:p>
        </w:tc>
        <w:tc>
          <w:tcPr>
            <w:tcW w:w="1366" w:type="dxa"/>
          </w:tcPr>
          <w:p w14:paraId="2BFC785E" w14:textId="6FFD8C1D" w:rsidR="00E40CA1" w:rsidRDefault="003B19CD" w:rsidP="00B54D12">
            <w:r>
              <w:rPr>
                <w:rFonts w:cstheme="minorHAnsi"/>
              </w:rPr>
              <w:fldChar w:fldCharType="begin">
                <w:fldData xml:space="preserve">PEVuZE5vdGU+PENpdGU+PEF1dGhvcj5GbG93ZXJzPC9BdXRob3I+PFllYXI+MjAxNzwvWWVhcj48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</w:fldData>
              </w:fldChar>
            </w:r>
            <w:r w:rsidR="00B54D12">
              <w:rPr>
                <w:rFonts w:cstheme="minorHAnsi"/>
              </w:rPr>
              <w:instrText xml:space="preserve"> ADDIN EN.CITE </w:instrText>
            </w:r>
            <w:r w:rsidR="00B54D12">
              <w:rPr>
                <w:rFonts w:cstheme="minorHAnsi"/>
              </w:rPr>
              <w:fldChar w:fldCharType="begin">
                <w:fldData xml:space="preserve">PEVuZE5vdGU+PENpdGU+PEF1dGhvcj5GbG93ZXJzPC9BdXRob3I+PFllYXI+MjAxNzwvWWVhcj48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Pr>
                <w:rFonts w:cstheme="minorHAnsi"/>
              </w:rPr>
            </w:r>
            <w:r>
              <w:rPr>
                <w:rFonts w:cstheme="minorHAnsi"/>
              </w:rPr>
              <w:fldChar w:fldCharType="separate"/>
            </w:r>
            <w:r w:rsidR="00B54D12">
              <w:rPr>
                <w:rFonts w:cstheme="minorHAnsi"/>
                <w:noProof/>
              </w:rPr>
              <w:t>[154]</w:t>
            </w:r>
            <w:r>
              <w:rPr>
                <w:rFonts w:cstheme="minorHAnsi"/>
              </w:rPr>
              <w:fldChar w:fldCharType="end"/>
            </w:r>
          </w:p>
        </w:tc>
      </w:tr>
      <w:tr w:rsidR="00E40CA1" w14:paraId="0C24F165" w14:textId="77777777" w:rsidTr="00902946">
        <w:tc>
          <w:tcPr>
            <w:tcW w:w="1583" w:type="dxa"/>
          </w:tcPr>
          <w:p w14:paraId="6989E39B" w14:textId="77777777" w:rsidR="00E40CA1" w:rsidRDefault="00E40CA1" w:rsidP="00BC576A">
            <w:r w:rsidRPr="008D768A">
              <w:t>Hafkenscheid L. et al., 2017</w:t>
            </w:r>
          </w:p>
        </w:tc>
        <w:tc>
          <w:tcPr>
            <w:tcW w:w="938" w:type="dxa"/>
          </w:tcPr>
          <w:p w14:paraId="69ED9F00" w14:textId="77777777" w:rsidR="00E40CA1" w:rsidRDefault="00E40CA1" w:rsidP="00BC576A">
            <w:r w:rsidRPr="008D768A">
              <w:t>SF, plasma</w:t>
            </w:r>
          </w:p>
        </w:tc>
        <w:tc>
          <w:tcPr>
            <w:tcW w:w="1791" w:type="dxa"/>
          </w:tcPr>
          <w:p w14:paraId="5BF9C034" w14:textId="77777777" w:rsidR="00E40CA1" w:rsidRDefault="00E40CA1" w:rsidP="00BC576A">
            <w:r w:rsidRPr="008D768A">
              <w:t>RA</w:t>
            </w:r>
          </w:p>
        </w:tc>
        <w:tc>
          <w:tcPr>
            <w:tcW w:w="1405" w:type="dxa"/>
          </w:tcPr>
          <w:p w14:paraId="174F78BD" w14:textId="77777777" w:rsidR="00E40CA1" w:rsidRDefault="00E40CA1" w:rsidP="00BC576A">
            <w:r w:rsidRPr="008D768A">
              <w:t>LC-MALDI TOF, LC-MS</w:t>
            </w:r>
          </w:p>
        </w:tc>
        <w:tc>
          <w:tcPr>
            <w:tcW w:w="1933" w:type="dxa"/>
          </w:tcPr>
          <w:p w14:paraId="5ED7A913" w14:textId="77777777" w:rsidR="00E40CA1" w:rsidRDefault="00E40CA1" w:rsidP="00BC576A">
            <w:r w:rsidRPr="008D768A">
              <w:t>Fab glycosylation ↑ RA ACPA-positive</w:t>
            </w:r>
          </w:p>
        </w:tc>
        <w:tc>
          <w:tcPr>
            <w:tcW w:w="1366" w:type="dxa"/>
          </w:tcPr>
          <w:p w14:paraId="127E2382" w14:textId="7E49C3CE" w:rsidR="00E40CA1" w:rsidRDefault="003B19CD" w:rsidP="00B54D12">
            <w:r>
              <w:rPr>
                <w:rFonts w:cstheme="minorHAnsi"/>
              </w:rPr>
              <w:fldChar w:fldCharType="begin">
                <w:fldData xml:space="preserve">PEVuZE5vdGU+PENpdGU+PEF1dGhvcj5IYWZrZW5zY2hlaWQ8L0F1dGhvcj48WWVhcj4yMDE3PC9Z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</w:fldData>
              </w:fldChar>
            </w:r>
            <w:r w:rsidR="00B54D12">
              <w:rPr>
                <w:rFonts w:cstheme="minorHAnsi"/>
              </w:rPr>
              <w:instrText xml:space="preserve"> ADDIN EN.CITE </w:instrText>
            </w:r>
            <w:r w:rsidR="00B54D12">
              <w:rPr>
                <w:rFonts w:cstheme="minorHAnsi"/>
              </w:rPr>
              <w:fldChar w:fldCharType="begin">
                <w:fldData xml:space="preserve">PEVuZE5vdGU+PENpdGU+PEF1dGhvcj5IYWZrZW5zY2hlaWQ8L0F1dGhvcj48WWVhcj4yMDE3PC9Z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Pr>
                <w:rFonts w:cstheme="minorHAnsi"/>
              </w:rPr>
            </w:r>
            <w:r>
              <w:rPr>
                <w:rFonts w:cstheme="minorHAnsi"/>
              </w:rPr>
              <w:fldChar w:fldCharType="separate"/>
            </w:r>
            <w:r w:rsidR="00B54D12">
              <w:rPr>
                <w:rFonts w:cstheme="minorHAnsi"/>
                <w:noProof/>
              </w:rPr>
              <w:t>[155]</w:t>
            </w:r>
            <w:r>
              <w:rPr>
                <w:rFonts w:cstheme="minorHAnsi"/>
              </w:rPr>
              <w:fldChar w:fldCharType="end"/>
            </w:r>
          </w:p>
        </w:tc>
      </w:tr>
      <w:tr w:rsidR="00E40CA1" w14:paraId="2BE0A9F0" w14:textId="77777777" w:rsidTr="00902946">
        <w:tc>
          <w:tcPr>
            <w:tcW w:w="1583" w:type="dxa"/>
          </w:tcPr>
          <w:p w14:paraId="004D67E4" w14:textId="77777777" w:rsidR="00E40CA1" w:rsidRDefault="00E40CA1" w:rsidP="00BC576A">
            <w:r w:rsidRPr="008D768A">
              <w:t>Meng X. et al., 2016</w:t>
            </w:r>
          </w:p>
        </w:tc>
        <w:tc>
          <w:tcPr>
            <w:tcW w:w="938" w:type="dxa"/>
          </w:tcPr>
          <w:p w14:paraId="34975225" w14:textId="77777777" w:rsidR="00E40CA1" w:rsidRDefault="00E40CA1" w:rsidP="00BC576A">
            <w:r w:rsidRPr="008D768A">
              <w:t>SF, serum</w:t>
            </w:r>
          </w:p>
        </w:tc>
        <w:tc>
          <w:tcPr>
            <w:tcW w:w="1791" w:type="dxa"/>
          </w:tcPr>
          <w:p w14:paraId="2C3737C0" w14:textId="77777777" w:rsidR="00E40CA1" w:rsidRDefault="00E40CA1" w:rsidP="00BC576A">
            <w:r w:rsidRPr="008D768A">
              <w:t>RA, OA, psoriatic arthritis, reactive arthritis, polyarthritis</w:t>
            </w:r>
          </w:p>
        </w:tc>
        <w:tc>
          <w:tcPr>
            <w:tcW w:w="1405" w:type="dxa"/>
          </w:tcPr>
          <w:p w14:paraId="5D628E99" w14:textId="77777777" w:rsidR="00E40CA1" w:rsidRDefault="00E40CA1" w:rsidP="00BC576A">
            <w:r w:rsidRPr="008D768A">
              <w:t>LC-TOF/MS, ELISA</w:t>
            </w:r>
          </w:p>
        </w:tc>
        <w:tc>
          <w:tcPr>
            <w:tcW w:w="1933" w:type="dxa"/>
          </w:tcPr>
          <w:p w14:paraId="29057939" w14:textId="77777777" w:rsidR="00E40CA1" w:rsidRDefault="00E40CA1" w:rsidP="00BC576A">
            <w:r w:rsidRPr="008D768A">
              <w:t>SF: Citrullinated H4, H2B, H3 and H2A ↑ RA</w:t>
            </w:r>
            <w:r>
              <w:t>;</w:t>
            </w:r>
            <w:r w:rsidRPr="008D768A">
              <w:t xml:space="preserve"> </w:t>
            </w:r>
          </w:p>
          <w:p w14:paraId="520839ED" w14:textId="77777777" w:rsidR="00E40CA1" w:rsidRDefault="00E40CA1" w:rsidP="00BC576A">
            <w:r w:rsidRPr="008D768A">
              <w:t>Serum: Citrullinated H4 ↑ RA</w:t>
            </w:r>
          </w:p>
        </w:tc>
        <w:tc>
          <w:tcPr>
            <w:tcW w:w="1366" w:type="dxa"/>
          </w:tcPr>
          <w:p w14:paraId="20A3181C" w14:textId="5F808D6F" w:rsidR="00E40CA1" w:rsidRDefault="003B19CD" w:rsidP="003756B3">
            <w:r>
              <w:rPr>
                <w:rFonts w:cstheme="minorHAnsi"/>
              </w:rPr>
              <w:fldChar w:fldCharType="begin">
                <w:fldData xml:space="preserve">PEVuZE5vdGU+PENpdGU+PEF1dGhvcj5NZW5nPC9BdXRob3I+PFllYXI+MjAxNjwvWWVhcj48UmVj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NZW5nPC9BdXRob3I+PFllYXI+MjAxNjwvWWVhcj48UmVj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48]</w:t>
            </w:r>
            <w:r>
              <w:rPr>
                <w:rFonts w:cstheme="minorHAnsi"/>
              </w:rPr>
              <w:fldChar w:fldCharType="end"/>
            </w:r>
          </w:p>
        </w:tc>
      </w:tr>
      <w:tr w:rsidR="00E40CA1" w14:paraId="44C7598F" w14:textId="77777777" w:rsidTr="00902946">
        <w:tc>
          <w:tcPr>
            <w:tcW w:w="1583" w:type="dxa"/>
          </w:tcPr>
          <w:p w14:paraId="64E425C4" w14:textId="77777777" w:rsidR="00E40CA1" w:rsidRDefault="00E40CA1" w:rsidP="00BC576A">
            <w:r w:rsidRPr="008D768A">
              <w:t>Bhattacharjee M. et al., 2016</w:t>
            </w:r>
          </w:p>
        </w:tc>
        <w:tc>
          <w:tcPr>
            <w:tcW w:w="938" w:type="dxa"/>
          </w:tcPr>
          <w:p w14:paraId="1F89B848" w14:textId="77777777" w:rsidR="00E40CA1" w:rsidRDefault="00E40CA1" w:rsidP="00BC576A">
            <w:r w:rsidRPr="008D768A">
              <w:t>SF</w:t>
            </w:r>
          </w:p>
        </w:tc>
        <w:tc>
          <w:tcPr>
            <w:tcW w:w="1791" w:type="dxa"/>
          </w:tcPr>
          <w:p w14:paraId="016F611A" w14:textId="77777777" w:rsidR="00E40CA1" w:rsidRDefault="00E40CA1" w:rsidP="00BC576A">
            <w:r w:rsidRPr="008D768A">
              <w:t>RA</w:t>
            </w:r>
          </w:p>
        </w:tc>
        <w:tc>
          <w:tcPr>
            <w:tcW w:w="1405" w:type="dxa"/>
          </w:tcPr>
          <w:p w14:paraId="28ECC5BD" w14:textId="77777777" w:rsidR="00E40CA1" w:rsidRDefault="00E40CA1" w:rsidP="00BC576A">
            <w:r w:rsidRPr="008D768A">
              <w:t>LC-MS/MS</w:t>
            </w:r>
          </w:p>
        </w:tc>
        <w:tc>
          <w:tcPr>
            <w:tcW w:w="1933" w:type="dxa"/>
          </w:tcPr>
          <w:p w14:paraId="1E6AAC58" w14:textId="77777777" w:rsidR="00E40CA1" w:rsidRDefault="00E40CA1" w:rsidP="00BC576A">
            <w:r w:rsidRPr="008D768A">
              <w:t>AXL, FLT4, Notch2, CSF/CSFR, NOTCH2, OPN, S100 family, ICAM, VCAM-1, CD300a, PTPN6, PDL2 and TNFR2</w:t>
            </w:r>
          </w:p>
        </w:tc>
        <w:tc>
          <w:tcPr>
            <w:tcW w:w="1366" w:type="dxa"/>
          </w:tcPr>
          <w:p w14:paraId="1FF29EBA" w14:textId="6F7D5BB8" w:rsidR="00ED6281" w:rsidRPr="0067089D" w:rsidRDefault="00ED6281" w:rsidP="00ED6281">
            <w:pPr>
              <w:autoSpaceDE w:val="0"/>
              <w:autoSpaceDN w:val="0"/>
              <w:adjustRightInd w:val="0"/>
              <w:spacing w:line="480" w:lineRule="auto"/>
              <w:jc w:val="both"/>
              <w:rPr>
                <w:rFonts w:cstheme="minorHAnsi"/>
              </w:rPr>
            </w:pPr>
            <w:r>
              <w:rPr>
                <w:rFonts w:cstheme="minorHAnsi"/>
              </w:rPr>
              <w:fldChar w:fldCharType="begin">
                <w:fldData xml:space="preserve">PEVuZE5vdGU+PENpdGU+PEF1dGhvcj5CaGF0dGFjaGFyamVlPC9BdXRob3I+PFllYXI+MjAxNjwv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</w:fldData>
              </w:fldChar>
            </w:r>
            <w:r w:rsidR="00B54D12">
              <w:rPr>
                <w:rFonts w:cstheme="minorHAnsi"/>
              </w:rPr>
              <w:instrText xml:space="preserve"> ADDIN EN.CITE </w:instrText>
            </w:r>
            <w:r w:rsidR="00B54D12">
              <w:rPr>
                <w:rFonts w:cstheme="minorHAnsi"/>
              </w:rPr>
              <w:fldChar w:fldCharType="begin">
                <w:fldData xml:space="preserve">PEVuZE5vdGU+PENpdGU+PEF1dGhvcj5CaGF0dGFjaGFyamVlPC9BdXRob3I+PFllYXI+MjAxNjwv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Pr>
                <w:rFonts w:cstheme="minorHAnsi"/>
              </w:rPr>
            </w:r>
            <w:r>
              <w:rPr>
                <w:rFonts w:cstheme="minorHAnsi"/>
              </w:rPr>
              <w:fldChar w:fldCharType="separate"/>
            </w:r>
            <w:r w:rsidR="00B54D12">
              <w:rPr>
                <w:rFonts w:cstheme="minorHAnsi"/>
                <w:noProof/>
              </w:rPr>
              <w:t>[156]</w:t>
            </w:r>
            <w:r>
              <w:rPr>
                <w:rFonts w:cstheme="minorHAnsi"/>
              </w:rPr>
              <w:fldChar w:fldCharType="end"/>
            </w:r>
          </w:p>
          <w:p w14:paraId="7D627249" w14:textId="5D23A6CF" w:rsidR="00E40CA1" w:rsidRDefault="00E40CA1" w:rsidP="00BC576A"/>
        </w:tc>
      </w:tr>
      <w:tr w:rsidR="00E40CA1" w14:paraId="72E11D59" w14:textId="77777777" w:rsidTr="00902946">
        <w:tc>
          <w:tcPr>
            <w:tcW w:w="1583" w:type="dxa"/>
          </w:tcPr>
          <w:p w14:paraId="2EC3AEEC" w14:textId="77777777" w:rsidR="00E40CA1" w:rsidRDefault="00E40CA1" w:rsidP="00BC576A">
            <w:r w:rsidRPr="008D768A">
              <w:t>Sohn DH. et al., 2015</w:t>
            </w:r>
          </w:p>
        </w:tc>
        <w:tc>
          <w:tcPr>
            <w:tcW w:w="938" w:type="dxa"/>
          </w:tcPr>
          <w:p w14:paraId="241A63C3" w14:textId="77777777" w:rsidR="00E40CA1" w:rsidRDefault="00E40CA1" w:rsidP="00BC576A">
            <w:r w:rsidRPr="008D768A">
              <w:t>SF, serum</w:t>
            </w:r>
          </w:p>
        </w:tc>
        <w:tc>
          <w:tcPr>
            <w:tcW w:w="1791" w:type="dxa"/>
          </w:tcPr>
          <w:p w14:paraId="2371E305" w14:textId="77777777" w:rsidR="00E40CA1" w:rsidRDefault="00E40CA1" w:rsidP="00BC576A">
            <w:r w:rsidRPr="008D768A">
              <w:t>RA, OA, psoriatic arthritis</w:t>
            </w:r>
          </w:p>
        </w:tc>
        <w:tc>
          <w:tcPr>
            <w:tcW w:w="1405" w:type="dxa"/>
          </w:tcPr>
          <w:p w14:paraId="631EEC9D" w14:textId="77777777" w:rsidR="00E40CA1" w:rsidRDefault="00E40CA1" w:rsidP="00BC576A">
            <w:r w:rsidRPr="008D768A">
              <w:t>ELISA, LC-MS</w:t>
            </w:r>
          </w:p>
        </w:tc>
        <w:tc>
          <w:tcPr>
            <w:tcW w:w="1933" w:type="dxa"/>
          </w:tcPr>
          <w:p w14:paraId="34682CE9" w14:textId="77777777" w:rsidR="00E40CA1" w:rsidRDefault="00E40CA1" w:rsidP="00BC576A">
            <w:r w:rsidRPr="008D768A">
              <w:t>SF, serum: Citrullinated H2B and H2A ↑ RA</w:t>
            </w:r>
          </w:p>
        </w:tc>
        <w:tc>
          <w:tcPr>
            <w:tcW w:w="1366" w:type="dxa"/>
          </w:tcPr>
          <w:p w14:paraId="1B8FB360" w14:textId="38364EDB" w:rsidR="00E40CA1" w:rsidRDefault="00ED6281" w:rsidP="003756B3">
            <w:r>
              <w:rPr>
                <w:rFonts w:cstheme="minorHAnsi"/>
              </w:rPr>
              <w:fldChar w:fldCharType="begin">
                <w:fldData xml:space="preserve">PEVuZE5vdGU+PENpdGU+PEF1dGhvcj5Tb2huPC9BdXRob3I+PFllYXI+MjAxNTwvWWVhcj48UmVj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</w:fldData>
              </w:fldChar>
            </w:r>
            <w:r w:rsidR="003756B3">
              <w:rPr>
                <w:rFonts w:cstheme="minorHAnsi"/>
              </w:rPr>
              <w:instrText xml:space="preserve"> ADDIN EN.CITE </w:instrText>
            </w:r>
            <w:r w:rsidR="003756B3">
              <w:rPr>
                <w:rFonts w:cstheme="minorHAnsi"/>
              </w:rPr>
              <w:fldChar w:fldCharType="begin">
                <w:fldData xml:space="preserve">PEVuZE5vdGU+PENpdGU+PEF1dGhvcj5Tb2huPC9BdXRob3I+PFllYXI+MjAxNTwvWWVhcj48UmVj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47]</w:t>
            </w:r>
            <w:r>
              <w:rPr>
                <w:rFonts w:cstheme="minorHAnsi"/>
              </w:rPr>
              <w:fldChar w:fldCharType="end"/>
            </w:r>
          </w:p>
        </w:tc>
      </w:tr>
      <w:tr w:rsidR="00E40CA1" w14:paraId="6642E199" w14:textId="77777777" w:rsidTr="00902946">
        <w:tc>
          <w:tcPr>
            <w:tcW w:w="1583" w:type="dxa"/>
          </w:tcPr>
          <w:p w14:paraId="412FD75E" w14:textId="77777777" w:rsidR="00E40CA1" w:rsidRDefault="00E40CA1" w:rsidP="00BC576A">
            <w:r w:rsidRPr="008D768A">
              <w:lastRenderedPageBreak/>
              <w:t>Rombouts Y. et al., 2014</w:t>
            </w:r>
          </w:p>
        </w:tc>
        <w:tc>
          <w:tcPr>
            <w:tcW w:w="938" w:type="dxa"/>
          </w:tcPr>
          <w:p w14:paraId="63660AB0" w14:textId="77777777" w:rsidR="00E40CA1" w:rsidRDefault="00E40CA1" w:rsidP="00BC576A">
            <w:r w:rsidRPr="008D768A">
              <w:t>SF, serum</w:t>
            </w:r>
          </w:p>
        </w:tc>
        <w:tc>
          <w:tcPr>
            <w:tcW w:w="1791" w:type="dxa"/>
          </w:tcPr>
          <w:p w14:paraId="5CB4DE19" w14:textId="77777777" w:rsidR="00E40CA1" w:rsidRDefault="00E40CA1" w:rsidP="00BC576A">
            <w:r w:rsidRPr="008D768A">
              <w:t>SF: RA; serum: RA, non-RA disease group</w:t>
            </w:r>
          </w:p>
        </w:tc>
        <w:tc>
          <w:tcPr>
            <w:tcW w:w="1405" w:type="dxa"/>
          </w:tcPr>
          <w:p w14:paraId="21B94EF5" w14:textId="77777777" w:rsidR="00E40CA1" w:rsidRDefault="00E40CA1" w:rsidP="00BC576A">
            <w:r w:rsidRPr="008D768A">
              <w:t>LC-MALDI TOF, LC-MS/MS</w:t>
            </w:r>
          </w:p>
        </w:tc>
        <w:tc>
          <w:tcPr>
            <w:tcW w:w="1933" w:type="dxa"/>
          </w:tcPr>
          <w:p w14:paraId="5D16D9BB" w14:textId="77777777" w:rsidR="00E40CA1" w:rsidRDefault="00E40CA1" w:rsidP="00BC576A">
            <w:r w:rsidRPr="008D768A">
              <w:t>N-linked glycosylation of Fab region ↑ RA</w:t>
            </w:r>
          </w:p>
        </w:tc>
        <w:tc>
          <w:tcPr>
            <w:tcW w:w="1366" w:type="dxa"/>
          </w:tcPr>
          <w:p w14:paraId="50ABB4C6" w14:textId="0A631DB5" w:rsidR="00E40CA1" w:rsidRDefault="008B62AA" w:rsidP="00B54D12">
            <w:r>
              <w:rPr>
                <w:rFonts w:cstheme="minorHAnsi"/>
              </w:rPr>
              <w:fldChar w:fldCharType="begin">
                <w:fldData xml:space="preserve">PEVuZE5vdGU+PENpdGU+PEF1dGhvcj5Sb21ib3V0czwvQXV0aG9yPjxZZWFyPjIwMTY8L1llYXI+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</w:fldData>
              </w:fldChar>
            </w:r>
            <w:r w:rsidR="00B54D12">
              <w:rPr>
                <w:rFonts w:cstheme="minorHAnsi"/>
              </w:rPr>
              <w:instrText xml:space="preserve"> ADDIN EN.CITE </w:instrText>
            </w:r>
            <w:r w:rsidR="00B54D12">
              <w:rPr>
                <w:rFonts w:cstheme="minorHAnsi"/>
              </w:rPr>
              <w:fldChar w:fldCharType="begin">
                <w:fldData xml:space="preserve">PEVuZE5vdGU+PENpdGU+PEF1dGhvcj5Sb21ib3V0czwvQXV0aG9yPjxZZWFyPjIwMTY8L1llYXI+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Pr>
                <w:rFonts w:cstheme="minorHAnsi"/>
              </w:rPr>
            </w:r>
            <w:r>
              <w:rPr>
                <w:rFonts w:cstheme="minorHAnsi"/>
              </w:rPr>
              <w:fldChar w:fldCharType="separate"/>
            </w:r>
            <w:r w:rsidR="00B54D12">
              <w:rPr>
                <w:rFonts w:cstheme="minorHAnsi"/>
                <w:noProof/>
              </w:rPr>
              <w:t>[157]</w:t>
            </w:r>
            <w:r>
              <w:rPr>
                <w:rFonts w:cstheme="minorHAnsi"/>
              </w:rPr>
              <w:fldChar w:fldCharType="end"/>
            </w:r>
          </w:p>
        </w:tc>
      </w:tr>
      <w:tr w:rsidR="00E40CA1" w14:paraId="5D6484F2" w14:textId="77777777" w:rsidTr="00902946">
        <w:tc>
          <w:tcPr>
            <w:tcW w:w="1583" w:type="dxa"/>
          </w:tcPr>
          <w:p w14:paraId="2ED5AA56" w14:textId="77777777" w:rsidR="00E40CA1" w:rsidRDefault="00E40CA1" w:rsidP="00BC576A">
            <w:r w:rsidRPr="008D768A">
              <w:t>Lundström SL. et al., 2014</w:t>
            </w:r>
          </w:p>
        </w:tc>
        <w:tc>
          <w:tcPr>
            <w:tcW w:w="938" w:type="dxa"/>
          </w:tcPr>
          <w:p w14:paraId="55F47377" w14:textId="77777777" w:rsidR="00E40CA1" w:rsidRDefault="00E40CA1" w:rsidP="00BC576A">
            <w:r w:rsidRPr="008D768A">
              <w:t>SF, serum, plasma</w:t>
            </w:r>
          </w:p>
        </w:tc>
        <w:tc>
          <w:tcPr>
            <w:tcW w:w="1791" w:type="dxa"/>
          </w:tcPr>
          <w:p w14:paraId="1DFE8E59" w14:textId="77777777" w:rsidR="00E40CA1" w:rsidRDefault="00E40CA1" w:rsidP="00BC576A">
            <w:r w:rsidRPr="008D768A">
              <w:t>RA</w:t>
            </w:r>
          </w:p>
        </w:tc>
        <w:tc>
          <w:tcPr>
            <w:tcW w:w="1405" w:type="dxa"/>
          </w:tcPr>
          <w:p w14:paraId="49A7B84F" w14:textId="77777777" w:rsidR="00E40CA1" w:rsidRDefault="00E40CA1" w:rsidP="00BC576A">
            <w:r w:rsidRPr="008D768A">
              <w:t>LC-MS/MS</w:t>
            </w:r>
          </w:p>
        </w:tc>
        <w:tc>
          <w:tcPr>
            <w:tcW w:w="1933" w:type="dxa"/>
          </w:tcPr>
          <w:p w14:paraId="42568F95" w14:textId="77777777" w:rsidR="00E40CA1" w:rsidRDefault="00E40CA1" w:rsidP="00BC576A">
            <w:r w:rsidRPr="008D768A">
              <w:t>Difference in Fc-glycans</w:t>
            </w:r>
          </w:p>
        </w:tc>
        <w:tc>
          <w:tcPr>
            <w:tcW w:w="1366" w:type="dxa"/>
          </w:tcPr>
          <w:p w14:paraId="0DCF1BA7" w14:textId="062172B0" w:rsidR="00E40CA1" w:rsidRDefault="008B62AA" w:rsidP="003756B3">
            <w:r>
              <w:rPr>
                <w:rFonts w:cstheme="minorHAnsi"/>
              </w:rPr>
              <w:fldChar w:fldCharType="begin">
                <w:fldData xml:space="preserve">PEVuZE5vdGU+PENpdGU+PEF1dGhvcj5MdW5kc3Ryb208L0F1dGhvcj48WWVhcj4yMDE0PC9ZZWFy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</w:fldData>
              </w:fldChar>
            </w:r>
            <w:r w:rsidR="003756B3">
              <w:rPr>
                <w:rFonts w:cstheme="minorHAnsi"/>
              </w:rPr>
              <w:instrText xml:space="preserve"> ADDIN EN.CITE </w:instrText>
            </w:r>
            <w:r w:rsidR="003756B3">
              <w:rPr>
                <w:rFonts w:cstheme="minorHAnsi"/>
              </w:rPr>
              <w:fldChar w:fldCharType="begin">
                <w:fldData xml:space="preserve">PEVuZE5vdGU+PENpdGU+PEF1dGhvcj5MdW5kc3Ryb208L0F1dGhvcj48WWVhcj4yMDE0PC9ZZWFy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40]</w:t>
            </w:r>
            <w:r>
              <w:rPr>
                <w:rFonts w:cstheme="minorHAnsi"/>
              </w:rPr>
              <w:fldChar w:fldCharType="end"/>
            </w:r>
          </w:p>
        </w:tc>
      </w:tr>
      <w:tr w:rsidR="00E40CA1" w14:paraId="2434DC1E" w14:textId="77777777" w:rsidTr="00902946">
        <w:tc>
          <w:tcPr>
            <w:tcW w:w="1583" w:type="dxa"/>
          </w:tcPr>
          <w:p w14:paraId="744D295A" w14:textId="77777777" w:rsidR="00E40CA1" w:rsidRDefault="00E40CA1" w:rsidP="00BC576A">
            <w:r w:rsidRPr="008D768A">
              <w:t>Noh R. et al., 2014</w:t>
            </w:r>
          </w:p>
        </w:tc>
        <w:tc>
          <w:tcPr>
            <w:tcW w:w="938" w:type="dxa"/>
          </w:tcPr>
          <w:p w14:paraId="4F38620C" w14:textId="77777777" w:rsidR="00E40CA1" w:rsidRDefault="00E40CA1" w:rsidP="00BC576A">
            <w:r w:rsidRPr="008D768A">
              <w:t>SF, serum</w:t>
            </w:r>
          </w:p>
        </w:tc>
        <w:tc>
          <w:tcPr>
            <w:tcW w:w="1791" w:type="dxa"/>
          </w:tcPr>
          <w:p w14:paraId="4116460B" w14:textId="77777777" w:rsidR="00E40CA1" w:rsidRDefault="00E40CA1" w:rsidP="00BC576A">
            <w:r w:rsidRPr="008D768A">
              <w:t>RA, non-RA</w:t>
            </w:r>
          </w:p>
        </w:tc>
        <w:tc>
          <w:tcPr>
            <w:tcW w:w="1405" w:type="dxa"/>
          </w:tcPr>
          <w:p w14:paraId="0E89EC1D" w14:textId="77777777" w:rsidR="00E40CA1" w:rsidRDefault="00E40CA1" w:rsidP="00BC576A">
            <w:r w:rsidRPr="008D768A">
              <w:t>LC-MALDI TOF/MS</w:t>
            </w:r>
          </w:p>
        </w:tc>
        <w:tc>
          <w:tcPr>
            <w:tcW w:w="1933" w:type="dxa"/>
          </w:tcPr>
          <w:p w14:paraId="5C33DF63" w14:textId="77777777" w:rsidR="00E40CA1" w:rsidRDefault="00E40CA1" w:rsidP="00BC576A">
            <w:r w:rsidRPr="008D768A">
              <w:t>SF: STEAP4; serum: ZNF658 ↑ RA</w:t>
            </w:r>
          </w:p>
        </w:tc>
        <w:tc>
          <w:tcPr>
            <w:tcW w:w="1366" w:type="dxa"/>
          </w:tcPr>
          <w:p w14:paraId="4D0DC469" w14:textId="5382B463" w:rsidR="00E40CA1" w:rsidRDefault="008B62AA" w:rsidP="00B54D12">
            <w:r>
              <w:rPr>
                <w:rFonts w:cstheme="minorHAnsi"/>
              </w:rPr>
              <w:fldChar w:fldCharType="begin"/>
            </w:r>
            <w:r w:rsidR="00B54D12">
              <w:rPr>
                <w:rFonts w:cstheme="minorHAnsi"/>
              </w:rPr>
              <w:instrText xml:space="preserve"> ADDIN EN.CITE &lt;EndNote&gt;&lt;Cite&gt;&lt;Author&gt;Noh&lt;/Author&gt;&lt;Year&gt;2014&lt;/Year&gt;&lt;RecNum&gt;1293&lt;/RecNum&gt;&lt;DisplayText&gt;[158]&lt;/DisplayText&gt;&lt;record&gt;&lt;rec-number&gt;1293&lt;/rec-number&gt;&lt;foreign-keys&gt;&lt;key app="EN" db-id="xxd2pawa49tr59ess5zvesa9e5efrfp55s5t" timestamp="1542891544"&gt;1293&lt;/key&gt;&lt;key app="ENWeb" db-id=""&gt;0&lt;/key&gt;&lt;/foreign-keys&gt;&lt;ref-type name="Journal Article"&gt;17&lt;/ref-type&gt;&lt;contributors&gt;&lt;authors&gt;&lt;author&gt;Noh, R.&lt;/author&gt;&lt;author&gt;Park, S. G.&lt;/author&gt;&lt;author&gt;Ju, J. H.&lt;/author&gt;&lt;author&gt;Chi, S. W.&lt;/author&gt;&lt;author&gt;Kim, S.&lt;/author&gt;&lt;author&gt;Lee, C. K.&lt;/author&gt;&lt;author&gt;Kim, J. H.&lt;/author&gt;&lt;author&gt;Park, B. C.&lt;/author&gt;&lt;/authors&gt;&lt;/contributors&gt;&lt;auth-address&gt;Medical Proteomics Research Center, Korea Research Institute of Bioscience and Biotechnology (KRIBB), Daejeon 305-333, Republic of Korea.&lt;/auth-address&gt;&lt;titles&gt;&lt;title&gt;Comparative proteomic analyses of synovial fluids and serums from rheumatoid arthritis patients&lt;/title&gt;&lt;secondary-title&gt;J Microbiol Biotechnol&lt;/secondary-title&gt;&lt;/titles&gt;&lt;periodical&gt;&lt;full-title&gt;J Microbiol Biotechnol&lt;/full-title&gt;&lt;/periodical&gt;&lt;pages&gt;119-26&lt;/pages&gt;&lt;volume&gt;24&lt;/volume&gt;&lt;number&gt;1&lt;/number&gt;&lt;edition&gt;2013/10/10&lt;/edition&gt;&lt;keywords&gt;&lt;keyword&gt;Arthritis, Rheumatoid/*diagnosis/*pathology&lt;/keyword&gt;&lt;keyword&gt;Biomarkers/*analysis&lt;/keyword&gt;&lt;keyword&gt;Humans&lt;/keyword&gt;&lt;keyword&gt;Proteome/*analysis&lt;/keyword&gt;&lt;keyword&gt;Proteomics&lt;/keyword&gt;&lt;keyword&gt;Serum/*chemistry&lt;/keyword&gt;&lt;keyword&gt;Synovial Fluid/*chemistry&lt;/keyword&gt;&lt;/keywords&gt;&lt;dates&gt;&lt;year&gt;2014&lt;/year&gt;&lt;pub-dates&gt;&lt;date&gt;Jan&lt;/date&gt;&lt;/pub-dates&gt;&lt;/dates&gt;&lt;isbn&gt;1738-8872 (Electronic)&amp;#xD;1017-7825 (Linking)&lt;/isbn&gt;&lt;accession-num&gt;24105271&lt;/accession-num&gt;&lt;urls&gt;&lt;related-urls&gt;&lt;url&gt;https://www.ncbi.nlm.nih.gov/pubmed/24105271&lt;/url&gt;&lt;/related-urls&gt;&lt;/urls&gt;&lt;/record&gt;&lt;/Cite&gt;&lt;/EndNote&gt;</w:instrText>
            </w:r>
            <w:r>
              <w:rPr>
                <w:rFonts w:cstheme="minorHAnsi"/>
              </w:rPr>
              <w:fldChar w:fldCharType="separate"/>
            </w:r>
            <w:r w:rsidR="00B54D12">
              <w:rPr>
                <w:rFonts w:cstheme="minorHAnsi"/>
                <w:noProof/>
              </w:rPr>
              <w:t>[158]</w:t>
            </w:r>
            <w:r>
              <w:rPr>
                <w:rFonts w:cstheme="minorHAnsi"/>
              </w:rPr>
              <w:fldChar w:fldCharType="end"/>
            </w:r>
          </w:p>
        </w:tc>
      </w:tr>
      <w:tr w:rsidR="00E40CA1" w14:paraId="6B6AFA77" w14:textId="77777777" w:rsidTr="00902946">
        <w:tc>
          <w:tcPr>
            <w:tcW w:w="1583" w:type="dxa"/>
          </w:tcPr>
          <w:p w14:paraId="1AED3AED" w14:textId="77777777" w:rsidR="00E40CA1" w:rsidRDefault="00E40CA1" w:rsidP="00BC576A">
            <w:r w:rsidRPr="008D768A">
              <w:t>Bhattacharjee M. et al., 2013</w:t>
            </w:r>
          </w:p>
        </w:tc>
        <w:tc>
          <w:tcPr>
            <w:tcW w:w="938" w:type="dxa"/>
          </w:tcPr>
          <w:p w14:paraId="19FA4947" w14:textId="77777777" w:rsidR="00E40CA1" w:rsidRDefault="00E40CA1" w:rsidP="00BC576A">
            <w:r w:rsidRPr="008D768A">
              <w:t>SF</w:t>
            </w:r>
          </w:p>
        </w:tc>
        <w:tc>
          <w:tcPr>
            <w:tcW w:w="1791" w:type="dxa"/>
          </w:tcPr>
          <w:p w14:paraId="31D9DE98" w14:textId="77777777" w:rsidR="00E40CA1" w:rsidRDefault="00E40CA1" w:rsidP="00BC576A">
            <w:r w:rsidRPr="008D768A">
              <w:t>RA, spondyloarthritis</w:t>
            </w:r>
          </w:p>
        </w:tc>
        <w:tc>
          <w:tcPr>
            <w:tcW w:w="1405" w:type="dxa"/>
          </w:tcPr>
          <w:p w14:paraId="0E3D30BC" w14:textId="77777777" w:rsidR="00E40CA1" w:rsidRDefault="00E40CA1" w:rsidP="00BC576A">
            <w:r w:rsidRPr="008D768A">
              <w:t>LC-MS/MS</w:t>
            </w:r>
          </w:p>
        </w:tc>
        <w:tc>
          <w:tcPr>
            <w:tcW w:w="1933" w:type="dxa"/>
          </w:tcPr>
          <w:p w14:paraId="5C8342A9" w14:textId="77777777" w:rsidR="00E40CA1" w:rsidRDefault="00E40CA1" w:rsidP="00BC576A">
            <w:r w:rsidRPr="008D768A">
              <w:t>VCAM-1, cadherin-5, LUM and ECM1 ↑ RA</w:t>
            </w:r>
          </w:p>
        </w:tc>
        <w:tc>
          <w:tcPr>
            <w:tcW w:w="1366" w:type="dxa"/>
          </w:tcPr>
          <w:p w14:paraId="32A1273C" w14:textId="1ADBE596" w:rsidR="00E40CA1" w:rsidRDefault="008B62AA" w:rsidP="003756B3">
            <w:r>
              <w:rPr>
                <w:rFonts w:cstheme="minorHAnsi"/>
              </w:rPr>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67]</w:t>
            </w:r>
            <w:r>
              <w:rPr>
                <w:rFonts w:cstheme="minorHAnsi"/>
              </w:rPr>
              <w:fldChar w:fldCharType="end"/>
            </w:r>
          </w:p>
        </w:tc>
      </w:tr>
      <w:tr w:rsidR="00E40CA1" w14:paraId="3FD25619" w14:textId="77777777" w:rsidTr="00902946">
        <w:tc>
          <w:tcPr>
            <w:tcW w:w="1583" w:type="dxa"/>
          </w:tcPr>
          <w:p w14:paraId="0217A6FD" w14:textId="77777777" w:rsidR="00E40CA1" w:rsidRDefault="00E40CA1" w:rsidP="00BC576A">
            <w:r w:rsidRPr="008D768A">
              <w:t>Biswas S. et al., 2013</w:t>
            </w:r>
          </w:p>
        </w:tc>
        <w:tc>
          <w:tcPr>
            <w:tcW w:w="938" w:type="dxa"/>
          </w:tcPr>
          <w:p w14:paraId="606DDFD8" w14:textId="77777777" w:rsidR="00E40CA1" w:rsidRDefault="00E40CA1" w:rsidP="00BC576A">
            <w:r w:rsidRPr="008D768A">
              <w:t>SF, serum, plasma</w:t>
            </w:r>
          </w:p>
        </w:tc>
        <w:tc>
          <w:tcPr>
            <w:tcW w:w="1791" w:type="dxa"/>
          </w:tcPr>
          <w:p w14:paraId="72315A8D" w14:textId="77777777" w:rsidR="00E40CA1" w:rsidRDefault="00E40CA1" w:rsidP="00BC576A">
            <w:r w:rsidRPr="008D768A">
              <w:t>RA, OA, trauma patients</w:t>
            </w:r>
          </w:p>
        </w:tc>
        <w:tc>
          <w:tcPr>
            <w:tcW w:w="1405" w:type="dxa"/>
          </w:tcPr>
          <w:p w14:paraId="6A6BD871" w14:textId="77777777" w:rsidR="00E40CA1" w:rsidRDefault="00E40CA1" w:rsidP="00BC576A">
            <w:r w:rsidRPr="008D768A">
              <w:t>LC-TOF/MS/MS</w:t>
            </w:r>
          </w:p>
        </w:tc>
        <w:tc>
          <w:tcPr>
            <w:tcW w:w="1933" w:type="dxa"/>
          </w:tcPr>
          <w:p w14:paraId="465B65C1" w14:textId="77777777" w:rsidR="00E40CA1" w:rsidRDefault="00E40CA1" w:rsidP="00BC576A">
            <w:r w:rsidRPr="008D768A">
              <w:t>SF: Vimentin, Gelsolin, AHSG, GFAP and A1BG; Serum:GFAP, A1BG ↑ RA</w:t>
            </w:r>
          </w:p>
        </w:tc>
        <w:tc>
          <w:tcPr>
            <w:tcW w:w="1366" w:type="dxa"/>
          </w:tcPr>
          <w:p w14:paraId="3B5B7CDF" w14:textId="5AF51CA6" w:rsidR="00E40CA1" w:rsidRDefault="008B62AA" w:rsidP="00B54D12">
            <w:r>
              <w:rPr>
                <w:rFonts w:cstheme="minorHAnsi"/>
              </w:rPr>
              <w:fldChar w:fldCharType="begin">
                <w:fldData xml:space="preserve">PEVuZE5vdGU+PENpdGU+PEF1dGhvcj5CaXN3YXM8L0F1dGhvcj48WWVhcj4yMDEzPC9ZZWFyPjxS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</w:fldData>
              </w:fldChar>
            </w:r>
            <w:r w:rsidR="00B54D12">
              <w:rPr>
                <w:rFonts w:cstheme="minorHAnsi"/>
              </w:rPr>
              <w:instrText xml:space="preserve"> ADDIN EN.CITE </w:instrText>
            </w:r>
            <w:r w:rsidR="00B54D12">
              <w:rPr>
                <w:rFonts w:cstheme="minorHAnsi"/>
              </w:rPr>
              <w:fldChar w:fldCharType="begin">
                <w:fldData xml:space="preserve">PEVuZE5vdGU+PENpdGU+PEF1dGhvcj5CaXN3YXM8L0F1dGhvcj48WWVhcj4yMDEzPC9ZZWFyPjxS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Pr>
                <w:rFonts w:cstheme="minorHAnsi"/>
              </w:rPr>
            </w:r>
            <w:r>
              <w:rPr>
                <w:rFonts w:cstheme="minorHAnsi"/>
              </w:rPr>
              <w:fldChar w:fldCharType="separate"/>
            </w:r>
            <w:r w:rsidR="00B54D12">
              <w:rPr>
                <w:rFonts w:cstheme="minorHAnsi"/>
                <w:noProof/>
              </w:rPr>
              <w:t>[159]</w:t>
            </w:r>
            <w:r>
              <w:rPr>
                <w:rFonts w:cstheme="minorHAnsi"/>
              </w:rPr>
              <w:fldChar w:fldCharType="end"/>
            </w:r>
          </w:p>
        </w:tc>
      </w:tr>
      <w:tr w:rsidR="00E40CA1" w14:paraId="523DDC5B" w14:textId="77777777" w:rsidTr="00902946">
        <w:tc>
          <w:tcPr>
            <w:tcW w:w="1583" w:type="dxa"/>
          </w:tcPr>
          <w:p w14:paraId="033DC3D2" w14:textId="77777777" w:rsidR="00E40CA1" w:rsidRDefault="00E40CA1" w:rsidP="00BC576A">
            <w:r w:rsidRPr="008D768A">
              <w:t>Raijmakers R. et al., 2012</w:t>
            </w:r>
          </w:p>
        </w:tc>
        <w:tc>
          <w:tcPr>
            <w:tcW w:w="938" w:type="dxa"/>
          </w:tcPr>
          <w:p w14:paraId="738DEE62" w14:textId="77777777" w:rsidR="00E40CA1" w:rsidRDefault="00E40CA1" w:rsidP="00BC576A">
            <w:r w:rsidRPr="008D768A">
              <w:t>SF</w:t>
            </w:r>
          </w:p>
        </w:tc>
        <w:tc>
          <w:tcPr>
            <w:tcW w:w="1791" w:type="dxa"/>
          </w:tcPr>
          <w:p w14:paraId="26FF0E0E" w14:textId="77777777" w:rsidR="00E40CA1" w:rsidRDefault="00E40CA1" w:rsidP="00BC576A">
            <w:r w:rsidRPr="008D768A">
              <w:t>RA, non-RA inflammatory diseases</w:t>
            </w:r>
          </w:p>
        </w:tc>
        <w:tc>
          <w:tcPr>
            <w:tcW w:w="1405" w:type="dxa"/>
          </w:tcPr>
          <w:p w14:paraId="21CB0196" w14:textId="77777777" w:rsidR="00E40CA1" w:rsidRDefault="00E40CA1" w:rsidP="00BC576A">
            <w:r w:rsidRPr="008D768A">
              <w:t>LC-MS/MS</w:t>
            </w:r>
          </w:p>
        </w:tc>
        <w:tc>
          <w:tcPr>
            <w:tcW w:w="1933" w:type="dxa"/>
          </w:tcPr>
          <w:p w14:paraId="04088A73" w14:textId="77777777" w:rsidR="00E40CA1" w:rsidRDefault="00E40CA1" w:rsidP="00BC576A">
            <w:r w:rsidRPr="008D768A">
              <w:t>Citrullinated fibrinopeptide A ↑ RA</w:t>
            </w:r>
          </w:p>
        </w:tc>
        <w:tc>
          <w:tcPr>
            <w:tcW w:w="1366" w:type="dxa"/>
          </w:tcPr>
          <w:p w14:paraId="56B3FEAB" w14:textId="67A201F7" w:rsidR="00E40CA1" w:rsidRDefault="008B62AA" w:rsidP="003756B3">
            <w:r>
              <w:rPr>
                <w:rFonts w:cstheme="minorHAnsi"/>
              </w:rPr>
              <w:fldChar w:fldCharType="begin"/>
            </w:r>
            <w:r w:rsidR="003756B3">
              <w:rPr>
                <w:rFonts w:cstheme="minorHAnsi"/>
              </w:rPr>
              <w:instrText xml:space="preserve"> ADDIN EN.CITE &lt;EndNote&gt;&lt;Cite&gt;&lt;Author&gt;Raijmakers&lt;/Author&gt;&lt;Year&gt;2012&lt;/Year&gt;&lt;RecNum&gt;97&lt;/RecNum&gt;&lt;DisplayText&gt;[146]&lt;/DisplayText&gt;&lt;record&gt;&lt;rec-number&gt;97&lt;/rec-number&gt;&lt;foreign-keys&gt;&lt;key app="EN" db-id="xxd2pawa49tr59ess5zvesa9e5efrfp55s5t" timestamp="0"&gt;97&lt;/key&gt;&lt;/foreign-keys&gt;&lt;ref-type name="Journal Article"&gt;17&lt;/ref-type&gt;&lt;contributors&gt;&lt;authors&gt;&lt;author&gt;Raijmakers, R.&lt;/author&gt;&lt;author&gt;van Beers, J. J.&lt;/author&gt;&lt;author&gt;El-Azzouny, M.&lt;/author&gt;&lt;author&gt;Visser, N. F.&lt;/author&gt;&lt;author&gt;Bozic, B.&lt;/author&gt;&lt;author&gt;Pruijn, G. J.&lt;/author&gt;&lt;author&gt;Heck, A. J.&lt;/author&gt;&lt;/authors&gt;&lt;/contributors&gt;&lt;auth-address&gt;Biomolecular Mass Spectrometry and Proteomics Group, Bijvoet Center for Biomolecular Research and Utrecht Institute for Pharmaceutical Sciences, Utrecht University and Netherlands Proteomics Centre, Padualaan 8, Utrecht, 3584 CH, The Netherlands. r.raijmakers@uu.nl&lt;/auth-address&gt;&lt;titles&gt;&lt;title&gt;Elevated levels of fibrinogen-derived endogenous citrullinated peptides in synovial fluid of rheumatoid arthritis patients&lt;/title&gt;&lt;secondary-title&gt;Arthritis Res Ther&lt;/secondary-title&gt;&lt;/titles&gt;&lt;periodical&gt;&lt;full-title&gt;Arthritis Res Ther&lt;/full-title&gt;&lt;abbr-1&gt;Arthritis research &amp;amp; therapy&lt;/abbr-1&gt;&lt;/periodical&gt;&lt;pages&gt;R114&lt;/pages&gt;&lt;volume&gt;14&lt;/volume&gt;&lt;number&gt;3&lt;/number&gt;&lt;keywords&gt;&lt;keyword&gt;Arthritis, Rheumatoid/*immunology/metabolism&lt;/keyword&gt;&lt;keyword&gt;Autoantigens/*analysis&lt;/keyword&gt;&lt;keyword&gt;Chromatography, Liquid&lt;/keyword&gt;&lt;keyword&gt;Citrulline/immunology/metabolism&lt;/keyword&gt;&lt;keyword&gt;Fibrinogen/*analysis/metabolism&lt;/keyword&gt;&lt;keyword&gt;Humans&lt;/keyword&gt;&lt;keyword&gt;Mass Spectrometry&lt;/keyword&gt;&lt;keyword&gt;Peptides/*analysis&lt;/keyword&gt;&lt;keyword&gt;Synovial Fluid/*chemistry/metabolism&lt;/keyword&gt;&lt;/keywords&gt;&lt;dates&gt;&lt;year&gt;2012&lt;/year&gt;&lt;pub-dates&gt;&lt;date&gt;May 14&lt;/date&gt;&lt;/pub-dates&gt;&lt;/dates&gt;&lt;isbn&gt;1478-6362 (Electronic)&amp;#xD;1478-6354 (Linking)&lt;/isbn&gt;&lt;accession-num&gt;22584083&lt;/accession-num&gt;&lt;urls&gt;&lt;related-urls&gt;&lt;url&gt;https://www.ncbi.nlm.nih.gov/pubmed/22584083&lt;/url&gt;&lt;/related-urls&gt;&lt;/urls&gt;&lt;custom2&gt;PMC3446491&lt;/custom2&gt;&lt;electronic-resource-num&gt;10.1186/ar3840&lt;/electronic-resource-num&gt;&lt;/record&gt;&lt;/Cite&gt;&lt;/EndNote&gt;</w:instrText>
            </w:r>
            <w:r>
              <w:rPr>
                <w:rFonts w:cstheme="minorHAnsi"/>
              </w:rPr>
              <w:fldChar w:fldCharType="separate"/>
            </w:r>
            <w:r w:rsidR="003756B3">
              <w:rPr>
                <w:rFonts w:cstheme="minorHAnsi"/>
                <w:noProof/>
              </w:rPr>
              <w:t>[146]</w:t>
            </w:r>
            <w:r>
              <w:rPr>
                <w:rFonts w:cstheme="minorHAnsi"/>
              </w:rPr>
              <w:fldChar w:fldCharType="end"/>
            </w:r>
          </w:p>
        </w:tc>
      </w:tr>
      <w:tr w:rsidR="00E40CA1" w14:paraId="283A12A3" w14:textId="77777777" w:rsidTr="00902946">
        <w:tc>
          <w:tcPr>
            <w:tcW w:w="1583" w:type="dxa"/>
          </w:tcPr>
          <w:p w14:paraId="064B9212" w14:textId="77777777" w:rsidR="00E40CA1" w:rsidRDefault="00E40CA1" w:rsidP="00BC576A">
            <w:r w:rsidRPr="008D768A">
              <w:t>Baillet A. et al., 2010</w:t>
            </w:r>
          </w:p>
        </w:tc>
        <w:tc>
          <w:tcPr>
            <w:tcW w:w="938" w:type="dxa"/>
          </w:tcPr>
          <w:p w14:paraId="1C2F75A3" w14:textId="77777777" w:rsidR="00E40CA1" w:rsidRDefault="00E40CA1" w:rsidP="00BC576A">
            <w:r w:rsidRPr="008D768A">
              <w:t>SF, serum</w:t>
            </w:r>
          </w:p>
        </w:tc>
        <w:tc>
          <w:tcPr>
            <w:tcW w:w="1791" w:type="dxa"/>
          </w:tcPr>
          <w:p w14:paraId="63C0B16C" w14:textId="77777777" w:rsidR="00E40CA1" w:rsidRDefault="00E40CA1" w:rsidP="00BC576A">
            <w:r w:rsidRPr="008D768A">
              <w:t>RA, OA, inflammatory diseases</w:t>
            </w:r>
          </w:p>
        </w:tc>
        <w:tc>
          <w:tcPr>
            <w:tcW w:w="1405" w:type="dxa"/>
          </w:tcPr>
          <w:p w14:paraId="726379D0" w14:textId="77777777" w:rsidR="00E40CA1" w:rsidRDefault="00E40CA1" w:rsidP="00BC576A">
            <w:r w:rsidRPr="008D768A">
              <w:t>SELDI-TOF/MS</w:t>
            </w:r>
          </w:p>
        </w:tc>
        <w:tc>
          <w:tcPr>
            <w:tcW w:w="1933" w:type="dxa"/>
          </w:tcPr>
          <w:p w14:paraId="6D450AE2" w14:textId="77777777" w:rsidR="00E40CA1" w:rsidRDefault="00E40CA1" w:rsidP="00BC576A">
            <w:r w:rsidRPr="008D768A">
              <w:t>SF: S100A12, S100A8, S100A9 ↑ RA</w:t>
            </w:r>
          </w:p>
        </w:tc>
        <w:tc>
          <w:tcPr>
            <w:tcW w:w="1366" w:type="dxa"/>
          </w:tcPr>
          <w:p w14:paraId="0CBF76B7" w14:textId="68DCC172" w:rsidR="00E40CA1" w:rsidRDefault="003B19CD" w:rsidP="003756B3">
            <w:r>
              <w:rPr>
                <w:rFonts w:cstheme="minorHAnsi"/>
              </w:rPr>
              <w:fldChar w:fldCharType="begin">
                <w:fldData xml:space="preserve">PEVuZE5vdGU+PENpdGU+PEF1dGhvcj5CYWlsbGV0PC9BdXRob3I+PFllYXI+MjAxMDwvWWVhcj48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CYWlsbGV0PC9BdXRob3I+PFllYXI+MjAxMDwvWWVhcj48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41]</w:t>
            </w:r>
            <w:r>
              <w:rPr>
                <w:rFonts w:cstheme="minorHAnsi"/>
              </w:rPr>
              <w:fldChar w:fldCharType="end"/>
            </w:r>
          </w:p>
        </w:tc>
      </w:tr>
      <w:tr w:rsidR="00E40CA1" w14:paraId="30770C48" w14:textId="77777777" w:rsidTr="00902946">
        <w:tc>
          <w:tcPr>
            <w:tcW w:w="1583" w:type="dxa"/>
          </w:tcPr>
          <w:p w14:paraId="56E9CDFB" w14:textId="77777777" w:rsidR="00E40CA1" w:rsidRDefault="00E40CA1" w:rsidP="00BC576A">
            <w:r w:rsidRPr="008D768A">
              <w:t>Tabushi Y. et al., 2008</w:t>
            </w:r>
          </w:p>
        </w:tc>
        <w:tc>
          <w:tcPr>
            <w:tcW w:w="938" w:type="dxa"/>
          </w:tcPr>
          <w:p w14:paraId="628FFD0F" w14:textId="77777777" w:rsidR="00E40CA1" w:rsidRDefault="00E40CA1" w:rsidP="00BC576A">
            <w:r w:rsidRPr="008D768A">
              <w:t>SF</w:t>
            </w:r>
          </w:p>
        </w:tc>
        <w:tc>
          <w:tcPr>
            <w:tcW w:w="1791" w:type="dxa"/>
          </w:tcPr>
          <w:p w14:paraId="48EC1159" w14:textId="77777777" w:rsidR="00E40CA1" w:rsidRDefault="00E40CA1" w:rsidP="00BC576A">
            <w:r w:rsidRPr="008D768A">
              <w:t>RA</w:t>
            </w:r>
          </w:p>
        </w:tc>
        <w:tc>
          <w:tcPr>
            <w:tcW w:w="1405" w:type="dxa"/>
          </w:tcPr>
          <w:p w14:paraId="23626890" w14:textId="77777777" w:rsidR="00E40CA1" w:rsidRDefault="00E40CA1" w:rsidP="00BC576A">
            <w:r w:rsidRPr="008D768A">
              <w:t>MALDI-TOF/MS/MS</w:t>
            </w:r>
          </w:p>
        </w:tc>
        <w:tc>
          <w:tcPr>
            <w:tcW w:w="1933" w:type="dxa"/>
          </w:tcPr>
          <w:p w14:paraId="11521F00" w14:textId="77777777" w:rsidR="00E40CA1" w:rsidRDefault="00E40CA1" w:rsidP="00BC576A">
            <w:r w:rsidRPr="008D768A">
              <w:t>Citrullinated fibrinogen, fibronectin and vimentin</w:t>
            </w:r>
          </w:p>
        </w:tc>
        <w:tc>
          <w:tcPr>
            <w:tcW w:w="1366" w:type="dxa"/>
          </w:tcPr>
          <w:p w14:paraId="167C0FCE" w14:textId="7281CABB" w:rsidR="00E40CA1" w:rsidRDefault="003B19CD" w:rsidP="003756B3">
            <w:r>
              <w:rPr>
                <w:rFonts w:cstheme="minorHAnsi"/>
              </w:rPr>
              <w:fldChar w:fldCharType="begin"/>
            </w:r>
            <w:r w:rsidR="003756B3">
              <w:rPr>
                <w:rFonts w:cstheme="minorHAnsi"/>
              </w:rPr>
              <w:instrText xml:space="preserve"> ADDIN EN.CITE &lt;EndNote&gt;&lt;Cite&gt;&lt;Author&gt;Tabushi&lt;/Author&gt;&lt;Year&gt;2008&lt;/Year&gt;&lt;RecNum&gt;1296&lt;/RecNum&gt;&lt;DisplayText&gt;[145]&lt;/DisplayText&gt;&lt;record&gt;&lt;rec-number&gt;1296&lt;/rec-number&gt;&lt;foreign-keys&gt;&lt;key app="EN" db-id="xxd2pawa49tr59ess5zvesa9e5efrfp55s5t" timestamp="1542891844"&gt;1296&lt;/key&gt;&lt;key app="ENWeb" db-id=""&gt;0&lt;/key&gt;&lt;/foreign-keys&gt;&lt;ref-type name="Journal Article"&gt;17&lt;/ref-type&gt;&lt;contributors&gt;&lt;authors&gt;&lt;author&gt;Tabushi, Y.&lt;/author&gt;&lt;author&gt;Nakanishi, T.&lt;/author&gt;&lt;author&gt;Takeuchi, T.&lt;/author&gt;&lt;author&gt;Nakajima, M.&lt;/author&gt;&lt;author&gt;Ueda, K.&lt;/author&gt;&lt;author&gt;Kotani, T.&lt;/author&gt;&lt;author&gt;Makino, S.&lt;/author&gt;&lt;author&gt;Shimizu, A.&lt;/author&gt;&lt;author&gt;Hanafusa, T.&lt;/author&gt;&lt;author&gt;Takubo, T.&lt;/author&gt;&lt;/authors&gt;&lt;/contributors&gt;&lt;auth-address&gt;Department of Clinical Pathology, Osaka Medical College, Osaka, Japan.&lt;/auth-address&gt;&lt;titles&gt;&lt;title&gt;Detection of citrullinated proteins in synovial fluids derived from patients with rheumatoid arthritis by proteomics-based analysis&lt;/title&gt;&lt;secondary-title&gt;Ann Clin Biochem&lt;/secondary-title&gt;&lt;/titles&gt;&lt;periodical&gt;&lt;full-title&gt;Ann Clin Biochem&lt;/full-title&gt;&lt;/periodical&gt;&lt;pages&gt;413-7&lt;/pages&gt;&lt;volume&gt;45&lt;/volume&gt;&lt;number&gt;Pt 4&lt;/number&gt;&lt;edition&gt;2008/06/28&lt;/edition&gt;&lt;keywords&gt;&lt;keyword&gt;Amino Acid Sequence&lt;/keyword&gt;&lt;keyword&gt;Arthritis, Rheumatoid/*metabolism&lt;/keyword&gt;&lt;keyword&gt;Citrulline/*chemistry&lt;/keyword&gt;&lt;keyword&gt;Electrophoresis, Polyacrylamide Gel&lt;/keyword&gt;&lt;keyword&gt;Humans&lt;/keyword&gt;&lt;keyword&gt;Molecular Sequence Data&lt;/keyword&gt;&lt;keyword&gt;Proteins/*analysis/*chemistry/metabolism&lt;/keyword&gt;&lt;keyword&gt;*Proteomics&lt;/keyword&gt;&lt;keyword&gt;Spectrometry, Mass, Matrix-Assisted Laser Desorption-Ionization&lt;/keyword&gt;&lt;keyword&gt;Synovial Fluid/*chemistry&lt;/keyword&gt;&lt;keyword&gt;Trypsin/metabolism&lt;/keyword&gt;&lt;/keywords&gt;&lt;dates&gt;&lt;year&gt;2008&lt;/year&gt;&lt;pub-dates&gt;&lt;date&gt;Jul&lt;/date&gt;&lt;/pub-dates&gt;&lt;/dates&gt;&lt;isbn&gt;0004-5632 (Print)&amp;#xD;0004-5632 (Linking)&lt;/isbn&gt;&lt;accession-num&gt;18583628&lt;/accession-num&gt;&lt;urls&gt;&lt;related-urls&gt;&lt;url&gt;https://www.ncbi.nlm.nih.gov/pubmed/18583628&lt;/url&gt;&lt;/related-urls&gt;&lt;/urls&gt;&lt;electronic-resource-num&gt;10.1258/acb.2007.007205&lt;/electronic-resource-num&gt;&lt;/record&gt;&lt;/Cite&gt;&lt;/EndNote&gt;</w:instrText>
            </w:r>
            <w:r>
              <w:rPr>
                <w:rFonts w:cstheme="minorHAnsi"/>
              </w:rPr>
              <w:fldChar w:fldCharType="separate"/>
            </w:r>
            <w:r w:rsidR="003756B3">
              <w:rPr>
                <w:rFonts w:cstheme="minorHAnsi"/>
                <w:noProof/>
              </w:rPr>
              <w:t>[145]</w:t>
            </w:r>
            <w:r>
              <w:rPr>
                <w:rFonts w:cstheme="minorHAnsi"/>
              </w:rPr>
              <w:fldChar w:fldCharType="end"/>
            </w:r>
          </w:p>
        </w:tc>
      </w:tr>
      <w:tr w:rsidR="00E40CA1" w14:paraId="37F016F0" w14:textId="77777777" w:rsidTr="00902946">
        <w:tc>
          <w:tcPr>
            <w:tcW w:w="1583" w:type="dxa"/>
          </w:tcPr>
          <w:p w14:paraId="621EF3B5" w14:textId="77777777" w:rsidR="00E40CA1" w:rsidRDefault="00E40CA1" w:rsidP="00BC576A">
            <w:r w:rsidRPr="008D768A">
              <w:t>Liao H. et al., 2004</w:t>
            </w:r>
          </w:p>
        </w:tc>
        <w:tc>
          <w:tcPr>
            <w:tcW w:w="938" w:type="dxa"/>
          </w:tcPr>
          <w:p w14:paraId="58784084" w14:textId="77777777" w:rsidR="00E40CA1" w:rsidRDefault="00E40CA1" w:rsidP="00BC576A">
            <w:r w:rsidRPr="008D768A">
              <w:t>SF, serum</w:t>
            </w:r>
          </w:p>
        </w:tc>
        <w:tc>
          <w:tcPr>
            <w:tcW w:w="1791" w:type="dxa"/>
          </w:tcPr>
          <w:p w14:paraId="184FF906" w14:textId="77777777" w:rsidR="00E40CA1" w:rsidRDefault="00E40CA1" w:rsidP="00BC576A">
            <w:r w:rsidRPr="008D768A">
              <w:t>SF:erosive-RA, non-erosive-RA; Serum: erosive-RA, non-erosive-RA, healthy control</w:t>
            </w:r>
          </w:p>
        </w:tc>
        <w:tc>
          <w:tcPr>
            <w:tcW w:w="1405" w:type="dxa"/>
          </w:tcPr>
          <w:p w14:paraId="4F111254" w14:textId="77777777" w:rsidR="00E40CA1" w:rsidRDefault="00E40CA1" w:rsidP="00BC576A">
            <w:r w:rsidRPr="008D768A">
              <w:t>LC-MS/MS</w:t>
            </w:r>
          </w:p>
        </w:tc>
        <w:tc>
          <w:tcPr>
            <w:tcW w:w="1933" w:type="dxa"/>
          </w:tcPr>
          <w:p w14:paraId="5CF8EE5D" w14:textId="77777777" w:rsidR="00E40CA1" w:rsidRDefault="00E40CA1" w:rsidP="00BC576A">
            <w:r w:rsidRPr="008D768A">
              <w:t>SF: CRP, 2-plasmin inhibitor, glutathione transferase, triosephosphate isomerase, G3PDH, S100A4, S100A8, S100A9, S100A11, S100A12, S100P, matrix-degrading cysteine proteinase cathepsin B, cystatin B inhibitor, 14-3-3 protein and RhoGDI2 ↑ erosive-RA</w:t>
            </w:r>
            <w:r>
              <w:t>;</w:t>
            </w:r>
            <w:r w:rsidRPr="008D768A">
              <w:t xml:space="preserve"> </w:t>
            </w:r>
          </w:p>
          <w:p w14:paraId="54DD5B6C" w14:textId="77777777" w:rsidR="00E40CA1" w:rsidRDefault="00E40CA1" w:rsidP="00BC576A">
            <w:r w:rsidRPr="008D768A">
              <w:t>Serum: S100A8, S100A9, S100A12 ↑ erosive-RA</w:t>
            </w:r>
          </w:p>
        </w:tc>
        <w:tc>
          <w:tcPr>
            <w:tcW w:w="1366" w:type="dxa"/>
          </w:tcPr>
          <w:p w14:paraId="4B091ED1" w14:textId="3F944AF3" w:rsidR="00E40CA1" w:rsidRDefault="003B19CD" w:rsidP="003756B3">
            <w:r>
              <w:rPr>
                <w:rFonts w:cstheme="minorHAnsi"/>
              </w:rPr>
              <w:fldChar w:fldCharType="begin">
                <w:fldData xml:space="preserve">PEVuZE5vdGU+PENpdGU+PEF1dGhvcj5MaWFvPC9BdXRob3I+PFllYXI+MjAwNDwvWWVhcj48UmVj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==
</w:fldData>
              </w:fldChar>
            </w:r>
            <w:r w:rsidR="003756B3">
              <w:rPr>
                <w:rFonts w:cstheme="minorHAnsi"/>
              </w:rPr>
              <w:instrText xml:space="preserve"> ADDIN EN.CITE </w:instrText>
            </w:r>
            <w:r w:rsidR="003756B3">
              <w:rPr>
                <w:rFonts w:cstheme="minorHAnsi"/>
              </w:rPr>
              <w:fldChar w:fldCharType="begin">
                <w:fldData xml:space="preserve">PEVuZE5vdGU+PENpdGU+PEF1dGhvcj5MaWFvPC9BdXRob3I+PFllYXI+MjAwNDwvWWVhcj48UmVj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==
</w:fldData>
              </w:fldChar>
            </w:r>
            <w:r w:rsidR="003756B3">
              <w:rPr>
                <w:rFonts w:cstheme="minorHAnsi"/>
              </w:rPr>
              <w:instrText xml:space="preserve"> ADDIN EN.CITE.DATA </w:instrText>
            </w:r>
            <w:r w:rsidR="003756B3">
              <w:rPr>
                <w:rFonts w:cstheme="minorHAnsi"/>
              </w:rPr>
            </w:r>
            <w:r w:rsidR="003756B3">
              <w:rPr>
                <w:rFonts w:cstheme="minorHAnsi"/>
              </w:rPr>
              <w:fldChar w:fldCharType="end"/>
            </w:r>
            <w:r>
              <w:rPr>
                <w:rFonts w:cstheme="minorHAnsi"/>
              </w:rPr>
            </w:r>
            <w:r>
              <w:rPr>
                <w:rFonts w:cstheme="minorHAnsi"/>
              </w:rPr>
              <w:fldChar w:fldCharType="separate"/>
            </w:r>
            <w:r w:rsidR="003756B3">
              <w:rPr>
                <w:rFonts w:cstheme="minorHAnsi"/>
                <w:noProof/>
              </w:rPr>
              <w:t>[144]</w:t>
            </w:r>
            <w:r>
              <w:rPr>
                <w:rFonts w:cstheme="minorHAnsi"/>
              </w:rPr>
              <w:fldChar w:fldCharType="end"/>
            </w:r>
          </w:p>
        </w:tc>
      </w:tr>
    </w:tbl>
    <w:p w14:paraId="6C67C3BE" w14:textId="713404DF" w:rsidR="00CC3646" w:rsidRPr="0067089D" w:rsidRDefault="00CC3646" w:rsidP="008821D1">
      <w:pPr>
        <w:autoSpaceDE w:val="0"/>
        <w:autoSpaceDN w:val="0"/>
        <w:adjustRightInd w:val="0"/>
        <w:spacing w:after="0" w:line="480" w:lineRule="auto"/>
        <w:jc w:val="both"/>
        <w:rPr>
          <w:rFonts w:cstheme="minorHAnsi"/>
        </w:rPr>
      </w:pPr>
      <w:r>
        <w:rPr>
          <w:rFonts w:cstheme="minorHAnsi"/>
        </w:rPr>
        <w:lastRenderedPageBreak/>
        <w:t xml:space="preserve">Abbreviations: SF </w:t>
      </w:r>
      <w:r w:rsidR="00BF4F9B">
        <w:rPr>
          <w:rFonts w:cstheme="minorHAnsi"/>
        </w:rPr>
        <w:t>-</w:t>
      </w:r>
      <w:r>
        <w:rPr>
          <w:rFonts w:cstheme="minorHAnsi"/>
        </w:rPr>
        <w:t xml:space="preserve"> synovial fluid; LC </w:t>
      </w:r>
      <w:r w:rsidR="00BF4F9B">
        <w:rPr>
          <w:rFonts w:cstheme="minorHAnsi"/>
        </w:rPr>
        <w:t>-</w:t>
      </w:r>
      <w:r>
        <w:rPr>
          <w:rFonts w:cstheme="minorHAnsi"/>
        </w:rPr>
        <w:t xml:space="preserve"> liquid chromatography; MS </w:t>
      </w:r>
      <w:r w:rsidR="00BF4F9B">
        <w:rPr>
          <w:rFonts w:cstheme="minorHAnsi"/>
        </w:rPr>
        <w:t>-</w:t>
      </w:r>
      <w:r>
        <w:rPr>
          <w:rFonts w:cstheme="minorHAnsi"/>
        </w:rPr>
        <w:t xml:space="preserve"> mass spectrometry; ELISA </w:t>
      </w:r>
      <w:r w:rsidR="00BF4F9B">
        <w:rPr>
          <w:rFonts w:cstheme="minorHAnsi"/>
        </w:rPr>
        <w:t>-</w:t>
      </w:r>
      <w:r>
        <w:rPr>
          <w:rFonts w:cstheme="minorHAnsi"/>
        </w:rPr>
        <w:t xml:space="preserve"> </w:t>
      </w:r>
      <w:r w:rsidRPr="00CC3646">
        <w:rPr>
          <w:rFonts w:cstheme="minorHAnsi"/>
        </w:rPr>
        <w:t>enzyme-linked immunosorbent assay</w:t>
      </w:r>
      <w:r>
        <w:rPr>
          <w:rFonts w:cstheme="minorHAnsi"/>
        </w:rPr>
        <w:t xml:space="preserve">; OA </w:t>
      </w:r>
      <w:r w:rsidR="00BF4F9B">
        <w:rPr>
          <w:rFonts w:cstheme="minorHAnsi"/>
        </w:rPr>
        <w:t>-</w:t>
      </w:r>
      <w:r>
        <w:rPr>
          <w:rFonts w:cstheme="minorHAnsi"/>
        </w:rPr>
        <w:t xml:space="preserve"> osteoarthritis; RA </w:t>
      </w:r>
      <w:r w:rsidR="00BF4F9B">
        <w:rPr>
          <w:rFonts w:cstheme="minorHAnsi"/>
        </w:rPr>
        <w:t>-</w:t>
      </w:r>
      <w:r>
        <w:rPr>
          <w:rFonts w:cstheme="minorHAnsi"/>
        </w:rPr>
        <w:t xml:space="preserve"> rheumatoid arthritis; MALDI - </w:t>
      </w:r>
      <w:r w:rsidRPr="00CC3646">
        <w:rPr>
          <w:rFonts w:cstheme="minorHAnsi"/>
        </w:rPr>
        <w:t>matrix-assisted laser desorption/ionization</w:t>
      </w:r>
      <w:r>
        <w:rPr>
          <w:rFonts w:cstheme="minorHAnsi"/>
        </w:rPr>
        <w:t xml:space="preserve">; TOF </w:t>
      </w:r>
      <w:r w:rsidR="00BF4F9B">
        <w:rPr>
          <w:rFonts w:cstheme="minorHAnsi"/>
        </w:rPr>
        <w:t>-</w:t>
      </w:r>
      <w:r>
        <w:rPr>
          <w:rFonts w:cstheme="minorHAnsi"/>
        </w:rPr>
        <w:t xml:space="preserve"> time of flight; SELDI </w:t>
      </w:r>
      <w:r w:rsidR="00BF4F9B">
        <w:rPr>
          <w:rFonts w:cstheme="minorHAnsi"/>
        </w:rPr>
        <w:t>-</w:t>
      </w:r>
      <w:r>
        <w:rPr>
          <w:rFonts w:cstheme="minorHAnsi"/>
        </w:rPr>
        <w:t xml:space="preserve"> s</w:t>
      </w:r>
      <w:r w:rsidRPr="00CC3646">
        <w:rPr>
          <w:rFonts w:cstheme="minorHAnsi"/>
        </w:rPr>
        <w:t>urface-enhanced laser desorption/ionization</w:t>
      </w:r>
      <w:r>
        <w:rPr>
          <w:rFonts w:cstheme="minorHAnsi"/>
        </w:rPr>
        <w:t>.</w:t>
      </w:r>
    </w:p>
    <w:p w14:paraId="5A41E41D" w14:textId="77777777" w:rsidR="00ED6281" w:rsidRDefault="00ED6281" w:rsidP="008821D1">
      <w:pPr>
        <w:jc w:val="both"/>
      </w:pPr>
    </w:p>
    <w:p w14:paraId="09B19D93" w14:textId="06648B55" w:rsidR="00633AEB" w:rsidRDefault="00507A2F" w:rsidP="008821D1">
      <w:pPr>
        <w:jc w:val="both"/>
      </w:pPr>
      <w:r>
        <w:t xml:space="preserve">5.3 </w:t>
      </w:r>
      <w:r w:rsidR="00EF53E0" w:rsidRPr="0067089D">
        <w:t>Juvenile Arthritis</w:t>
      </w:r>
    </w:p>
    <w:p w14:paraId="3C9016E0" w14:textId="77777777" w:rsidR="00773D9B" w:rsidRDefault="00F46F5A" w:rsidP="008821D1">
      <w:pPr>
        <w:spacing w:line="480" w:lineRule="auto"/>
        <w:jc w:val="both"/>
        <w:rPr>
          <w:color w:val="FF0000"/>
          <w:lang w:val="en-US"/>
        </w:rPr>
      </w:pPr>
      <w:r w:rsidRPr="0067089D">
        <w:rPr>
          <w:lang w:val="en-US"/>
        </w:rPr>
        <w:t xml:space="preserve">Juvenile Idiopathic Arthritis (JIA) is a heterogeneous group of inflammatory diseases, considered the most common cause of disability in children. The disease is defined by several subtypes, including oligoarticular, polyarticular and systemic JIA; differentiated by a distinct clinical manifestation and possible complications. </w:t>
      </w:r>
      <w:r w:rsidR="001F40B7">
        <w:rPr>
          <w:lang w:val="en-US"/>
        </w:rPr>
        <w:t xml:space="preserve">Various studies have used a proteomics approach to interrogate SF of juvenile </w:t>
      </w:r>
      <w:r w:rsidR="005F692A" w:rsidRPr="00BD524D">
        <w:rPr>
          <w:lang w:val="en-US"/>
        </w:rPr>
        <w:t>arthritis (</w:t>
      </w:r>
      <w:r w:rsidR="00773D9B" w:rsidRPr="00BD524D">
        <w:rPr>
          <w:lang w:val="en-US"/>
        </w:rPr>
        <w:t>Table 3).</w:t>
      </w:r>
    </w:p>
    <w:p w14:paraId="39673A1A" w14:textId="032B128E" w:rsidR="00773D9B" w:rsidRDefault="00773D9B" w:rsidP="008821D1">
      <w:pPr>
        <w:spacing w:line="480" w:lineRule="auto"/>
        <w:jc w:val="both"/>
        <w:rPr>
          <w:lang w:val="en-US"/>
        </w:rPr>
      </w:pPr>
      <w:r>
        <w:rPr>
          <w:lang w:val="en-US"/>
        </w:rPr>
        <w:t>Table 3</w:t>
      </w:r>
      <w:r w:rsidRPr="00773D9B">
        <w:rPr>
          <w:lang w:val="en-US"/>
        </w:rPr>
        <w:t xml:space="preserve"> shows studies in which SF proteomics has been used in </w:t>
      </w:r>
      <w:r w:rsidR="008739F0">
        <w:rPr>
          <w:lang w:val="en-US"/>
        </w:rPr>
        <w:t>j</w:t>
      </w:r>
      <w:r>
        <w:rPr>
          <w:lang w:val="en-US"/>
        </w:rPr>
        <w:t xml:space="preserve">uvenile </w:t>
      </w:r>
      <w:r w:rsidR="008739F0">
        <w:rPr>
          <w:lang w:val="en-US"/>
        </w:rPr>
        <w:t>i</w:t>
      </w:r>
      <w:r w:rsidR="00BD524D">
        <w:rPr>
          <w:lang w:val="en-US"/>
        </w:rPr>
        <w:t xml:space="preserve">diopathic </w:t>
      </w:r>
      <w:r w:rsidR="008739F0">
        <w:rPr>
          <w:lang w:val="en-US"/>
        </w:rPr>
        <w:t>a</w:t>
      </w:r>
      <w:r w:rsidR="00BD524D">
        <w:rPr>
          <w:lang w:val="en-US"/>
        </w:rPr>
        <w:t xml:space="preserve">rthritis </w:t>
      </w:r>
      <w:r w:rsidR="00BD524D" w:rsidRPr="00773D9B">
        <w:rPr>
          <w:lang w:val="en-US"/>
        </w:rPr>
        <w:t>investigations</w:t>
      </w:r>
      <w:r w:rsidR="005F692A" w:rsidRPr="00773D9B">
        <w:rPr>
          <w:lang w:val="en-US"/>
        </w:rPr>
        <w:t xml:space="preserve"> </w:t>
      </w:r>
    </w:p>
    <w:tbl>
      <w:tblPr>
        <w:tblStyle w:val="TableGrid"/>
        <w:tblW w:w="0" w:type="auto"/>
        <w:tblLook w:val="04A0" w:firstRow="1" w:lastRow="0" w:firstColumn="1" w:lastColumn="0" w:noHBand="0" w:noVBand="1"/>
      </w:tblPr>
      <w:tblGrid>
        <w:gridCol w:w="1407"/>
        <w:gridCol w:w="1665"/>
        <w:gridCol w:w="2059"/>
        <w:gridCol w:w="2656"/>
        <w:gridCol w:w="1229"/>
      </w:tblGrid>
      <w:tr w:rsidR="00E40CA1" w14:paraId="66BA9427" w14:textId="77777777" w:rsidTr="00E40CA1">
        <w:tc>
          <w:tcPr>
            <w:tcW w:w="1431" w:type="dxa"/>
          </w:tcPr>
          <w:p w14:paraId="574C847A" w14:textId="77777777" w:rsidR="00E40CA1" w:rsidRPr="00E52AE8" w:rsidRDefault="00E40CA1" w:rsidP="00BC576A">
            <w:pPr>
              <w:rPr>
                <w:b/>
              </w:rPr>
            </w:pPr>
            <w:r w:rsidRPr="00E52AE8">
              <w:rPr>
                <w:b/>
              </w:rPr>
              <w:t>Authors</w:t>
            </w:r>
          </w:p>
        </w:tc>
        <w:tc>
          <w:tcPr>
            <w:tcW w:w="1665" w:type="dxa"/>
          </w:tcPr>
          <w:p w14:paraId="2D831B08" w14:textId="77777777" w:rsidR="00E40CA1" w:rsidRPr="00E52AE8" w:rsidRDefault="00E40CA1" w:rsidP="00BC576A">
            <w:pPr>
              <w:rPr>
                <w:b/>
              </w:rPr>
            </w:pPr>
            <w:r w:rsidRPr="00E52AE8">
              <w:rPr>
                <w:b/>
              </w:rPr>
              <w:t>Main Techniques</w:t>
            </w:r>
          </w:p>
        </w:tc>
        <w:tc>
          <w:tcPr>
            <w:tcW w:w="2144" w:type="dxa"/>
          </w:tcPr>
          <w:p w14:paraId="19B0CC2A" w14:textId="77777777" w:rsidR="00E40CA1" w:rsidRPr="00E52AE8" w:rsidRDefault="00E40CA1" w:rsidP="00BC576A">
            <w:pPr>
              <w:rPr>
                <w:b/>
              </w:rPr>
            </w:pPr>
            <w:r w:rsidRPr="00E52AE8">
              <w:rPr>
                <w:b/>
              </w:rPr>
              <w:t>Groups</w:t>
            </w:r>
          </w:p>
        </w:tc>
        <w:tc>
          <w:tcPr>
            <w:tcW w:w="2835" w:type="dxa"/>
          </w:tcPr>
          <w:p w14:paraId="2E951AF6" w14:textId="77777777" w:rsidR="00E40CA1" w:rsidRPr="00E52AE8" w:rsidRDefault="00E40CA1" w:rsidP="00BC576A">
            <w:pPr>
              <w:rPr>
                <w:b/>
              </w:rPr>
            </w:pPr>
            <w:r w:rsidRPr="00E52AE8">
              <w:rPr>
                <w:b/>
              </w:rPr>
              <w:t>Differences in JA</w:t>
            </w:r>
          </w:p>
        </w:tc>
        <w:tc>
          <w:tcPr>
            <w:tcW w:w="941" w:type="dxa"/>
          </w:tcPr>
          <w:p w14:paraId="29380F95" w14:textId="77777777" w:rsidR="00E40CA1" w:rsidRPr="00E52AE8" w:rsidRDefault="00E40CA1" w:rsidP="00BC576A">
            <w:pPr>
              <w:rPr>
                <w:b/>
              </w:rPr>
            </w:pPr>
            <w:r w:rsidRPr="00E52AE8">
              <w:rPr>
                <w:b/>
              </w:rPr>
              <w:t>References</w:t>
            </w:r>
          </w:p>
        </w:tc>
      </w:tr>
      <w:tr w:rsidR="00E40CA1" w14:paraId="6F737EE4" w14:textId="77777777" w:rsidTr="00E40CA1">
        <w:tc>
          <w:tcPr>
            <w:tcW w:w="1431" w:type="dxa"/>
          </w:tcPr>
          <w:p w14:paraId="1ED291E2" w14:textId="77777777" w:rsidR="00E40CA1" w:rsidRDefault="00E40CA1" w:rsidP="00BC576A">
            <w:r w:rsidRPr="00E52AE8">
              <w:t xml:space="preserve">Gibson </w:t>
            </w:r>
            <w:r w:rsidRPr="00E52AE8">
              <w:rPr>
                <w:i/>
              </w:rPr>
              <w:t>et al.,</w:t>
            </w:r>
            <w:r w:rsidRPr="00E52AE8">
              <w:t xml:space="preserve"> 2006</w:t>
            </w:r>
          </w:p>
        </w:tc>
        <w:tc>
          <w:tcPr>
            <w:tcW w:w="1665" w:type="dxa"/>
          </w:tcPr>
          <w:p w14:paraId="0F334C4B" w14:textId="77777777" w:rsidR="00E40CA1" w:rsidRDefault="00E40CA1" w:rsidP="00BC576A">
            <w:r w:rsidRPr="00E52AE8">
              <w:t>2DE, nESI-MS/MS</w:t>
            </w:r>
          </w:p>
        </w:tc>
        <w:tc>
          <w:tcPr>
            <w:tcW w:w="2144" w:type="dxa"/>
          </w:tcPr>
          <w:p w14:paraId="3E028DC5" w14:textId="77777777" w:rsidR="00E40CA1" w:rsidRDefault="00E40CA1" w:rsidP="00BC576A">
            <w:r w:rsidRPr="00E52AE8">
              <w:t>Single-event knee joint inflammation, recurrent knee joint inflammation</w:t>
            </w:r>
          </w:p>
        </w:tc>
        <w:tc>
          <w:tcPr>
            <w:tcW w:w="2835" w:type="dxa"/>
          </w:tcPr>
          <w:p w14:paraId="0305A513" w14:textId="77777777" w:rsidR="00E40CA1" w:rsidRDefault="00E40CA1" w:rsidP="00BC576A">
            <w:r w:rsidRPr="00E52AE8">
              <w:t xml:space="preserve">Collagen X, fibrin beta-chain, and T-cell receptor alpha-region </w:t>
            </w:r>
          </w:p>
          <w:p w14:paraId="0A9A699A" w14:textId="77777777" w:rsidR="00E40CA1" w:rsidRDefault="00E40CA1" w:rsidP="00BC576A">
            <w:r w:rsidRPr="00E52AE8">
              <w:t>↑ recurrent group</w:t>
            </w:r>
          </w:p>
        </w:tc>
        <w:tc>
          <w:tcPr>
            <w:tcW w:w="941" w:type="dxa"/>
          </w:tcPr>
          <w:p w14:paraId="74DBAC7D" w14:textId="1E65247A" w:rsidR="00076C1E" w:rsidRDefault="00076C1E" w:rsidP="00076C1E">
            <w:pPr>
              <w:spacing w:line="480" w:lineRule="auto"/>
              <w:jc w:val="both"/>
              <w:rPr>
                <w:lang w:val="en-US"/>
              </w:rPr>
            </w:pPr>
            <w:r>
              <w:rPr>
                <w:lang w:val="en-US"/>
              </w:rPr>
              <w:fldChar w:fldCharType="begin">
                <w:fldData xml:space="preserve">PEVuZE5vdGU+PENpdGU+PEF1dGhvcj5HaWJzb248L0F1dGhvcj48WWVhcj4yMDA2PC9ZZWFyPjxS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E5ODgtOTU8L3BhZ2VzPjx2b2x1bWU+NTwvdm9sdW1lPjxudW1i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HaWJzb248L0F1dGhvcj48WWVhcj4yMDA2PC9ZZWFyPjxS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E5ODgtOTU8L3BhZ2VzPjx2b2x1bWU+NTwvdm9sdW1lPjxudW1i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Pr>
                <w:lang w:val="en-US"/>
              </w:rPr>
            </w:r>
            <w:r>
              <w:rPr>
                <w:lang w:val="en-US"/>
              </w:rPr>
              <w:fldChar w:fldCharType="separate"/>
            </w:r>
            <w:r w:rsidR="00B54D12">
              <w:rPr>
                <w:noProof/>
                <w:lang w:val="en-US"/>
              </w:rPr>
              <w:t>[160]</w:t>
            </w:r>
            <w:r>
              <w:rPr>
                <w:lang w:val="en-US"/>
              </w:rPr>
              <w:fldChar w:fldCharType="end"/>
            </w:r>
          </w:p>
          <w:p w14:paraId="60D1E60E" w14:textId="7C0E5F24" w:rsidR="00E40CA1" w:rsidRDefault="00E40CA1" w:rsidP="00BC576A"/>
        </w:tc>
      </w:tr>
      <w:tr w:rsidR="00E40CA1" w14:paraId="04E82C29" w14:textId="77777777" w:rsidTr="00E40CA1">
        <w:tc>
          <w:tcPr>
            <w:tcW w:w="1431" w:type="dxa"/>
          </w:tcPr>
          <w:p w14:paraId="3CD7DD40" w14:textId="77777777" w:rsidR="00E40CA1" w:rsidRDefault="00E40CA1" w:rsidP="00BC576A">
            <w:r w:rsidRPr="00E52AE8">
              <w:t xml:space="preserve">Agarwal </w:t>
            </w:r>
            <w:r w:rsidRPr="00E52AE8">
              <w:rPr>
                <w:i/>
              </w:rPr>
              <w:t>et al.,</w:t>
            </w:r>
            <w:r w:rsidRPr="00E52AE8">
              <w:t xml:space="preserve"> 2008</w:t>
            </w:r>
          </w:p>
        </w:tc>
        <w:tc>
          <w:tcPr>
            <w:tcW w:w="1665" w:type="dxa"/>
          </w:tcPr>
          <w:p w14:paraId="404FB3CC" w14:textId="77777777" w:rsidR="00E40CA1" w:rsidRDefault="00E40CA1" w:rsidP="00BC576A">
            <w:r w:rsidRPr="00E52AE8">
              <w:t>ELISA</w:t>
            </w:r>
          </w:p>
        </w:tc>
        <w:tc>
          <w:tcPr>
            <w:tcW w:w="2144" w:type="dxa"/>
          </w:tcPr>
          <w:p w14:paraId="4CB160E4" w14:textId="77777777" w:rsidR="00E40CA1" w:rsidRDefault="00E40CA1" w:rsidP="00BC576A">
            <w:r>
              <w:t>P</w:t>
            </w:r>
            <w:r w:rsidRPr="00E52AE8">
              <w:t>olyarticular JIA, RA, OA</w:t>
            </w:r>
            <w:r>
              <w:t>,</w:t>
            </w:r>
            <w:r w:rsidRPr="00E52AE8">
              <w:t xml:space="preserve"> ERA</w:t>
            </w:r>
          </w:p>
        </w:tc>
        <w:tc>
          <w:tcPr>
            <w:tcW w:w="2835" w:type="dxa"/>
          </w:tcPr>
          <w:p w14:paraId="4BDEE51E" w14:textId="77777777" w:rsidR="00E40CA1" w:rsidRDefault="00E40CA1" w:rsidP="00BC576A">
            <w:r w:rsidRPr="00E52AE8">
              <w:t xml:space="preserve">IL-17 </w:t>
            </w:r>
          </w:p>
          <w:p w14:paraId="41088504" w14:textId="77777777" w:rsidR="00E40CA1" w:rsidRDefault="00E40CA1" w:rsidP="00BC576A">
            <w:r w:rsidRPr="00E52AE8">
              <w:t>↑ polyarticular JIA</w:t>
            </w:r>
          </w:p>
        </w:tc>
        <w:tc>
          <w:tcPr>
            <w:tcW w:w="941" w:type="dxa"/>
          </w:tcPr>
          <w:p w14:paraId="7EE3D17A" w14:textId="2551E1B1" w:rsidR="00E40CA1" w:rsidRDefault="00E06684" w:rsidP="00B54D12">
            <w:r>
              <w:rPr>
                <w:lang w:val="en-US"/>
              </w:rPr>
              <w:fldChar w:fldCharType="begin">
                <w:fldData xml:space="preserve">PEVuZE5vdGU+PENpdGU+PEF1dGhvcj5BZ2Fyd2FsPC9BdXRob3I+PFllYXI+MjAwODwvWWVhcj48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NTE1LTk8L3BhZ2VzPjx2b2x1bWU+MzU8L3ZvbHVtZT48bnVt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BZ2Fyd2FsPC9BdXRob3I+PFllYXI+MjAwODwvWWVhcj48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NTE1LTk8L3BhZ2VzPjx2b2x1bWU+MzU8L3ZvbHVtZT48bnVt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Pr>
                <w:lang w:val="en-US"/>
              </w:rPr>
            </w:r>
            <w:r>
              <w:rPr>
                <w:lang w:val="en-US"/>
              </w:rPr>
              <w:fldChar w:fldCharType="separate"/>
            </w:r>
            <w:r w:rsidR="00B54D12">
              <w:rPr>
                <w:noProof/>
                <w:lang w:val="en-US"/>
              </w:rPr>
              <w:t>[161]</w:t>
            </w:r>
            <w:r>
              <w:rPr>
                <w:lang w:val="en-US"/>
              </w:rPr>
              <w:fldChar w:fldCharType="end"/>
            </w:r>
          </w:p>
        </w:tc>
      </w:tr>
      <w:tr w:rsidR="00E40CA1" w14:paraId="7202FC51" w14:textId="77777777" w:rsidTr="00E40CA1">
        <w:tc>
          <w:tcPr>
            <w:tcW w:w="1431" w:type="dxa"/>
          </w:tcPr>
          <w:p w14:paraId="59F2D7AA" w14:textId="77777777" w:rsidR="00E40CA1" w:rsidRDefault="00E40CA1" w:rsidP="00BC576A">
            <w:r w:rsidRPr="00E52AE8">
              <w:t xml:space="preserve">Gibson </w:t>
            </w:r>
            <w:r w:rsidRPr="00E52AE8">
              <w:rPr>
                <w:i/>
              </w:rPr>
              <w:t>et al.,</w:t>
            </w:r>
            <w:r w:rsidRPr="00E52AE8">
              <w:t xml:space="preserve"> 2009</w:t>
            </w:r>
          </w:p>
        </w:tc>
        <w:tc>
          <w:tcPr>
            <w:tcW w:w="1665" w:type="dxa"/>
          </w:tcPr>
          <w:p w14:paraId="54488C7E" w14:textId="7283AB9C" w:rsidR="00E40CA1" w:rsidRDefault="00E40CA1" w:rsidP="00E40CA1">
            <w:r w:rsidRPr="00E52AE8">
              <w:t>2DE , MAL</w:t>
            </w:r>
            <w:r>
              <w:t>DI-TOF, Western immunoblotting</w:t>
            </w:r>
          </w:p>
        </w:tc>
        <w:tc>
          <w:tcPr>
            <w:tcW w:w="2144" w:type="dxa"/>
          </w:tcPr>
          <w:p w14:paraId="7E42A1A6" w14:textId="77777777" w:rsidR="00E40CA1" w:rsidRDefault="00E40CA1" w:rsidP="00BC576A">
            <w:r w:rsidRPr="00E52AE8">
              <w:t>Oligoarticular, extended oligoarticular, polyarticular JIA</w:t>
            </w:r>
          </w:p>
          <w:p w14:paraId="5D406260" w14:textId="77777777" w:rsidR="00E40CA1" w:rsidRPr="00E52AE8" w:rsidRDefault="00E40CA1" w:rsidP="00BC576A">
            <w:pPr>
              <w:jc w:val="center"/>
            </w:pPr>
          </w:p>
        </w:tc>
        <w:tc>
          <w:tcPr>
            <w:tcW w:w="2835" w:type="dxa"/>
          </w:tcPr>
          <w:p w14:paraId="0A0AED7F" w14:textId="77777777" w:rsidR="00E40CA1" w:rsidRDefault="00E40CA1" w:rsidP="00BC576A">
            <w:r w:rsidRPr="00E52AE8">
              <w:t>40 proteins differentiated between groups</w:t>
            </w:r>
          </w:p>
        </w:tc>
        <w:tc>
          <w:tcPr>
            <w:tcW w:w="941" w:type="dxa"/>
          </w:tcPr>
          <w:p w14:paraId="6045D4D6" w14:textId="74C3F8EA" w:rsidR="00E40CA1" w:rsidRDefault="00E06684" w:rsidP="00B54D12">
            <w:r>
              <w:rPr>
                <w:lang w:val="en-US"/>
              </w:rPr>
              <w:fldChar w:fldCharType="begin"/>
            </w:r>
            <w:r w:rsidR="00B54D12">
              <w:rPr>
                <w:lang w:val="en-US"/>
              </w:rPr>
              <w:instrText xml:space="preserve"> ADDIN EN.CITE &lt;EndNote&gt;&lt;Cite&gt;&lt;Author&gt;Gibson&lt;/Author&gt;&lt;Year&gt;2009&lt;/Year&gt;&lt;RecNum&gt;807&lt;/RecNum&gt;&lt;DisplayText&gt;[162]&lt;/DisplayText&gt;&lt;record&gt;&lt;rec-number&gt;807&lt;/rec-number&gt;&lt;foreign-keys&gt;&lt;key app="EN" db-id="xxd2pawa49tr59ess5zvesa9e5efrfp55s5t" timestamp="1542011469"&gt;807&lt;/key&gt;&lt;/foreign-keys&gt;&lt;ref-type name="Journal Article"&gt;17&lt;/ref-type&gt;&lt;contributors&gt;&lt;authors&gt;&lt;author&gt;Gibson, David S.&lt;/author&gt;&lt;author&gt;Finnegan, Sorcha&lt;/author&gt;&lt;author&gt;Jordan, Grant&lt;/author&gt;&lt;author&gt;Scaife, Caitriona&lt;/author&gt;&lt;author&gt;Brockbank, Simon&lt;/author&gt;&lt;author&gt;Curry, Jim&lt;/author&gt;&lt;author&gt;McAllister, Catherine&lt;/author&gt;&lt;author&gt;Pennington, Stephen&lt;/author&gt;&lt;author&gt;Dunn, Michael&lt;/author&gt;&lt;author&gt;Rooney, Madeleine E.&lt;/author&gt;&lt;/authors&gt;&lt;/contributors&gt;&lt;titles&gt;&lt;title&gt;Stratification and Monitoring of Juvenile Idiopathic Arthritis Patients by Synovial Proteome Analysis&lt;/title&gt;&lt;secondary-title&gt;Journal of Proteome Research&lt;/secondary-title&gt;&lt;/titles&gt;&lt;periodical&gt;&lt;full-title&gt;J Proteome Res&lt;/full-title&gt;&lt;abbr-1&gt;Journal of proteome research&lt;/abbr-1&gt;&lt;/periodical&gt;&lt;pages&gt;5601-5609&lt;/pages&gt;&lt;volume&gt;8&lt;/volume&gt;&lt;keywords&gt;&lt;keyword&gt;Juvenile&lt;/keyword&gt;&lt;keyword&gt;arthritis&lt;/keyword&gt;&lt;keyword&gt;inflammation&lt;/keyword&gt;&lt;keyword&gt;proteomics&lt;/keyword&gt;&lt;keyword&gt;synovial&lt;/keyword&gt;&lt;/keywords&gt;&lt;dates&gt;&lt;year&gt;2009&lt;/year&gt;&lt;/dates&gt;&lt;publisher&gt; American Chemical Society&lt;/publisher&gt;&lt;urls&gt;&lt;/urls&gt;&lt;electronic-resource-num&gt;10.1021/pr900680w&lt;/electronic-resource-num&gt;&lt;/record&gt;&lt;/Cite&gt;&lt;/EndNote&gt;</w:instrText>
            </w:r>
            <w:r>
              <w:rPr>
                <w:lang w:val="en-US"/>
              </w:rPr>
              <w:fldChar w:fldCharType="separate"/>
            </w:r>
            <w:r w:rsidR="00B54D12">
              <w:rPr>
                <w:noProof/>
                <w:lang w:val="en-US"/>
              </w:rPr>
              <w:t>[162]</w:t>
            </w:r>
            <w:r>
              <w:rPr>
                <w:lang w:val="en-US"/>
              </w:rPr>
              <w:fldChar w:fldCharType="end"/>
            </w:r>
          </w:p>
        </w:tc>
      </w:tr>
      <w:tr w:rsidR="00E40CA1" w14:paraId="24482813" w14:textId="77777777" w:rsidTr="00E40CA1">
        <w:tc>
          <w:tcPr>
            <w:tcW w:w="1431" w:type="dxa"/>
          </w:tcPr>
          <w:p w14:paraId="7796A2D0" w14:textId="77777777" w:rsidR="00E40CA1" w:rsidRDefault="00E40CA1" w:rsidP="00BC576A">
            <w:r w:rsidRPr="00E52AE8">
              <w:t xml:space="preserve">Rosenkranz </w:t>
            </w:r>
            <w:r w:rsidRPr="00E52AE8">
              <w:rPr>
                <w:i/>
              </w:rPr>
              <w:t>et al.,</w:t>
            </w:r>
            <w:r w:rsidRPr="00E52AE8">
              <w:t xml:space="preserve"> 2010</w:t>
            </w:r>
          </w:p>
        </w:tc>
        <w:tc>
          <w:tcPr>
            <w:tcW w:w="1665" w:type="dxa"/>
          </w:tcPr>
          <w:p w14:paraId="68F0FB46" w14:textId="77777777" w:rsidR="00E40CA1" w:rsidRDefault="00E40CA1" w:rsidP="00BC576A">
            <w:r w:rsidRPr="00E52AE8">
              <w:t>2DE, MALDI-TOF-MS, Q-TOF-MS</w:t>
            </w:r>
          </w:p>
        </w:tc>
        <w:tc>
          <w:tcPr>
            <w:tcW w:w="2144" w:type="dxa"/>
          </w:tcPr>
          <w:p w14:paraId="7FE4940D" w14:textId="77777777" w:rsidR="00E40CA1" w:rsidRDefault="00E40CA1" w:rsidP="00BC576A">
            <w:r w:rsidRPr="00E52AE8">
              <w:t>Oligoarticular, polyarticular and systemic JIA</w:t>
            </w:r>
          </w:p>
        </w:tc>
        <w:tc>
          <w:tcPr>
            <w:tcW w:w="2835" w:type="dxa"/>
          </w:tcPr>
          <w:p w14:paraId="7F10BEF0" w14:textId="7C3E8881" w:rsidR="00E40CA1" w:rsidRDefault="00E40CA1" w:rsidP="00BC576A">
            <w:r w:rsidRPr="00E52AE8">
              <w:t>24 proteins differentiated between JIA subtypes</w:t>
            </w:r>
          </w:p>
        </w:tc>
        <w:tc>
          <w:tcPr>
            <w:tcW w:w="941" w:type="dxa"/>
          </w:tcPr>
          <w:p w14:paraId="407A0615" w14:textId="0D6F8AE4" w:rsidR="00E40CA1" w:rsidRDefault="00E06684" w:rsidP="00B54D12">
            <w:r>
              <w:rPr>
                <w:lang w:val="en-US"/>
              </w:rPr>
              <w:fldChar w:fldCharType="begin">
                <w:fldData xml:space="preserve">PEVuZE5vdGU+PENpdGU+PEF1dGhvcj5Sb3NlbmtyYW56PC9BdXRob3I+PFllYXI+MjAxMDwvWWVh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ODEzLTIzPC9wYWdlcz48dm9sdW1lPjYyPC92b2x1bWU+PG51bWJl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Sb3NlbmtyYW56PC9BdXRob3I+PFllYXI+MjAxMDwvWWVh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ODEzLTIzPC9wYWdlcz48dm9sdW1lPjYyPC92b2x1bWU+PG51bWJl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Pr>
                <w:lang w:val="en-US"/>
              </w:rPr>
            </w:r>
            <w:r>
              <w:rPr>
                <w:lang w:val="en-US"/>
              </w:rPr>
              <w:fldChar w:fldCharType="separate"/>
            </w:r>
            <w:r w:rsidR="00B54D12">
              <w:rPr>
                <w:noProof/>
                <w:lang w:val="en-US"/>
              </w:rPr>
              <w:t>[163]</w:t>
            </w:r>
            <w:r>
              <w:rPr>
                <w:lang w:val="en-US"/>
              </w:rPr>
              <w:fldChar w:fldCharType="end"/>
            </w:r>
          </w:p>
        </w:tc>
      </w:tr>
      <w:tr w:rsidR="00E40CA1" w14:paraId="009F3E0D" w14:textId="77777777" w:rsidTr="00E40CA1">
        <w:tc>
          <w:tcPr>
            <w:tcW w:w="1431" w:type="dxa"/>
          </w:tcPr>
          <w:p w14:paraId="7F362F93" w14:textId="77777777" w:rsidR="00E40CA1" w:rsidRDefault="00E40CA1" w:rsidP="00BC576A">
            <w:r w:rsidRPr="00E52AE8">
              <w:t xml:space="preserve">Gibson </w:t>
            </w:r>
            <w:r w:rsidRPr="00E52AE8">
              <w:rPr>
                <w:i/>
              </w:rPr>
              <w:t>et al.,</w:t>
            </w:r>
            <w:r w:rsidRPr="00E52AE8">
              <w:t xml:space="preserve"> 2012</w:t>
            </w:r>
          </w:p>
        </w:tc>
        <w:tc>
          <w:tcPr>
            <w:tcW w:w="1665" w:type="dxa"/>
          </w:tcPr>
          <w:p w14:paraId="5CCC0FF7" w14:textId="0607AEAF" w:rsidR="00E40CA1" w:rsidRDefault="00E40CA1" w:rsidP="00BC576A">
            <w:r w:rsidRPr="00E52AE8">
              <w:t>2DE, MALDI-TOF/TOF, ELISA</w:t>
            </w:r>
          </w:p>
        </w:tc>
        <w:tc>
          <w:tcPr>
            <w:tcW w:w="2144" w:type="dxa"/>
          </w:tcPr>
          <w:p w14:paraId="1B8D506C" w14:textId="77777777" w:rsidR="00E40CA1" w:rsidRDefault="00E40CA1" w:rsidP="00BC576A">
            <w:r w:rsidRPr="00E52AE8">
              <w:t>Oligoarticular, extended oligoarticular, polyarticular JIA, psoriatic arthritis, ERA</w:t>
            </w:r>
          </w:p>
        </w:tc>
        <w:tc>
          <w:tcPr>
            <w:tcW w:w="2835" w:type="dxa"/>
          </w:tcPr>
          <w:p w14:paraId="175302F9" w14:textId="77777777" w:rsidR="00E40CA1" w:rsidRDefault="00E40CA1" w:rsidP="00BC576A">
            <w:r w:rsidRPr="00E52AE8">
              <w:t>Truncated isoform of vitamin D binding protein ↓ oligoarticular JIA</w:t>
            </w:r>
          </w:p>
        </w:tc>
        <w:tc>
          <w:tcPr>
            <w:tcW w:w="941" w:type="dxa"/>
          </w:tcPr>
          <w:p w14:paraId="66A5C5B9" w14:textId="72D65881" w:rsidR="00E40CA1" w:rsidRDefault="00E06684" w:rsidP="00B54D12">
            <w:r>
              <w:rPr>
                <w:lang w:val="en-US"/>
              </w:rPr>
              <w:fldChar w:fldCharType="begin">
                <w:fldData xml:space="preserve">PEVuZE5vdGU+PENpdGU+PEF1dGhvcj5HaWJzb248L0F1dGhvcj48WWVhcj4yMDEyPC9ZZWFyPjxS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NTQ3OS05MjwvcGFnZXM+PHZvbHVtZT43NTwvdm9sdW1lPjxudW1i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HaWJzb248L0F1dGhvcj48WWVhcj4yMDEyPC9ZZWFyPjxS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NTQ3OS05MjwvcGFnZXM+PHZvbHVtZT43NTwvdm9sdW1lPjxudW1i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Pr>
                <w:lang w:val="en-US"/>
              </w:rPr>
            </w:r>
            <w:r>
              <w:rPr>
                <w:lang w:val="en-US"/>
              </w:rPr>
              <w:fldChar w:fldCharType="separate"/>
            </w:r>
            <w:r w:rsidR="00B54D12">
              <w:rPr>
                <w:noProof/>
                <w:lang w:val="en-US"/>
              </w:rPr>
              <w:t>[164]</w:t>
            </w:r>
            <w:r>
              <w:rPr>
                <w:lang w:val="en-US"/>
              </w:rPr>
              <w:fldChar w:fldCharType="end"/>
            </w:r>
          </w:p>
        </w:tc>
      </w:tr>
      <w:tr w:rsidR="00E40CA1" w14:paraId="321372FC" w14:textId="77777777" w:rsidTr="00E40CA1">
        <w:tc>
          <w:tcPr>
            <w:tcW w:w="1431" w:type="dxa"/>
          </w:tcPr>
          <w:p w14:paraId="781C2527" w14:textId="77777777" w:rsidR="00E40CA1" w:rsidRDefault="00E40CA1" w:rsidP="00BC576A">
            <w:r w:rsidRPr="00E52AE8">
              <w:t xml:space="preserve">Brescia </w:t>
            </w:r>
            <w:r w:rsidRPr="00E52AE8">
              <w:rPr>
                <w:i/>
              </w:rPr>
              <w:t>et al.,</w:t>
            </w:r>
            <w:r w:rsidRPr="00E52AE8">
              <w:t xml:space="preserve"> 2017</w:t>
            </w:r>
          </w:p>
        </w:tc>
        <w:tc>
          <w:tcPr>
            <w:tcW w:w="1665" w:type="dxa"/>
          </w:tcPr>
          <w:p w14:paraId="6ACA3E5B" w14:textId="77777777" w:rsidR="00E40CA1" w:rsidRDefault="00E40CA1" w:rsidP="00BC576A">
            <w:r w:rsidRPr="00E52AE8">
              <w:t>Antibody array, ELISA</w:t>
            </w:r>
          </w:p>
        </w:tc>
        <w:tc>
          <w:tcPr>
            <w:tcW w:w="2144" w:type="dxa"/>
          </w:tcPr>
          <w:p w14:paraId="6BC711BB" w14:textId="77777777" w:rsidR="00E40CA1" w:rsidRDefault="00E40CA1" w:rsidP="00BC576A">
            <w:r w:rsidRPr="00E52AE8">
              <w:t>Oligoarticular JIA, non-arthritic joints</w:t>
            </w:r>
          </w:p>
        </w:tc>
        <w:tc>
          <w:tcPr>
            <w:tcW w:w="2835" w:type="dxa"/>
          </w:tcPr>
          <w:p w14:paraId="4F0029B2" w14:textId="77777777" w:rsidR="00E40CA1" w:rsidRDefault="00E40CA1" w:rsidP="00BC576A">
            <w:r>
              <w:t>TNFα, sTNFR1, VEGF, IFNγ, IL1α</w:t>
            </w:r>
            <w:r w:rsidRPr="00E52AE8">
              <w:t xml:space="preserve">, IL1β, IL-6, IL-4 and IL-17 </w:t>
            </w:r>
          </w:p>
          <w:p w14:paraId="544C67C1" w14:textId="6FC51FC0" w:rsidR="00E40CA1" w:rsidRDefault="00E40CA1" w:rsidP="00BC576A">
            <w:r w:rsidRPr="00E52AE8">
              <w:t xml:space="preserve">↑ oligoarticular JIA. IL-10 </w:t>
            </w:r>
          </w:p>
          <w:p w14:paraId="12354C01" w14:textId="77777777" w:rsidR="00E40CA1" w:rsidRDefault="00E40CA1" w:rsidP="00BC576A">
            <w:r w:rsidRPr="00E52AE8">
              <w:lastRenderedPageBreak/>
              <w:t>↓ oligoarticular JIA</w:t>
            </w:r>
          </w:p>
        </w:tc>
        <w:tc>
          <w:tcPr>
            <w:tcW w:w="941" w:type="dxa"/>
          </w:tcPr>
          <w:p w14:paraId="76DF6800" w14:textId="481C2332" w:rsidR="00E06684" w:rsidRDefault="00E06684" w:rsidP="00E06684">
            <w:pPr>
              <w:spacing w:line="480" w:lineRule="auto"/>
              <w:jc w:val="both"/>
              <w:rPr>
                <w:lang w:val="en-US"/>
              </w:rPr>
            </w:pPr>
            <w:r>
              <w:rPr>
                <w:lang w:val="en-US"/>
              </w:rPr>
              <w:lastRenderedPageBreak/>
              <w:fldChar w:fldCharType="begin">
                <w:fldData xml:space="preserve">PEVuZE5vdGU+PENpdGU+PEF1dGhvcj5CcmVzY2lhPC9BdXRob3I+PFllYXI+MjAxNzwvWWVhcj48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CcmVzY2lhPC9BdXRob3I+PFllYXI+MjAxNzwvWWVhcj48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Pr>
                <w:lang w:val="en-US"/>
              </w:rPr>
            </w:r>
            <w:r>
              <w:rPr>
                <w:lang w:val="en-US"/>
              </w:rPr>
              <w:fldChar w:fldCharType="separate"/>
            </w:r>
            <w:r w:rsidR="00B54D12">
              <w:rPr>
                <w:noProof/>
                <w:lang w:val="en-US"/>
              </w:rPr>
              <w:t>[165]</w:t>
            </w:r>
            <w:r>
              <w:rPr>
                <w:lang w:val="en-US"/>
              </w:rPr>
              <w:fldChar w:fldCharType="end"/>
            </w:r>
          </w:p>
          <w:p w14:paraId="21B183A1" w14:textId="0109EE3F" w:rsidR="00E40CA1" w:rsidRDefault="00E40CA1" w:rsidP="00BC576A"/>
        </w:tc>
      </w:tr>
    </w:tbl>
    <w:p w14:paraId="1FB9FDA2" w14:textId="78600115" w:rsidR="00076C1E" w:rsidRDefault="008A7AE6" w:rsidP="008821D1">
      <w:pPr>
        <w:spacing w:line="480" w:lineRule="auto"/>
        <w:jc w:val="both"/>
        <w:rPr>
          <w:lang w:val="en-US"/>
        </w:rPr>
      </w:pPr>
      <w:r>
        <w:rPr>
          <w:rFonts w:cstheme="minorHAnsi"/>
        </w:rPr>
        <w:t xml:space="preserve">Abbreviations: 2DE </w:t>
      </w:r>
      <w:r w:rsidR="00BF4F9B">
        <w:rPr>
          <w:rFonts w:cstheme="minorHAnsi"/>
        </w:rPr>
        <w:t>-</w:t>
      </w:r>
      <w:r>
        <w:rPr>
          <w:rFonts w:cstheme="minorHAnsi"/>
        </w:rPr>
        <w:t xml:space="preserve"> 2D electrophoresis; nESI </w:t>
      </w:r>
      <w:r w:rsidR="00BF4F9B">
        <w:rPr>
          <w:rFonts w:cstheme="minorHAnsi"/>
        </w:rPr>
        <w:t>-</w:t>
      </w:r>
      <w:r>
        <w:rPr>
          <w:rFonts w:cstheme="minorHAnsi"/>
        </w:rPr>
        <w:t xml:space="preserve"> nano electrospray ionisation; MS </w:t>
      </w:r>
      <w:r w:rsidR="00BF4F9B">
        <w:rPr>
          <w:rFonts w:cstheme="minorHAnsi"/>
        </w:rPr>
        <w:t>-</w:t>
      </w:r>
      <w:r>
        <w:rPr>
          <w:rFonts w:cstheme="minorHAnsi"/>
        </w:rPr>
        <w:t xml:space="preserve"> mass spectrometry; OA </w:t>
      </w:r>
      <w:r w:rsidR="00BF4F9B">
        <w:rPr>
          <w:rFonts w:cstheme="minorHAnsi"/>
        </w:rPr>
        <w:t>-</w:t>
      </w:r>
      <w:r>
        <w:rPr>
          <w:rFonts w:cstheme="minorHAnsi"/>
        </w:rPr>
        <w:t xml:space="preserve"> osteoarthritis; RA </w:t>
      </w:r>
      <w:r w:rsidR="00BF4F9B">
        <w:rPr>
          <w:rFonts w:cstheme="minorHAnsi"/>
        </w:rPr>
        <w:t>-</w:t>
      </w:r>
      <w:r>
        <w:rPr>
          <w:rFonts w:cstheme="minorHAnsi"/>
        </w:rPr>
        <w:t xml:space="preserve"> rheumatoid arthritis;</w:t>
      </w:r>
      <w:r w:rsidRPr="008A7AE6">
        <w:t xml:space="preserve"> </w:t>
      </w:r>
      <w:r>
        <w:t xml:space="preserve">JIA </w:t>
      </w:r>
      <w:r w:rsidR="00BF4F9B">
        <w:t>-</w:t>
      </w:r>
      <w:r>
        <w:t xml:space="preserve"> j</w:t>
      </w:r>
      <w:r>
        <w:rPr>
          <w:rFonts w:cstheme="minorHAnsi"/>
        </w:rPr>
        <w:t>uvenile i</w:t>
      </w:r>
      <w:r w:rsidRPr="008A7AE6">
        <w:rPr>
          <w:rFonts w:cstheme="minorHAnsi"/>
        </w:rPr>
        <w:t xml:space="preserve">diopathic </w:t>
      </w:r>
      <w:r>
        <w:rPr>
          <w:rFonts w:cstheme="minorHAnsi"/>
        </w:rPr>
        <w:t>a</w:t>
      </w:r>
      <w:r w:rsidRPr="008A7AE6">
        <w:rPr>
          <w:rFonts w:cstheme="minorHAnsi"/>
        </w:rPr>
        <w:t>rthritis</w:t>
      </w:r>
      <w:r>
        <w:rPr>
          <w:rFonts w:cstheme="minorHAnsi"/>
        </w:rPr>
        <w:t xml:space="preserve">; ERA - MALDI - </w:t>
      </w:r>
      <w:r w:rsidRPr="00CC3646">
        <w:rPr>
          <w:rFonts w:cstheme="minorHAnsi"/>
        </w:rPr>
        <w:t>matrix-assisted laser desorption/ionization</w:t>
      </w:r>
      <w:r>
        <w:rPr>
          <w:rFonts w:cstheme="minorHAnsi"/>
        </w:rPr>
        <w:t xml:space="preserve">; TOF </w:t>
      </w:r>
      <w:r w:rsidR="00BF4F9B">
        <w:rPr>
          <w:rFonts w:cstheme="minorHAnsi"/>
        </w:rPr>
        <w:t>-</w:t>
      </w:r>
      <w:r>
        <w:rPr>
          <w:rFonts w:cstheme="minorHAnsi"/>
        </w:rPr>
        <w:t xml:space="preserve"> time of flight;</w:t>
      </w:r>
      <w:r w:rsidR="009F4E3E">
        <w:rPr>
          <w:rFonts w:cstheme="minorHAnsi"/>
        </w:rPr>
        <w:t xml:space="preserve"> ERA </w:t>
      </w:r>
      <w:r w:rsidR="00BF4F9B">
        <w:rPr>
          <w:rFonts w:cstheme="minorHAnsi"/>
        </w:rPr>
        <w:t>-</w:t>
      </w:r>
      <w:r w:rsidR="009F4E3E">
        <w:rPr>
          <w:rFonts w:cstheme="minorHAnsi"/>
        </w:rPr>
        <w:t xml:space="preserve"> </w:t>
      </w:r>
      <w:r w:rsidR="009F4E3E">
        <w:rPr>
          <w:color w:val="000000"/>
          <w:shd w:val="clear" w:color="auto" w:fill="FFFFFF"/>
        </w:rPr>
        <w:t>enthesitis related arthritis</w:t>
      </w:r>
      <w:r>
        <w:rPr>
          <w:rFonts w:cstheme="minorHAnsi"/>
        </w:rPr>
        <w:t>.</w:t>
      </w:r>
    </w:p>
    <w:p w14:paraId="3AF8BABB" w14:textId="4AAB3BF6" w:rsidR="00F46F5A" w:rsidRPr="0067089D" w:rsidRDefault="00F46F5A" w:rsidP="008821D1">
      <w:pPr>
        <w:spacing w:line="480" w:lineRule="auto"/>
        <w:jc w:val="both"/>
        <w:rPr>
          <w:lang w:val="en-US"/>
        </w:rPr>
      </w:pPr>
      <w:r w:rsidRPr="0067089D">
        <w:rPr>
          <w:lang w:val="en-US"/>
        </w:rPr>
        <w:t xml:space="preserve">Gibson </w:t>
      </w:r>
      <w:r w:rsidRPr="00291D77">
        <w:rPr>
          <w:i/>
          <w:lang w:val="en-US"/>
        </w:rPr>
        <w:t>et al.</w:t>
      </w:r>
      <w:r w:rsidRPr="0067089D">
        <w:rPr>
          <w:lang w:val="en-US"/>
        </w:rPr>
        <w:t xml:space="preserve"> used 2DE method </w:t>
      </w:r>
      <w:r w:rsidR="00BD524D">
        <w:rPr>
          <w:lang w:val="en-US"/>
        </w:rPr>
        <w:t xml:space="preserve">to identify </w:t>
      </w:r>
      <w:r w:rsidRPr="0067089D">
        <w:rPr>
          <w:lang w:val="en-US"/>
        </w:rPr>
        <w:t>differentially abundant proteins in SF of JIA patients with recurrent joint inflammation, these proteins were compared to SF of single-event joint inflammation</w:t>
      </w:r>
      <w:r w:rsidR="00C31978" w:rsidRPr="0067089D">
        <w:rPr>
          <w:lang w:val="en-US"/>
        </w:rPr>
        <w:t xml:space="preserve"> </w:t>
      </w:r>
      <w:r w:rsidR="00C31978" w:rsidRPr="0067089D">
        <w:rPr>
          <w:lang w:val="en-US"/>
        </w:rPr>
        <w:fldChar w:fldCharType="begin">
          <w:fldData xml:space="preserve">PEVuZE5vdGU+PENpdGU+PEF1dGhvcj5HaWJzb248L0F1dGhvcj48WWVhcj4yMDA2PC9ZZWFyPjxS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E5ODgtOTU8L3BhZ2VzPjx2b2x1bWU+NTwvdm9sdW1lPjxudW1i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HaWJzb248L0F1dGhvcj48WWVhcj4yMDA2PC9ZZWFyPjxS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sidR="00C31978" w:rsidRPr="0067089D">
        <w:rPr>
          <w:lang w:val="en-US"/>
        </w:rPr>
      </w:r>
      <w:r w:rsidR="00C31978" w:rsidRPr="0067089D">
        <w:rPr>
          <w:lang w:val="en-US"/>
        </w:rPr>
        <w:fldChar w:fldCharType="separate"/>
      </w:r>
      <w:r w:rsidR="00B54D12">
        <w:rPr>
          <w:noProof/>
          <w:lang w:val="en-US"/>
        </w:rPr>
        <w:t>[160]</w:t>
      </w:r>
      <w:r w:rsidR="00C31978" w:rsidRPr="0067089D">
        <w:rPr>
          <w:lang w:val="en-US"/>
        </w:rPr>
        <w:fldChar w:fldCharType="end"/>
      </w:r>
      <w:r w:rsidRPr="0067089D">
        <w:rPr>
          <w:lang w:val="en-US"/>
        </w:rPr>
        <w:t>. Six protein spots were differentially abundant in the recurrent joint inflammation group and were identified with nESI-MS/MS as fibrin, fibrinogen, haptoglobin-1 and 2, T-cell receptor type C alpha region (TRAC) and Collagen X (COL10). Furthermore, TRAC and COL10 were identified in the SF of JIA patients with recurrent joint inflammation over time. The authors employed the same approach using MALDI-TOF/TOF to identify differentially abundant proteins between oligoarticular, extended oligoarticular and polyarticular JIA. Among the proteins that were significant</w:t>
      </w:r>
      <w:r w:rsidR="00BD524D">
        <w:rPr>
          <w:lang w:val="en-US"/>
        </w:rPr>
        <w:t>ly differed between subtypes were six albumin isoforms</w:t>
      </w:r>
      <w:r w:rsidRPr="0067089D">
        <w:rPr>
          <w:lang w:val="en-US"/>
        </w:rPr>
        <w:t xml:space="preserve"> </w:t>
      </w:r>
      <w:r w:rsidR="00C31978" w:rsidRPr="0067089D">
        <w:rPr>
          <w:lang w:val="en-US"/>
        </w:rPr>
        <w:fldChar w:fldCharType="begin">
          <w:fldData xml:space="preserve">PEVuZE5vdGU+PENpdGU+PEF1dGhvcj5HaWJzb248L0F1dGhvcj48WWVhcj4yMDA5PC9ZZWFyPjxS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U2MDEtOTwvcGFnZXM+PHZvbHVtZT44PC92b2x1bWU+PG51bWJlcj4xMjwvbnVtYmVyPjxl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</w:fldData>
        </w:fldChar>
      </w:r>
      <w:r w:rsidR="003B2CB6">
        <w:rPr>
          <w:lang w:val="en-US"/>
        </w:rPr>
        <w:instrText xml:space="preserve"> ADDIN EN.CITE </w:instrText>
      </w:r>
      <w:r w:rsidR="003B2CB6">
        <w:rPr>
          <w:lang w:val="en-US"/>
        </w:rPr>
        <w:fldChar w:fldCharType="begin">
          <w:fldData xml:space="preserve">PEVuZE5vdGU+PENpdGU+PEF1dGhvcj5HaWJzb248L0F1dGhvcj48WWVhcj4yMDA5PC9ZZWFyPjxS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U2MDEtOTwvcGFnZXM+PHZvbHVtZT44PC92b2x1bWU+PG51bWJlcj4xMjwvbnVtYmVyPjxl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</w:fldData>
        </w:fldChar>
      </w:r>
      <w:r w:rsidR="003B2CB6">
        <w:rPr>
          <w:lang w:val="en-US"/>
        </w:rPr>
        <w:instrText xml:space="preserve"> ADDIN EN.CITE.DATA </w:instrText>
      </w:r>
      <w:r w:rsidR="003B2CB6">
        <w:rPr>
          <w:lang w:val="en-US"/>
        </w:rPr>
      </w:r>
      <w:r w:rsidR="003B2CB6">
        <w:rPr>
          <w:lang w:val="en-US"/>
        </w:rPr>
        <w:fldChar w:fldCharType="end"/>
      </w:r>
      <w:r w:rsidR="00C31978" w:rsidRPr="0067089D">
        <w:rPr>
          <w:lang w:val="en-US"/>
        </w:rPr>
      </w:r>
      <w:r w:rsidR="00C31978" w:rsidRPr="0067089D">
        <w:rPr>
          <w:lang w:val="en-US"/>
        </w:rPr>
        <w:fldChar w:fldCharType="separate"/>
      </w:r>
      <w:r w:rsidR="003B2CB6">
        <w:rPr>
          <w:noProof/>
          <w:lang w:val="en-US"/>
        </w:rPr>
        <w:t>[5]</w:t>
      </w:r>
      <w:r w:rsidR="00C31978" w:rsidRPr="0067089D">
        <w:rPr>
          <w:lang w:val="en-US"/>
        </w:rPr>
        <w:fldChar w:fldCharType="end"/>
      </w:r>
      <w:r w:rsidRPr="0067089D">
        <w:rPr>
          <w:lang w:val="en-US"/>
        </w:rPr>
        <w:t>. Moreover, they have conducted a similar approach to the larger group of JIA patients, where a truncated form of the vitamin D binding protein was significantly decreased in the extended oligoarticular JIA group</w:t>
      </w:r>
      <w:r w:rsidR="00C31978" w:rsidRPr="0067089D">
        <w:rPr>
          <w:lang w:val="en-US"/>
        </w:rPr>
        <w:t xml:space="preserve"> </w:t>
      </w:r>
      <w:r w:rsidR="00C31978" w:rsidRPr="0067089D">
        <w:rPr>
          <w:lang w:val="en-US"/>
        </w:rPr>
        <w:fldChar w:fldCharType="begin">
          <w:fldData xml:space="preserve">PEVuZE5vdGU+PENpdGU+PEF1dGhvcj5HaWJzb248L0F1dGhvcj48WWVhcj4yMDEyPC9ZZWFyPjxS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NTQ3OS05MjwvcGFnZXM+PHZvbHVtZT43NTwvdm9sdW1lPjxudW1i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HaWJzb248L0F1dGhvcj48WWVhcj4yMDEyPC9ZZWFyPjxS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sidR="00C31978" w:rsidRPr="0067089D">
        <w:rPr>
          <w:lang w:val="en-US"/>
        </w:rPr>
      </w:r>
      <w:r w:rsidR="00C31978" w:rsidRPr="0067089D">
        <w:rPr>
          <w:lang w:val="en-US"/>
        </w:rPr>
        <w:fldChar w:fldCharType="separate"/>
      </w:r>
      <w:r w:rsidR="00B54D12">
        <w:rPr>
          <w:noProof/>
          <w:lang w:val="en-US"/>
        </w:rPr>
        <w:t>[164]</w:t>
      </w:r>
      <w:r w:rsidR="00C31978" w:rsidRPr="0067089D">
        <w:rPr>
          <w:lang w:val="en-US"/>
        </w:rPr>
        <w:fldChar w:fldCharType="end"/>
      </w:r>
      <w:r w:rsidRPr="0067089D">
        <w:rPr>
          <w:lang w:val="en-US"/>
        </w:rPr>
        <w:t>. Similarly, Rosenkranz et al. demonstrated that JIA subtypes can be differentiated on the SF proteome level. Proteins derived from SF of JIA patients and non-inflammatory disease controls were a</w:t>
      </w:r>
      <w:r w:rsidR="00BD524D">
        <w:rPr>
          <w:lang w:val="en-US"/>
        </w:rPr>
        <w:t xml:space="preserve">nalysed using 2DE </w:t>
      </w:r>
      <w:r w:rsidR="00171280">
        <w:rPr>
          <w:lang w:val="en-US"/>
        </w:rPr>
        <w:t xml:space="preserve">and </w:t>
      </w:r>
      <w:r w:rsidR="00171280" w:rsidRPr="0067089D">
        <w:rPr>
          <w:lang w:val="en-US"/>
        </w:rPr>
        <w:t>differentially</w:t>
      </w:r>
      <w:r w:rsidRPr="0067089D">
        <w:rPr>
          <w:lang w:val="en-US"/>
        </w:rPr>
        <w:t xml:space="preserve"> abundant protein spots subsequently identified by MALDI-TOF/MS or Q-TOF/MS</w:t>
      </w:r>
      <w:r w:rsidR="00C31978" w:rsidRPr="0067089D">
        <w:rPr>
          <w:lang w:val="en-US"/>
        </w:rPr>
        <w:t xml:space="preserve"> </w:t>
      </w:r>
      <w:r w:rsidR="00C31978" w:rsidRPr="0067089D">
        <w:rPr>
          <w:lang w:val="en-US"/>
        </w:rPr>
        <w:fldChar w:fldCharType="begin">
          <w:fldData xml:space="preserve">PEVuZE5vdGU+PENpdGU+PEF1dGhvcj5Sb3NlbmtyYW56PC9BdXRob3I+PFllYXI+MjAxMDwvWWVh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ODEzLTIzPC9wYWdlcz48dm9sdW1lPjYyPC92b2x1bWU+PG51bWJl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Sb3NlbmtyYW56PC9BdXRob3I+PFllYXI+MjAxMDwvWWVh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ODEzLTIzPC9wYWdlcz48dm9sdW1lPjYyPC92b2x1bWU+PG51bWJl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sidR="00C31978" w:rsidRPr="0067089D">
        <w:rPr>
          <w:lang w:val="en-US"/>
        </w:rPr>
      </w:r>
      <w:r w:rsidR="00C31978" w:rsidRPr="0067089D">
        <w:rPr>
          <w:lang w:val="en-US"/>
        </w:rPr>
        <w:fldChar w:fldCharType="separate"/>
      </w:r>
      <w:r w:rsidR="00B54D12">
        <w:rPr>
          <w:noProof/>
          <w:lang w:val="en-US"/>
        </w:rPr>
        <w:t>[163]</w:t>
      </w:r>
      <w:r w:rsidR="00C31978" w:rsidRPr="0067089D">
        <w:rPr>
          <w:lang w:val="en-US"/>
        </w:rPr>
        <w:fldChar w:fldCharType="end"/>
      </w:r>
      <w:r w:rsidRPr="0067089D">
        <w:rPr>
          <w:lang w:val="en-US"/>
        </w:rPr>
        <w:t xml:space="preserve">. Noticeably 24 proteins were identified as differentially abundant between JIA subtypes. Given the low sensitivity of 2D gels towards low abundant proteins, it can be assumed that only proteins of high abundance were identified in these studies. </w:t>
      </w:r>
    </w:p>
    <w:p w14:paraId="73205AC4" w14:textId="74124B6C" w:rsidR="00F46F5A" w:rsidRPr="0067089D" w:rsidRDefault="00F46F5A" w:rsidP="008821D1">
      <w:pPr>
        <w:spacing w:line="480" w:lineRule="auto"/>
        <w:jc w:val="both"/>
        <w:rPr>
          <w:lang w:val="en-US"/>
        </w:rPr>
      </w:pPr>
      <w:r w:rsidRPr="0067089D">
        <w:rPr>
          <w:lang w:val="en-US"/>
        </w:rPr>
        <w:t xml:space="preserve">Brescia </w:t>
      </w:r>
      <w:r w:rsidRPr="00BD524D">
        <w:rPr>
          <w:i/>
          <w:lang w:val="en-US"/>
        </w:rPr>
        <w:t>et al</w:t>
      </w:r>
      <w:r w:rsidR="00BD524D">
        <w:rPr>
          <w:lang w:val="en-US"/>
        </w:rPr>
        <w:t>.</w:t>
      </w:r>
      <w:r w:rsidRPr="0067089D">
        <w:rPr>
          <w:lang w:val="en-US"/>
        </w:rPr>
        <w:t xml:space="preserve"> identified increased levels of TNFα, sTNFR1, VEGF, IFNγ, IL1α and IL1β in SF of oligoarticular JIA patients when compared to SF of non-inflammatory joint diseases using </w:t>
      </w:r>
      <w:r w:rsidR="00BD524D">
        <w:rPr>
          <w:lang w:val="en-US"/>
        </w:rPr>
        <w:t xml:space="preserve">a </w:t>
      </w:r>
      <w:r w:rsidRPr="0067089D">
        <w:rPr>
          <w:lang w:val="en-US"/>
        </w:rPr>
        <w:t>protein array</w:t>
      </w:r>
      <w:r w:rsidR="00C31978" w:rsidRPr="0067089D">
        <w:rPr>
          <w:lang w:val="en-US"/>
        </w:rPr>
        <w:t xml:space="preserve"> </w:t>
      </w:r>
      <w:r w:rsidR="00C31978" w:rsidRPr="0067089D">
        <w:rPr>
          <w:lang w:val="en-US"/>
        </w:rPr>
        <w:fldChar w:fldCharType="begin">
          <w:fldData xml:space="preserve">PEVuZE5vdGU+PENpdGU+PEF1dGhvcj5CcmVzY2lhPC9BdXRob3I+PFllYXI+MjAxNzwvWWVhcj48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CcmVzY2lhPC9BdXRob3I+PFllYXI+MjAxNzwvWWVhcj48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sidR="00C31978" w:rsidRPr="0067089D">
        <w:rPr>
          <w:lang w:val="en-US"/>
        </w:rPr>
      </w:r>
      <w:r w:rsidR="00C31978" w:rsidRPr="0067089D">
        <w:rPr>
          <w:lang w:val="en-US"/>
        </w:rPr>
        <w:fldChar w:fldCharType="separate"/>
      </w:r>
      <w:r w:rsidR="00B54D12">
        <w:rPr>
          <w:noProof/>
          <w:lang w:val="en-US"/>
        </w:rPr>
        <w:t>[165]</w:t>
      </w:r>
      <w:r w:rsidR="00C31978" w:rsidRPr="0067089D">
        <w:rPr>
          <w:lang w:val="en-US"/>
        </w:rPr>
        <w:fldChar w:fldCharType="end"/>
      </w:r>
      <w:r w:rsidRPr="0067089D">
        <w:rPr>
          <w:lang w:val="en-US"/>
        </w:rPr>
        <w:t xml:space="preserve">. Furthermore, cytokines such as IL-6, IL-4 and IL-17 were increased in SF of JIA patients, whereas IL-10 was decreased in these patients. Noticeably, in another study IL-17 was also increased </w:t>
      </w:r>
      <w:r w:rsidRPr="0067089D">
        <w:rPr>
          <w:lang w:val="en-US"/>
        </w:rPr>
        <w:lastRenderedPageBreak/>
        <w:t>in the SF of polyarticular JIA and enthesitis-related arthritis patients when compared to SF of RA and OA patients</w:t>
      </w:r>
      <w:r w:rsidR="004301D1">
        <w:rPr>
          <w:lang w:val="en-US"/>
        </w:rPr>
        <w:t>,</w:t>
      </w:r>
      <w:r w:rsidR="00E306E8" w:rsidRPr="0067089D">
        <w:rPr>
          <w:lang w:val="en-US"/>
        </w:rPr>
        <w:t xml:space="preserve"> </w:t>
      </w:r>
      <w:r w:rsidR="004301D1">
        <w:rPr>
          <w:lang w:val="en-US"/>
        </w:rPr>
        <w:t>making IL-17</w:t>
      </w:r>
      <w:r w:rsidR="004301D1" w:rsidRPr="0067089D">
        <w:rPr>
          <w:lang w:val="en-US"/>
        </w:rPr>
        <w:t xml:space="preserve"> a biomarker candidate for JIA </w:t>
      </w:r>
      <w:r w:rsidR="00E306E8" w:rsidRPr="0067089D">
        <w:rPr>
          <w:lang w:val="en-US"/>
        </w:rPr>
        <w:fldChar w:fldCharType="begin">
          <w:fldData xml:space="preserve">PEVuZE5vdGU+PENpdGU+PEF1dGhvcj5BZ2Fyd2FsPC9BdXRob3I+PFllYXI+MjAwODwvWWVhcj48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NTE1LTk8L3BhZ2VzPjx2b2x1bWU+MzU8L3ZvbHVtZT48bnVt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</w:fldData>
        </w:fldChar>
      </w:r>
      <w:r w:rsidR="00B54D12">
        <w:rPr>
          <w:lang w:val="en-US"/>
        </w:rPr>
        <w:instrText xml:space="preserve"> ADDIN EN.CITE </w:instrText>
      </w:r>
      <w:r w:rsidR="00B54D12">
        <w:rPr>
          <w:lang w:val="en-US"/>
        </w:rPr>
        <w:fldChar w:fldCharType="begin">
          <w:fldData xml:space="preserve">PEVuZE5vdGU+PENpdGU+PEF1dGhvcj5BZ2Fyd2FsPC9BdXRob3I+PFllYXI+MjAwODwvWWVhcj48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NTE1LTk8L3BhZ2VzPjx2b2x1bWU+MzU8L3ZvbHVtZT48bnVt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</w:fldData>
        </w:fldChar>
      </w:r>
      <w:r w:rsidR="00B54D12">
        <w:rPr>
          <w:lang w:val="en-US"/>
        </w:rPr>
        <w:instrText xml:space="preserve"> ADDIN EN.CITE.DATA </w:instrText>
      </w:r>
      <w:r w:rsidR="00B54D12">
        <w:rPr>
          <w:lang w:val="en-US"/>
        </w:rPr>
      </w:r>
      <w:r w:rsidR="00B54D12">
        <w:rPr>
          <w:lang w:val="en-US"/>
        </w:rPr>
        <w:fldChar w:fldCharType="end"/>
      </w:r>
      <w:r w:rsidR="00E306E8" w:rsidRPr="0067089D">
        <w:rPr>
          <w:lang w:val="en-US"/>
        </w:rPr>
      </w:r>
      <w:r w:rsidR="00E306E8" w:rsidRPr="0067089D">
        <w:rPr>
          <w:lang w:val="en-US"/>
        </w:rPr>
        <w:fldChar w:fldCharType="separate"/>
      </w:r>
      <w:r w:rsidR="00B54D12">
        <w:rPr>
          <w:noProof/>
          <w:lang w:val="en-US"/>
        </w:rPr>
        <w:t>[161]</w:t>
      </w:r>
      <w:r w:rsidR="00E306E8" w:rsidRPr="0067089D">
        <w:rPr>
          <w:lang w:val="en-US"/>
        </w:rPr>
        <w:fldChar w:fldCharType="end"/>
      </w:r>
      <w:r w:rsidRPr="0067089D">
        <w:rPr>
          <w:lang w:val="en-US"/>
        </w:rPr>
        <w:t>.</w:t>
      </w:r>
    </w:p>
    <w:p w14:paraId="0862D618" w14:textId="6C311A94" w:rsidR="00F46F5A" w:rsidRDefault="00E306E8" w:rsidP="009A42BC">
      <w:pPr>
        <w:spacing w:before="100" w:beforeAutospacing="1" w:after="100" w:afterAutospacing="1" w:line="480" w:lineRule="auto"/>
        <w:jc w:val="both"/>
        <w:rPr>
          <w:lang w:val="en-US"/>
        </w:rPr>
      </w:pPr>
      <w:r w:rsidRPr="0067089D">
        <w:rPr>
          <w:lang w:val="en-US"/>
        </w:rPr>
        <w:t>Mor-Va</w:t>
      </w:r>
      <w:r w:rsidR="00F46F5A" w:rsidRPr="0067089D">
        <w:rPr>
          <w:lang w:val="en-US"/>
        </w:rPr>
        <w:t xml:space="preserve">knin </w:t>
      </w:r>
      <w:r w:rsidR="00F46F5A" w:rsidRPr="00BD524D">
        <w:rPr>
          <w:i/>
          <w:lang w:val="en-US"/>
        </w:rPr>
        <w:t>et al.</w:t>
      </w:r>
      <w:r w:rsidR="00BD524D">
        <w:rPr>
          <w:lang w:val="en-US"/>
        </w:rPr>
        <w:t xml:space="preserve"> utilised</w:t>
      </w:r>
      <w:r w:rsidR="00F46F5A" w:rsidRPr="0067089D">
        <w:rPr>
          <w:lang w:val="en-US"/>
        </w:rPr>
        <w:t xml:space="preserve"> LC-MS/MS approach to investigate the nuclear phospholipoprotein DEK in the SF of JIA patients. DEK autoantibodies were previously identified in the JIA patients, mainly in oligoarticular JIA</w:t>
      </w:r>
      <w:r w:rsidRPr="0067089D">
        <w:rPr>
          <w:lang w:val="en-US"/>
        </w:rPr>
        <w:t xml:space="preserve"> </w:t>
      </w:r>
      <w:r w:rsidRPr="0067089D">
        <w:rPr>
          <w:lang w:val="en-US"/>
        </w:rPr>
        <w:fldChar w:fldCharType="begin">
          <w:fldData xml:space="preserve">PEVuZE5vdGU+PENpdGU+PEF1dGhvcj5Nb3ItVmFrbmluPC9BdXRob3I+PFllYXI+MjAxMTwvWWVh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NTU2LTY3PC9wYWdlcz48dm9sdW1lPjYzPC92b2x1bWU+PG51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</w:fldData>
        </w:fldChar>
      </w:r>
      <w:r w:rsidR="00B54D12">
        <w:rPr>
          <w:lang w:val="en-US"/>
        </w:rPr>
        <w:instrText xml:space="preserve"> ADDIN EN.CITE </w:instrText>
      </w:r>
      <w:r w:rsidR="00B54D12">
        <w:rPr>
          <w:lang w:val="en-US"/>
        </w:rPr>
        <w:fldChar w:fldCharType="begin">
          <w:fldData xml:space="preserve">PEVuZE5vdGU+PENpdGU+PEF1dGhvcj5Nb3ItVmFrbmluPC9BdXRob3I+PFllYXI+MjAxMTwvWWVh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NTU2LTY3PC9wYWdlcz48dm9sdW1lPjYzPC92b2x1bWU+PG51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</w:fldData>
        </w:fldChar>
      </w:r>
      <w:r w:rsidR="00B54D12">
        <w:rPr>
          <w:lang w:val="en-US"/>
        </w:rPr>
        <w:instrText xml:space="preserve"> ADDIN EN.CITE.DATA </w:instrText>
      </w:r>
      <w:r w:rsidR="00B54D12">
        <w:rPr>
          <w:lang w:val="en-US"/>
        </w:rPr>
      </w:r>
      <w:r w:rsidR="00B54D12">
        <w:rPr>
          <w:lang w:val="en-US"/>
        </w:rPr>
        <w:fldChar w:fldCharType="end"/>
      </w:r>
      <w:r w:rsidRPr="0067089D">
        <w:rPr>
          <w:lang w:val="en-US"/>
        </w:rPr>
      </w:r>
      <w:r w:rsidRPr="0067089D">
        <w:rPr>
          <w:lang w:val="en-US"/>
        </w:rPr>
        <w:fldChar w:fldCharType="separate"/>
      </w:r>
      <w:r w:rsidR="00B54D12">
        <w:rPr>
          <w:noProof/>
          <w:lang w:val="en-US"/>
        </w:rPr>
        <w:t>[166]</w:t>
      </w:r>
      <w:r w:rsidRPr="0067089D">
        <w:rPr>
          <w:lang w:val="en-US"/>
        </w:rPr>
        <w:fldChar w:fldCharType="end"/>
      </w:r>
      <w:r w:rsidR="00F46F5A" w:rsidRPr="0067089D">
        <w:rPr>
          <w:lang w:val="en-US"/>
        </w:rPr>
        <w:t xml:space="preserve">. </w:t>
      </w:r>
      <w:r w:rsidRPr="0067089D">
        <w:rPr>
          <w:lang w:val="en-US"/>
        </w:rPr>
        <w:t>It was shown that a</w:t>
      </w:r>
      <w:r w:rsidR="00F46F5A" w:rsidRPr="0067089D">
        <w:rPr>
          <w:lang w:val="en-US"/>
        </w:rPr>
        <w:t xml:space="preserve">cetylated lysine and phosphorylation in DEK </w:t>
      </w:r>
      <w:r w:rsidRPr="0067089D">
        <w:rPr>
          <w:lang w:val="en-US"/>
        </w:rPr>
        <w:t>has a</w:t>
      </w:r>
      <w:r w:rsidR="00F46F5A" w:rsidRPr="0067089D">
        <w:rPr>
          <w:lang w:val="en-US"/>
        </w:rPr>
        <w:t xml:space="preserve"> unique specificity to </w:t>
      </w:r>
      <w:r w:rsidRPr="0067089D">
        <w:rPr>
          <w:lang w:val="en-US"/>
        </w:rPr>
        <w:t xml:space="preserve">the </w:t>
      </w:r>
      <w:r w:rsidR="00F46F5A" w:rsidRPr="0067089D">
        <w:rPr>
          <w:lang w:val="en-US"/>
        </w:rPr>
        <w:t xml:space="preserve">primary macrophages. </w:t>
      </w:r>
      <w:r w:rsidR="00BD524D">
        <w:rPr>
          <w:lang w:val="en-US"/>
        </w:rPr>
        <w:t xml:space="preserve">Unfortunately, there are no current </w:t>
      </w:r>
      <w:r w:rsidR="00BD524D" w:rsidRPr="0067089D">
        <w:rPr>
          <w:lang w:val="en-US"/>
        </w:rPr>
        <w:t>studies</w:t>
      </w:r>
      <w:r w:rsidR="00F46F5A" w:rsidRPr="0067089D">
        <w:rPr>
          <w:lang w:val="en-US"/>
        </w:rPr>
        <w:t xml:space="preserve"> </w:t>
      </w:r>
      <w:r w:rsidR="00BD524D">
        <w:rPr>
          <w:lang w:val="en-US"/>
        </w:rPr>
        <w:t>in which</w:t>
      </w:r>
      <w:r w:rsidR="00F46F5A" w:rsidRPr="0067089D">
        <w:rPr>
          <w:lang w:val="en-US"/>
        </w:rPr>
        <w:t xml:space="preserve"> the SF-derived proteome of JIA patients </w:t>
      </w:r>
      <w:r w:rsidR="00BD524D">
        <w:rPr>
          <w:lang w:val="en-US"/>
        </w:rPr>
        <w:t>used</w:t>
      </w:r>
      <w:r w:rsidR="00F46F5A" w:rsidRPr="0067089D">
        <w:rPr>
          <w:lang w:val="en-US"/>
        </w:rPr>
        <w:t xml:space="preserve"> high-throughput proteomics with </w:t>
      </w:r>
      <w:r w:rsidR="00263A82" w:rsidRPr="0067089D">
        <w:rPr>
          <w:lang w:val="en-US"/>
        </w:rPr>
        <w:t xml:space="preserve">the </w:t>
      </w:r>
      <w:r w:rsidR="00F46F5A" w:rsidRPr="0067089D">
        <w:rPr>
          <w:lang w:val="en-US"/>
        </w:rPr>
        <w:t>depletion of highly abundant proteins.</w:t>
      </w:r>
    </w:p>
    <w:p w14:paraId="4C37E813" w14:textId="6E108D5A" w:rsidR="00310F9B" w:rsidRDefault="00310F9B" w:rsidP="00310F9B">
      <w:r>
        <w:t xml:space="preserve">5.4 </w:t>
      </w:r>
      <w:r w:rsidRPr="005F451B">
        <w:t>Spondyloarthropathies</w:t>
      </w:r>
    </w:p>
    <w:p w14:paraId="17CEFFEA" w14:textId="17717A52" w:rsidR="00310F9B" w:rsidRDefault="00310F9B" w:rsidP="009A42BC">
      <w:pPr>
        <w:spacing w:line="480" w:lineRule="auto"/>
        <w:jc w:val="both"/>
      </w:pPr>
      <w:r>
        <w:t xml:space="preserve">Spondyloarthropathies (SpA) are chronic joint diseases, including ankylosing spondylitis (AS), reactive arthritis, psoriatic arthritis (PsA) and inflammatory bowel disease-associated SpA. There is no robust molecular marker for disease diagnosis, although HLA-B27 has been shown to be associated with SpA development to some extent </w:t>
      </w:r>
      <w:r>
        <w:fldChar w:fldCharType="begin"/>
      </w:r>
      <w:r w:rsidR="00B54D12">
        <w:instrText xml:space="preserve"> ADDIN EN.CITE &lt;EndNote&gt;&lt;Cite&gt;&lt;Author&gt;Stolwijk&lt;/Author&gt;&lt;Year&gt;2012&lt;/Year&gt;&lt;RecNum&gt;1306&lt;/RecNum&gt;&lt;DisplayText&gt;[167]&lt;/DisplayText&gt;&lt;record&gt;&lt;rec-number&gt;1306&lt;/rec-number&gt;&lt;foreign-keys&gt;&lt;key app="EN" db-id="xxd2pawa49tr59ess5zvesa9e5efrfp55s5t" timestamp="1547977779"&gt;1306&lt;/key&gt;&lt;key app="ENWeb" db-id=""&gt;0&lt;/key&gt;&lt;/foreign-keys&gt;&lt;ref-type name="Journal Article"&gt;17&lt;/ref-type&gt;&lt;contributors&gt;&lt;authors&gt;&lt;author&gt;Stolwijk, C.&lt;/author&gt;&lt;author&gt;Boonen, A.&lt;/author&gt;&lt;author&gt;van Tubergen, A.&lt;/author&gt;&lt;author&gt;Reveille, J. D.&lt;/author&gt;&lt;/authors&gt;&lt;/contributors&gt;&lt;auth-address&gt;Division of Rheumatology, Department of Medicine, Maastricht University Medical Center, Maastricht, The Netherlands.&lt;/auth-address&gt;&lt;titles&gt;&lt;title&gt;Epidemiology of spondyloarthritis&lt;/title&gt;&lt;secondary-title&gt;Rheum Dis Clin North Am&lt;/secondary-title&gt;&lt;/titles&gt;&lt;periodical&gt;&lt;full-title&gt;Rheum Dis Clin North Am&lt;/full-title&gt;&lt;/periodical&gt;&lt;pages&gt;441-76&lt;/pages&gt;&lt;volume&gt;38&lt;/volume&gt;&lt;number&gt;3&lt;/number&gt;&lt;edition&gt;2012/10/23&lt;/edition&gt;&lt;keywords&gt;&lt;keyword&gt;Arthritis, Psoriatic/*epidemiology&lt;/keyword&gt;&lt;keyword&gt;Arthritis, Reactive/*epidemiology&lt;/keyword&gt;&lt;keyword&gt;Back Pain/epidemiology&lt;/keyword&gt;&lt;keyword&gt;Biomarkers/blood&lt;/keyword&gt;&lt;keyword&gt;Comorbidity&lt;/keyword&gt;&lt;keyword&gt;HLA-B7 Antigen/blood&lt;/keyword&gt;&lt;keyword&gt;Humans&lt;/keyword&gt;&lt;keyword&gt;Inflammatory Bowel Diseases/*epidemiology&lt;/keyword&gt;&lt;keyword&gt;Spondylarthritis/*classification/diagnosis/*epidemiology/immunology&lt;/keyword&gt;&lt;keyword&gt;Spondylitis, Ankylosing/*epidemiology&lt;/keyword&gt;&lt;/keywords&gt;&lt;dates&gt;&lt;year&gt;2012&lt;/year&gt;&lt;pub-dates&gt;&lt;date&gt;Aug&lt;/date&gt;&lt;/pub-dates&gt;&lt;/dates&gt;&lt;isbn&gt;1558-3163 (Electronic)&amp;#xD;0889-857X (Linking)&lt;/isbn&gt;&lt;accession-num&gt;23083748&lt;/accession-num&gt;&lt;urls&gt;&lt;related-urls&gt;&lt;url&gt;https://www.ncbi.nlm.nih.gov/pubmed/23083748&lt;/url&gt;&lt;/related-urls&gt;&lt;/urls&gt;&lt;custom2&gt;PMC4470267&lt;/custom2&gt;&lt;electronic-resource-num&gt;10.1016/j.rdc.2012.09.003&lt;/electronic-resource-num&gt;&lt;/record&gt;&lt;/Cite&gt;&lt;/EndNote&gt;</w:instrText>
      </w:r>
      <w:r>
        <w:fldChar w:fldCharType="separate"/>
      </w:r>
      <w:r w:rsidR="00B54D12">
        <w:rPr>
          <w:noProof/>
        </w:rPr>
        <w:t>[167]</w:t>
      </w:r>
      <w:r>
        <w:fldChar w:fldCharType="end"/>
      </w:r>
      <w:r>
        <w:t xml:space="preserve">. </w:t>
      </w:r>
    </w:p>
    <w:p w14:paraId="7B3C73C5" w14:textId="4DB33C1E" w:rsidR="00310F9B" w:rsidRDefault="00310F9B" w:rsidP="009A42BC">
      <w:pPr>
        <w:spacing w:line="480" w:lineRule="auto"/>
        <w:jc w:val="both"/>
      </w:pPr>
      <w:r>
        <w:t>Inflammatory cytokines, including Inteleukin-17 and TNF</w:t>
      </w:r>
      <w:r>
        <w:rPr>
          <w:rFonts w:cstheme="minorHAnsi"/>
        </w:rPr>
        <w:t>α,</w:t>
      </w:r>
      <w:r>
        <w:t xml:space="preserve"> have been found to </w:t>
      </w:r>
      <w:r w:rsidR="00F35DB5">
        <w:t xml:space="preserve">be involved in PsA progression </w:t>
      </w:r>
      <w:r>
        <w:t>and anti-TNF</w:t>
      </w:r>
      <w:r>
        <w:rPr>
          <w:rFonts w:cstheme="minorHAnsi"/>
        </w:rPr>
        <w:t>α</w:t>
      </w:r>
      <w:r>
        <w:t xml:space="preserve"> therapy demonstrated improvement in PsA patients </w:t>
      </w:r>
      <w:r>
        <w:fldChar w:fldCharType="begin">
          <w:fldData xml:space="preserve">PEVuZE5vdGU+PENpdGU+PEF1dGhvcj5NZW5vbjwvQXV0aG9yPjxZZWFyPjIwMTQ8L1llYXI+PFJl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</w:fldData>
        </w:fldChar>
      </w:r>
      <w:r w:rsidR="00B54D12">
        <w:instrText xml:space="preserve"> ADDIN EN.CITE </w:instrText>
      </w:r>
      <w:r w:rsidR="00B54D12">
        <w:fldChar w:fldCharType="begin">
          <w:fldData xml:space="preserve">PEVuZE5vdGU+PENpdGU+PEF1dGhvcj5NZW5vbjwvQXV0aG9yPjxZZWFyPjIwMTQ8L1llYXI+PFJl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</w:fldData>
        </w:fldChar>
      </w:r>
      <w:r w:rsidR="00B54D12">
        <w:instrText xml:space="preserve"> ADDIN EN.CITE.DATA </w:instrText>
      </w:r>
      <w:r w:rsidR="00B54D12">
        <w:fldChar w:fldCharType="end"/>
      </w:r>
      <w:r>
        <w:fldChar w:fldCharType="separate"/>
      </w:r>
      <w:r w:rsidR="00B54D12">
        <w:rPr>
          <w:noProof/>
        </w:rPr>
        <w:t>[168-170]</w:t>
      </w:r>
      <w:r>
        <w:fldChar w:fldCharType="end"/>
      </w:r>
      <w:r>
        <w:t xml:space="preserve">. Ademowo </w:t>
      </w:r>
      <w:r w:rsidRPr="003D357F">
        <w:rPr>
          <w:i/>
        </w:rPr>
        <w:t>et al.</w:t>
      </w:r>
      <w:r>
        <w:t xml:space="preserve"> investigated synovial tissue of PsA patients using LC-MS/MS and label-free quantification to compare the proteome of anti-TNF</w:t>
      </w:r>
      <w:r>
        <w:rPr>
          <w:rFonts w:cstheme="minorHAnsi"/>
        </w:rPr>
        <w:t>α</w:t>
      </w:r>
      <w:r>
        <w:t xml:space="preserve"> treatment responders to the non-responders. Furthermore, 107 proteins were selected for the biomarker panel from which an MRM assay was developed for 57 proteins. The biomarker panel was tested on the larger group to predict treatment responders. Predictive proteins included S100A8, S100A10, Ig kappa chain C, fibrinogen-α and γ, haptoglobin, COL2A1, vitronectin, cofilin, prolargin and 14-3-3 protein epsilon</w:t>
      </w:r>
      <w:r w:rsidR="00F35DB5">
        <w:t xml:space="preserve"> </w:t>
      </w:r>
      <w:r w:rsidR="00F35DB5">
        <w:fldChar w:fldCharType="begin">
          <w:fldData xml:space="preserve">PEVuZE5vdGU+PENpdGU+PEF1dGhvcj5BZGVtb3dvPC9BdXRob3I+PFllYXI+MjAxNjwvWWVhcj48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</w:fldData>
        </w:fldChar>
      </w:r>
      <w:r w:rsidR="00B54D12">
        <w:instrText xml:space="preserve"> ADDIN EN.CITE </w:instrText>
      </w:r>
      <w:r w:rsidR="00B54D12">
        <w:fldChar w:fldCharType="begin">
          <w:fldData xml:space="preserve">PEVuZE5vdGU+PENpdGU+PEF1dGhvcj5BZGVtb3dvPC9BdXRob3I+PFllYXI+MjAxNjwvWWVhcj48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</w:fldData>
        </w:fldChar>
      </w:r>
      <w:r w:rsidR="00B54D12">
        <w:instrText xml:space="preserve"> ADDIN EN.CITE.DATA </w:instrText>
      </w:r>
      <w:r w:rsidR="00B54D12">
        <w:fldChar w:fldCharType="end"/>
      </w:r>
      <w:r w:rsidR="00F35DB5">
        <w:fldChar w:fldCharType="separate"/>
      </w:r>
      <w:r w:rsidR="00B54D12">
        <w:rPr>
          <w:noProof/>
        </w:rPr>
        <w:t>[171]</w:t>
      </w:r>
      <w:r w:rsidR="00F35DB5">
        <w:fldChar w:fldCharType="end"/>
      </w:r>
      <w:r>
        <w:t>. A follow up study from this group compared paired synovial tissue of PsA patients before the anti-TNF</w:t>
      </w:r>
      <w:r>
        <w:rPr>
          <w:rFonts w:cstheme="minorHAnsi"/>
        </w:rPr>
        <w:t>α</w:t>
      </w:r>
      <w:r>
        <w:t xml:space="preserve"> treatment and after 12 weeks of treatment; 115 proteins demonstrated a change in abundance as a response to the treatment. These patients were also classified as responders and non-responders based on the European League Against Rheumatism (EULAR) and American College of Rheumatology (ACR) criteria, </w:t>
      </w:r>
      <w:r>
        <w:lastRenderedPageBreak/>
        <w:t>with 25 proteins differentially abundant between the groups. Moreover, synovial tissue from the clinical trial using anti-TNFα was used to identify biomarkers for treatment effectiveness. From these two studies, authors selected albumin, haptoglobin, serum amyloid P and apolipoprotein AI for MRM assay, which could predict the response to treatment in SpA patients</w:t>
      </w:r>
      <w:r w:rsidR="00F35DB5">
        <w:t xml:space="preserve"> </w:t>
      </w:r>
      <w:r w:rsidR="00F35DB5">
        <w:fldChar w:fldCharType="begin">
          <w:fldData xml:space="preserve">PEVuZE5vdGU+PENpdGU+PEF1dGhvcj5Db2xsaW5zPC9BdXRob3I+PFllYXI+MjAxNjwvWWVhcj48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</w:fldData>
        </w:fldChar>
      </w:r>
      <w:r w:rsidR="00B54D12">
        <w:instrText xml:space="preserve"> ADDIN EN.CITE </w:instrText>
      </w:r>
      <w:r w:rsidR="00B54D12">
        <w:fldChar w:fldCharType="begin">
          <w:fldData xml:space="preserve">PEVuZE5vdGU+PENpdGU+PEF1dGhvcj5Db2xsaW5zPC9BdXRob3I+PFllYXI+MjAxNjwvWWVhcj48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</w:fldData>
        </w:fldChar>
      </w:r>
      <w:r w:rsidR="00B54D12">
        <w:instrText xml:space="preserve"> ADDIN EN.CITE.DATA </w:instrText>
      </w:r>
      <w:r w:rsidR="00B54D12">
        <w:fldChar w:fldCharType="end"/>
      </w:r>
      <w:r w:rsidR="00F35DB5">
        <w:fldChar w:fldCharType="separate"/>
      </w:r>
      <w:r w:rsidR="00B54D12">
        <w:rPr>
          <w:noProof/>
        </w:rPr>
        <w:t>[172]</w:t>
      </w:r>
      <w:r w:rsidR="00F35DB5">
        <w:fldChar w:fldCharType="end"/>
      </w:r>
      <w:r>
        <w:t xml:space="preserve">. In the above-mentioned studies, a proteomics approach demonstrated the diagnostic ability in selecting effective treatment of PsA. Chang </w:t>
      </w:r>
      <w:r w:rsidRPr="003D357F">
        <w:rPr>
          <w:i/>
        </w:rPr>
        <w:t>et al.</w:t>
      </w:r>
      <w:r>
        <w:t xml:space="preserve"> used a similar approach by studying synovial tissue of RA, OA and AS patients, however, only proteins that were higher abundance in the RA group in comparison to</w:t>
      </w:r>
      <w:r w:rsidR="00F35DB5">
        <w:t xml:space="preserve"> others were analysed in depth </w:t>
      </w:r>
      <w:r w:rsidR="00F35DB5">
        <w:fldChar w:fldCharType="begin">
          <w:fldData xml:space="preserve">PEVuZE5vdGU+PENpdGU+PEF1dGhvcj5DaGFuZzwvQXV0aG9yPjxZZWFyPjIwMDk8L1llYXI+PFJl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</w:fldData>
        </w:fldChar>
      </w:r>
      <w:r w:rsidR="00B54D12">
        <w:instrText xml:space="preserve"> ADDIN EN.CITE </w:instrText>
      </w:r>
      <w:r w:rsidR="00B54D12">
        <w:fldChar w:fldCharType="begin">
          <w:fldData xml:space="preserve">PEVuZE5vdGU+PENpdGU+PEF1dGhvcj5DaGFuZzwvQXV0aG9yPjxZZWFyPjIwMDk8L1llYXI+PFJl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</w:fldData>
        </w:fldChar>
      </w:r>
      <w:r w:rsidR="00B54D12">
        <w:instrText xml:space="preserve"> ADDIN EN.CITE.DATA </w:instrText>
      </w:r>
      <w:r w:rsidR="00B54D12">
        <w:fldChar w:fldCharType="end"/>
      </w:r>
      <w:r w:rsidR="00F35DB5">
        <w:fldChar w:fldCharType="separate"/>
      </w:r>
      <w:r w:rsidR="00B54D12">
        <w:rPr>
          <w:noProof/>
        </w:rPr>
        <w:t>[173]</w:t>
      </w:r>
      <w:r w:rsidR="00F35DB5">
        <w:fldChar w:fldCharType="end"/>
      </w:r>
      <w:r>
        <w:t>. Thus, AS synovial tissue was used as a control, similar to other studies involving SpA patients</w:t>
      </w:r>
      <w:r w:rsidR="00F35DB5">
        <w:t xml:space="preserve"> </w:t>
      </w:r>
      <w:r w:rsidR="00F35DB5">
        <w:fldChar w:fldCharType="begin">
          <w:fldData xml:space="preserve">PEVuZE5vdGU+PENpdGU+PEF1dGhvcj5Tb2huPC9BdXRob3I+PFllYXI+MjAxNTwvWWVhcj48UmVj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</w:fldData>
        </w:fldChar>
      </w:r>
      <w:r w:rsidR="00B54D12">
        <w:instrText xml:space="preserve"> ADDIN EN.CITE </w:instrText>
      </w:r>
      <w:r w:rsidR="00B54D12">
        <w:fldChar w:fldCharType="begin">
          <w:fldData xml:space="preserve">PEVuZE5vdGU+PENpdGU+PEF1dGhvcj5Tb2huPC9BdXRob3I+PFllYXI+MjAxNTwvWWVhcj48UmVj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</w:fldData>
        </w:fldChar>
      </w:r>
      <w:r w:rsidR="00B54D12">
        <w:instrText xml:space="preserve"> ADDIN EN.CITE.DATA </w:instrText>
      </w:r>
      <w:r w:rsidR="00B54D12">
        <w:fldChar w:fldCharType="end"/>
      </w:r>
      <w:r w:rsidR="00F35DB5">
        <w:fldChar w:fldCharType="separate"/>
      </w:r>
      <w:r w:rsidR="00B54D12">
        <w:rPr>
          <w:noProof/>
        </w:rPr>
        <w:t>[147,148,154]</w:t>
      </w:r>
      <w:r w:rsidR="00F35DB5">
        <w:fldChar w:fldCharType="end"/>
      </w:r>
      <w:r>
        <w:t>.</w:t>
      </w:r>
    </w:p>
    <w:p w14:paraId="347DA3D6" w14:textId="334A6AEC" w:rsidR="00310F9B" w:rsidRDefault="00310F9B" w:rsidP="009A42BC">
      <w:pPr>
        <w:spacing w:before="100" w:beforeAutospacing="1" w:after="100" w:afterAutospacing="1" w:line="480" w:lineRule="auto"/>
        <w:jc w:val="both"/>
        <w:rPr>
          <w:lang w:val="en-US"/>
        </w:rPr>
      </w:pPr>
      <w:r>
        <w:t xml:space="preserve">There are only a few studies which have used a proteomics approach to investigate the SF of SpA. Given the complexity of the disease, development of novel diagnostic and therapeutic tools could benefit from suchlike studies. Cretu </w:t>
      </w:r>
      <w:r w:rsidRPr="003D357F">
        <w:rPr>
          <w:i/>
        </w:rPr>
        <w:t>et al.</w:t>
      </w:r>
      <w:r>
        <w:t xml:space="preserve"> used an LC-MS/MS approach to study the proteome of SF in PsA patients in comparison to early-OA patients using label-free quantification. 137 proteins were found to be differentially abundant between the groups, including 44 upregulated proteins in PsA with a ratio &gt; 2. Pathway analysis demonstrated the involvement of these proteins in acute phase response signalling, inflammatory response, production of nitric oxide and reactive oxygen species in macrophages. Furthermore, 17 proteins were selected for SRM assay of which 13 proteins were positively validated. Additionally, these 17 proteins were analysed in an independent cohort of PsA and early-OA SF using SRM. 12 proteins were confirmed to be abundant in PsA, including MMP3, EPO, M2BP, H4, H2AFX, ORM1, CD5L, PFN1 and C4BP proteins</w:t>
      </w:r>
      <w:r w:rsidR="00F35DB5">
        <w:t xml:space="preserve"> </w:t>
      </w:r>
      <w:r w:rsidR="00F35DB5">
        <w:fldChar w:fldCharType="begin">
          <w:fldData xml:space="preserve">PEVuZE5vdGU+PENpdGU+PEF1dGhvcj5DcmV0dTwvQXV0aG9yPjxZZWFyPjIwMTQ8L1llYXI+PFJl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</w:fldData>
        </w:fldChar>
      </w:r>
      <w:r w:rsidR="00B54D12">
        <w:instrText xml:space="preserve"> ADDIN EN.CITE </w:instrText>
      </w:r>
      <w:r w:rsidR="00B54D12">
        <w:fldChar w:fldCharType="begin">
          <w:fldData xml:space="preserve">PEVuZE5vdGU+PENpdGU+PEF1dGhvcj5DcmV0dTwvQXV0aG9yPjxZZWFyPjIwMTQ8L1llYXI+PFJl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</w:fldData>
        </w:fldChar>
      </w:r>
      <w:r w:rsidR="00B54D12">
        <w:instrText xml:space="preserve"> ADDIN EN.CITE.DATA </w:instrText>
      </w:r>
      <w:r w:rsidR="00B54D12">
        <w:fldChar w:fldCharType="end"/>
      </w:r>
      <w:r w:rsidR="00F35DB5">
        <w:fldChar w:fldCharType="separate"/>
      </w:r>
      <w:r w:rsidR="00B54D12">
        <w:rPr>
          <w:noProof/>
        </w:rPr>
        <w:t>[174]</w:t>
      </w:r>
      <w:r w:rsidR="00F35DB5">
        <w:fldChar w:fldCharType="end"/>
      </w:r>
      <w:r>
        <w:t xml:space="preserve">. Bhattacharjee </w:t>
      </w:r>
      <w:r w:rsidRPr="003D357F">
        <w:rPr>
          <w:i/>
        </w:rPr>
        <w:t>et al.</w:t>
      </w:r>
      <w:r>
        <w:t xml:space="preserve"> analysed SF of RA and SpA patients using LC-MS/MS with iTRAQ labelling</w:t>
      </w:r>
      <w:r w:rsidR="00F35DB5">
        <w:t xml:space="preserve"> </w:t>
      </w:r>
      <w:r w:rsidR="00F35DB5">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instrText xml:space="preserve"> ADDIN EN.CITE </w:instrText>
      </w:r>
      <w:r w:rsidR="003756B3">
        <w:fldChar w:fldCharType="begin">
          <w:fldData xml:space="preserve">PEVuZE5vdGU+PENpdGU+PEF1dGhvcj5CaGF0dGFjaGFyamVlPC9BdXRob3I+PFllYXI+MjAxMzwv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</w:fldData>
        </w:fldChar>
      </w:r>
      <w:r w:rsidR="003756B3">
        <w:instrText xml:space="preserve"> ADDIN EN.CITE.DATA </w:instrText>
      </w:r>
      <w:r w:rsidR="003756B3">
        <w:fldChar w:fldCharType="end"/>
      </w:r>
      <w:r w:rsidR="00F35DB5">
        <w:fldChar w:fldCharType="separate"/>
      </w:r>
      <w:r w:rsidR="003756B3">
        <w:rPr>
          <w:noProof/>
        </w:rPr>
        <w:t>[67]</w:t>
      </w:r>
      <w:r w:rsidR="00F35DB5">
        <w:fldChar w:fldCharType="end"/>
      </w:r>
      <w:r>
        <w:t xml:space="preserve">. Notably MRM validated proteins myeloperoxidase, ORM1 and S100A9 from the Cretu </w:t>
      </w:r>
      <w:r w:rsidRPr="003D357F">
        <w:rPr>
          <w:i/>
        </w:rPr>
        <w:t>et al.</w:t>
      </w:r>
      <w:r>
        <w:t xml:space="preserve"> study were significantly less abundant in SpA SF when compared to RA in this study. Whereas proteins M2BP, C4BP and MMP-3 and CD5L have been confirmed to be highly abundant in SpA patients in comparison to RA, similarly to the study </w:t>
      </w:r>
      <w:r>
        <w:lastRenderedPageBreak/>
        <w:t>involving early-OA SF. Hence, the comparison of multiple inflammatory joint arthritis diseases could provide more accurate proteome profiles for the diseases and potentially more specific biomarkers.</w:t>
      </w:r>
    </w:p>
    <w:p w14:paraId="00AFDFAD" w14:textId="126D9352" w:rsidR="008821D1" w:rsidRPr="00507A2F" w:rsidRDefault="008821D1" w:rsidP="009A42BC">
      <w:pPr>
        <w:pStyle w:val="ListParagraph"/>
        <w:numPr>
          <w:ilvl w:val="0"/>
          <w:numId w:val="5"/>
        </w:numPr>
        <w:spacing w:before="100" w:beforeAutospacing="1" w:after="100" w:afterAutospacing="1" w:line="480" w:lineRule="auto"/>
        <w:jc w:val="both"/>
        <w:rPr>
          <w:lang w:val="en-US"/>
        </w:rPr>
      </w:pPr>
      <w:r w:rsidRPr="00507A2F">
        <w:rPr>
          <w:lang w:val="en-US"/>
        </w:rPr>
        <w:t>Conclusion</w:t>
      </w:r>
    </w:p>
    <w:p w14:paraId="396E16A2" w14:textId="1616780B" w:rsidR="00B87329" w:rsidRPr="00B87329" w:rsidRDefault="008821D1" w:rsidP="009A42BC">
      <w:pPr>
        <w:autoSpaceDE w:val="0"/>
        <w:autoSpaceDN w:val="0"/>
        <w:adjustRightInd w:val="0"/>
        <w:spacing w:before="100" w:beforeAutospacing="1" w:after="100" w:afterAutospacing="1" w:line="480" w:lineRule="auto"/>
        <w:jc w:val="both"/>
        <w:rPr>
          <w:rFonts w:cs="GvtpwtWarnockPro-Regular"/>
          <w:color w:val="000000"/>
        </w:rPr>
      </w:pPr>
      <w:r w:rsidRPr="0067089D">
        <w:rPr>
          <w:rFonts w:cs="GvtpwtWarnockPro-Regular"/>
          <w:color w:val="000000"/>
        </w:rPr>
        <w:t>The greatest unmet needs to improve clinical outcomes include biomarker discovery enabling tests that provide early intervention when a patient would present otherwise healthy and before the disease has progressed to a</w:t>
      </w:r>
      <w:r w:rsidR="001419BA">
        <w:rPr>
          <w:rFonts w:cs="GvtpwtWarnockPro-Regular"/>
          <w:color w:val="000000"/>
        </w:rPr>
        <w:t xml:space="preserve"> </w:t>
      </w:r>
      <w:r w:rsidRPr="0067089D">
        <w:rPr>
          <w:rFonts w:cs="GvtpwtWarnockPro-Regular"/>
          <w:color w:val="000000"/>
        </w:rPr>
        <w:t xml:space="preserve">point which is irreversible. The field of MS-based biomarker discovery in SF has been split into factions of pessimism and cautious optimism. The field has developed considerably with regards to emphasis on good experimental design and the need to reduce false discovery. The limited success of shotgun proteomics in the development of clinical biomarkers and therapeutic targets should not dissuade scientists involved in biomarker discovery from adopting MS technology as a biomarker discovery tool.  </w:t>
      </w:r>
    </w:p>
    <w:p w14:paraId="7F3B3B1B" w14:textId="493AF517" w:rsidR="008F1740" w:rsidRPr="00B51E02" w:rsidRDefault="00351B27" w:rsidP="009A42BC">
      <w:pPr>
        <w:pStyle w:val="ListParagraph"/>
        <w:numPr>
          <w:ilvl w:val="0"/>
          <w:numId w:val="5"/>
        </w:numPr>
        <w:spacing w:before="100" w:beforeAutospacing="1" w:after="100" w:afterAutospacing="1" w:line="480" w:lineRule="auto"/>
        <w:jc w:val="both"/>
        <w:rPr>
          <w:lang w:val="en-US"/>
        </w:rPr>
      </w:pPr>
      <w:r w:rsidRPr="00B51E02">
        <w:rPr>
          <w:lang w:val="en-US"/>
        </w:rPr>
        <w:t>Expert Commentary</w:t>
      </w:r>
    </w:p>
    <w:p w14:paraId="1E576B21" w14:textId="5654DFDE" w:rsidR="008F1740" w:rsidRPr="00E44C0F" w:rsidRDefault="00212F1E" w:rsidP="009A42BC">
      <w:pPr>
        <w:spacing w:before="100" w:beforeAutospacing="1" w:after="100" w:afterAutospacing="1" w:line="480" w:lineRule="auto"/>
        <w:jc w:val="both"/>
      </w:pPr>
      <w:r w:rsidRPr="00E44C0F">
        <w:t>One important application of SF proteomics is in the identification of early disease markers for arthropathies, particularly in the case for OA</w:t>
      </w:r>
      <w:r w:rsidR="00E44C0F" w:rsidRPr="00E44C0F">
        <w:t>, allowing timely intervention before the development of significant pathology. However, t</w:t>
      </w:r>
      <w:r w:rsidR="008F1740" w:rsidRPr="00E44C0F">
        <w:t>here are many challenges within the SF proteomics field including the requirement for rigorous and standardi</w:t>
      </w:r>
      <w:r w:rsidR="00322362">
        <w:t>s</w:t>
      </w:r>
      <w:r w:rsidR="008F1740" w:rsidRPr="00E44C0F">
        <w:t xml:space="preserve">ed methods of sample collection and storage, the sensitivity and specificity of proteomic assays, the availability of high-quality samples (including relevant controls), and a comprehensive analysis of the data to reduce falsely identified markers. </w:t>
      </w:r>
      <w:r w:rsidR="00291D77" w:rsidRPr="00E44C0F">
        <w:t>However,</w:t>
      </w:r>
      <w:r w:rsidR="008F1740" w:rsidRPr="00E44C0F">
        <w:t xml:space="preserve"> with increasingly sensitive instrumentation and other </w:t>
      </w:r>
      <w:r w:rsidR="00DC5B21" w:rsidRPr="00E44C0F">
        <w:t>‘</w:t>
      </w:r>
      <w:r w:rsidR="008F1740" w:rsidRPr="00E44C0F">
        <w:t>omics</w:t>
      </w:r>
      <w:r w:rsidR="00DC5B21" w:rsidRPr="00E44C0F">
        <w:t>’</w:t>
      </w:r>
      <w:r w:rsidR="008F1740" w:rsidRPr="00E44C0F">
        <w:t xml:space="preserve"> technologies some recent </w:t>
      </w:r>
      <w:r w:rsidR="002E4637" w:rsidRPr="00E44C0F">
        <w:t>challenges</w:t>
      </w:r>
      <w:r w:rsidR="008F1740" w:rsidRPr="00E44C0F">
        <w:t xml:space="preserve"> </w:t>
      </w:r>
      <w:r w:rsidR="002E4637" w:rsidRPr="00E44C0F">
        <w:t>have emerged.</w:t>
      </w:r>
    </w:p>
    <w:p w14:paraId="1AB58F42" w14:textId="547289CD" w:rsidR="000B7A6F" w:rsidRPr="00E44C0F" w:rsidRDefault="00023459" w:rsidP="009A42BC">
      <w:pPr>
        <w:spacing w:before="100" w:beforeAutospacing="1" w:after="100" w:afterAutospacing="1"/>
        <w:jc w:val="both"/>
      </w:pPr>
      <w:r w:rsidRPr="00E44C0F">
        <w:t>a. Multi ‘</w:t>
      </w:r>
      <w:r w:rsidR="000B7A6F" w:rsidRPr="00E44C0F">
        <w:t>omics</w:t>
      </w:r>
      <w:r w:rsidRPr="00E44C0F">
        <w:t>’</w:t>
      </w:r>
    </w:p>
    <w:p w14:paraId="42458848" w14:textId="28F48C94" w:rsidR="00A64BF5" w:rsidRPr="00E44C0F" w:rsidRDefault="00A64BF5" w:rsidP="009A42BC">
      <w:pPr>
        <w:autoSpaceDE w:val="0"/>
        <w:autoSpaceDN w:val="0"/>
        <w:adjustRightInd w:val="0"/>
        <w:spacing w:before="100" w:beforeAutospacing="1" w:after="100" w:afterAutospacing="1" w:line="480" w:lineRule="auto"/>
        <w:jc w:val="both"/>
        <w:rPr>
          <w:rFonts w:cstheme="minorHAnsi"/>
        </w:rPr>
      </w:pPr>
      <w:r w:rsidRPr="00E44C0F">
        <w:rPr>
          <w:rFonts w:cstheme="minorHAnsi"/>
        </w:rPr>
        <w:t xml:space="preserve">In recent years there has been a huge increase in the number of publications reporting results using ‘omics’ techniques, principally transcriptomics, genomics, metabolomics and proteomics </w:t>
      </w:r>
      <w:r w:rsidR="0042064B" w:rsidRPr="00E44C0F">
        <w:rPr>
          <w:rFonts w:cstheme="minorHAnsi"/>
        </w:rPr>
        <w:fldChar w:fldCharType="begin"/>
      </w:r>
      <w:r w:rsidR="00B54D12">
        <w:rPr>
          <w:rFonts w:cstheme="minorHAnsi"/>
        </w:rPr>
        <w:instrText xml:space="preserve"> ADDIN EN.CITE &lt;EndNote&gt;&lt;Cite&gt;&lt;Author&gt;Cavill&lt;/Author&gt;&lt;Year&gt;2016&lt;/Year&gt;&lt;RecNum&gt;228&lt;/RecNum&gt;&lt;DisplayText&gt;[175]&lt;/DisplayText&gt;&lt;record&gt;&lt;rec-number&gt;228&lt;/rec-number&gt;&lt;foreign-keys&gt;&lt;key app="EN" db-id="xxd2pawa49tr59ess5zvesa9e5efrfp55s5t" timestamp="0"&gt;228&lt;/key&gt;&lt;/foreign-keys&gt;&lt;ref-type name="Journal Article"&gt;17&lt;/ref-type&gt;&lt;contributors&gt;&lt;authors&gt;&lt;author&gt;Cavill, R.&lt;/author&gt;&lt;author&gt;Jennen, D.&lt;/author&gt;&lt;author&gt;Kleinjans, J.&lt;/author&gt;&lt;author&gt;Briede, J. J.&lt;/author&gt;&lt;/authors&gt;&lt;/contributors&gt;&lt;titles&gt;&lt;title&gt;Transcriptomic and metabolomic data integration&lt;/title&gt;&lt;secondary-title&gt;Brief Bioinform&lt;/secondary-title&gt;&lt;alt-title&gt;Briefings in bioinformatics&lt;/alt-title&gt;&lt;/titles&gt;&lt;pages&gt;891-901&lt;/pages&gt;&lt;volume&gt;17&lt;/volume&gt;&lt;number&gt;5&lt;/number&gt;&lt;edition&gt;2015/10/16&lt;/edition&gt;&lt;keywords&gt;&lt;keyword&gt;Humans&lt;/keyword&gt;&lt;keyword&gt;*Metabolomics&lt;/keyword&gt;&lt;keyword&gt;*Transcriptome&lt;/keyword&gt;&lt;keyword&gt;*data integration&lt;/keyword&gt;&lt;keyword&gt;*study design&lt;/keyword&gt;&lt;keyword&gt;*transcriptomics&lt;/keyword&gt;&lt;/keywords&gt;&lt;dates&gt;&lt;year&gt;2016&lt;/year&gt;&lt;pub-dates&gt;&lt;date&gt;Sep&lt;/date&gt;&lt;/pub-dates&gt;&lt;/dates&gt;&lt;isbn&gt;1467-5463&lt;/isbn&gt;&lt;accession-num&gt;26467821&lt;/accession-num&gt;&lt;urls&gt;&lt;/urls&gt;&lt;electronic-resource-num&gt;10.1093/bib/bbv090&lt;/electronic-resource-num&gt;&lt;remote-database-provider&gt;NLM&lt;/remote-database-provider&gt;&lt;language&gt;eng&lt;/language&gt;&lt;/record&gt;&lt;/Cite&gt;&lt;/EndNote&gt;</w:instrText>
      </w:r>
      <w:r w:rsidR="0042064B" w:rsidRPr="00E44C0F">
        <w:rPr>
          <w:rFonts w:cstheme="minorHAnsi"/>
        </w:rPr>
        <w:fldChar w:fldCharType="separate"/>
      </w:r>
      <w:r w:rsidR="00B54D12">
        <w:rPr>
          <w:rFonts w:cstheme="minorHAnsi"/>
          <w:noProof/>
        </w:rPr>
        <w:t>[175]</w:t>
      </w:r>
      <w:r w:rsidR="0042064B" w:rsidRPr="00E44C0F">
        <w:rPr>
          <w:rFonts w:cstheme="minorHAnsi"/>
        </w:rPr>
        <w:fldChar w:fldCharType="end"/>
      </w:r>
      <w:r w:rsidRPr="00E44C0F">
        <w:rPr>
          <w:rFonts w:cstheme="minorHAnsi"/>
        </w:rPr>
        <w:t xml:space="preserve">. </w:t>
      </w:r>
      <w:r w:rsidR="008F032B" w:rsidRPr="00E44C0F">
        <w:rPr>
          <w:rFonts w:cstheme="minorHAnsi"/>
        </w:rPr>
        <w:t xml:space="preserve">One </w:t>
      </w:r>
      <w:r w:rsidR="008F032B" w:rsidRPr="00E44C0F">
        <w:rPr>
          <w:rFonts w:cstheme="minorHAnsi"/>
        </w:rPr>
        <w:lastRenderedPageBreak/>
        <w:t>of the challenges this poses is the need to develop multi</w:t>
      </w:r>
      <w:r w:rsidR="00C61969" w:rsidRPr="00E44C0F">
        <w:rPr>
          <w:rFonts w:cstheme="minorHAnsi"/>
        </w:rPr>
        <w:t xml:space="preserve"> ‘</w:t>
      </w:r>
      <w:r w:rsidR="008F032B" w:rsidRPr="00E44C0F">
        <w:rPr>
          <w:rFonts w:cstheme="minorHAnsi"/>
        </w:rPr>
        <w:t>omic</w:t>
      </w:r>
      <w:r w:rsidR="00C61969" w:rsidRPr="00E44C0F">
        <w:rPr>
          <w:rFonts w:cstheme="minorHAnsi"/>
        </w:rPr>
        <w:t>’</w:t>
      </w:r>
      <w:r w:rsidR="008F032B" w:rsidRPr="00E44C0F">
        <w:rPr>
          <w:rFonts w:cstheme="minorHAnsi"/>
        </w:rPr>
        <w:t xml:space="preserve"> integration techniques. </w:t>
      </w:r>
      <w:r w:rsidR="001C48C3">
        <w:rPr>
          <w:rFonts w:cstheme="minorHAnsi"/>
        </w:rPr>
        <w:t>Computational</w:t>
      </w:r>
      <w:r w:rsidR="001C48C3" w:rsidRPr="00E44C0F">
        <w:rPr>
          <w:rFonts w:cstheme="minorHAnsi"/>
        </w:rPr>
        <w:t xml:space="preserve"> </w:t>
      </w:r>
      <w:r w:rsidRPr="00E44C0F">
        <w:rPr>
          <w:rFonts w:cstheme="minorHAnsi"/>
        </w:rPr>
        <w:t xml:space="preserve">integration of these separate datasets can work synergistically, greatly enhancing the information that can be obtained as opposed to analysing them separately. </w:t>
      </w:r>
      <w:r w:rsidR="002B1608" w:rsidRPr="00E44C0F">
        <w:rPr>
          <w:rFonts w:cstheme="minorHAnsi"/>
        </w:rPr>
        <w:t>Considering</w:t>
      </w:r>
      <w:r w:rsidRPr="00E44C0F">
        <w:rPr>
          <w:rFonts w:cstheme="minorHAnsi"/>
        </w:rPr>
        <w:t xml:space="preserve"> this, various software programs are now available which undertake pathway analysis and multi</w:t>
      </w:r>
      <w:r w:rsidR="002C15A7" w:rsidRPr="00E44C0F">
        <w:rPr>
          <w:rFonts w:cstheme="minorHAnsi"/>
        </w:rPr>
        <w:t xml:space="preserve"> ‘</w:t>
      </w:r>
      <w:r w:rsidRPr="00E44C0F">
        <w:rPr>
          <w:rFonts w:cstheme="minorHAnsi"/>
        </w:rPr>
        <w:t>omics</w:t>
      </w:r>
      <w:r w:rsidR="002C15A7" w:rsidRPr="00E44C0F">
        <w:rPr>
          <w:rFonts w:cstheme="minorHAnsi"/>
        </w:rPr>
        <w:t>’</w:t>
      </w:r>
      <w:r w:rsidRPr="00E44C0F">
        <w:rPr>
          <w:rFonts w:cstheme="minorHAnsi"/>
        </w:rPr>
        <w:t xml:space="preserve"> data visualisation, generating joint pathway p- values </w:t>
      </w:r>
      <w:r w:rsidR="00133CCD" w:rsidRPr="00E44C0F">
        <w:rPr>
          <w:rFonts w:cstheme="minorHAnsi"/>
        </w:rPr>
        <w:fldChar w:fldCharType="begin">
          <w:fldData xml:space="preserve">PEVuZE5vdGU+PENpdGU+PEF1dGhvcj5FaWNobmVyPC9BdXRob3I+PFllYXI+MjAxNDwvWWVhcj48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</w:fldData>
        </w:fldChar>
      </w:r>
      <w:r w:rsidR="00B54D12">
        <w:rPr>
          <w:rFonts w:cstheme="minorHAnsi"/>
        </w:rPr>
        <w:instrText xml:space="preserve"> ADDIN EN.CITE </w:instrText>
      </w:r>
      <w:r w:rsidR="00B54D12">
        <w:rPr>
          <w:rFonts w:cstheme="minorHAnsi"/>
        </w:rPr>
        <w:fldChar w:fldCharType="begin">
          <w:fldData xml:space="preserve">PEVuZE5vdGU+PENpdGU+PEF1dGhvcj5FaWNobmVyPC9BdXRob3I+PFllYXI+MjAxNDwvWWVhcj48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sidR="00133CCD" w:rsidRPr="00E44C0F">
        <w:rPr>
          <w:rFonts w:cstheme="minorHAnsi"/>
        </w:rPr>
      </w:r>
      <w:r w:rsidR="00133CCD" w:rsidRPr="00E44C0F">
        <w:rPr>
          <w:rFonts w:cstheme="minorHAnsi"/>
        </w:rPr>
        <w:fldChar w:fldCharType="separate"/>
      </w:r>
      <w:r w:rsidR="00B54D12">
        <w:rPr>
          <w:rFonts w:cstheme="minorHAnsi"/>
          <w:noProof/>
        </w:rPr>
        <w:t>[176-179]</w:t>
      </w:r>
      <w:r w:rsidR="00133CCD" w:rsidRPr="00E44C0F">
        <w:rPr>
          <w:rFonts w:cstheme="minorHAnsi"/>
        </w:rPr>
        <w:fldChar w:fldCharType="end"/>
      </w:r>
      <w:r w:rsidR="00133CCD" w:rsidRPr="00E44C0F">
        <w:rPr>
          <w:rFonts w:cstheme="minorHAnsi"/>
        </w:rPr>
        <w:t>.</w:t>
      </w:r>
      <w:r w:rsidRPr="00E44C0F">
        <w:rPr>
          <w:rFonts w:cstheme="minorHAnsi"/>
        </w:rPr>
        <w:t xml:space="preserve"> In most cases, an optimal experimental design involves the splitting of samples which are subsequently used for appropriate </w:t>
      </w:r>
      <w:r w:rsidR="00907CCF" w:rsidRPr="00E44C0F">
        <w:rPr>
          <w:rFonts w:cstheme="minorHAnsi"/>
        </w:rPr>
        <w:t>‘</w:t>
      </w:r>
      <w:r w:rsidRPr="00E44C0F">
        <w:rPr>
          <w:rFonts w:cstheme="minorHAnsi"/>
        </w:rPr>
        <w:t>omics</w:t>
      </w:r>
      <w:r w:rsidR="00907CCF" w:rsidRPr="00E44C0F">
        <w:rPr>
          <w:rFonts w:cstheme="minorHAnsi"/>
        </w:rPr>
        <w:t>’</w:t>
      </w:r>
      <w:r w:rsidRPr="00E44C0F">
        <w:rPr>
          <w:rFonts w:cstheme="minorHAnsi"/>
        </w:rPr>
        <w:t xml:space="preserve"> studies, termed a ‘split sample study’ design </w:t>
      </w:r>
      <w:r w:rsidR="0042064B" w:rsidRPr="00E44C0F">
        <w:rPr>
          <w:rFonts w:cstheme="minorHAnsi"/>
        </w:rPr>
        <w:fldChar w:fldCharType="begin"/>
      </w:r>
      <w:r w:rsidR="00B54D12">
        <w:rPr>
          <w:rFonts w:cstheme="minorHAnsi"/>
        </w:rPr>
        <w:instrText xml:space="preserve"> ADDIN EN.CITE &lt;EndNote&gt;&lt;Cite&gt;&lt;Author&gt;Cavill&lt;/Author&gt;&lt;Year&gt;2016&lt;/Year&gt;&lt;RecNum&gt;228&lt;/RecNum&gt;&lt;DisplayText&gt;[175]&lt;/DisplayText&gt;&lt;record&gt;&lt;rec-number&gt;228&lt;/rec-number&gt;&lt;foreign-keys&gt;&lt;key app="EN" db-id="xxd2pawa49tr59ess5zvesa9e5efrfp55s5t" timestamp="0"&gt;228&lt;/key&gt;&lt;/foreign-keys&gt;&lt;ref-type name="Journal Article"&gt;17&lt;/ref-type&gt;&lt;contributors&gt;&lt;authors&gt;&lt;author&gt;Cavill, R.&lt;/author&gt;&lt;author&gt;Jennen, D.&lt;/author&gt;&lt;author&gt;Kleinjans, J.&lt;/author&gt;&lt;author&gt;Briede, J. J.&lt;/author&gt;&lt;/authors&gt;&lt;/contributors&gt;&lt;titles&gt;&lt;title&gt;Transcriptomic and metabolomic data integration&lt;/title&gt;&lt;secondary-title&gt;Brief Bioinform&lt;/secondary-title&gt;&lt;alt-title&gt;Briefings in bioinformatics&lt;/alt-title&gt;&lt;/titles&gt;&lt;pages&gt;891-901&lt;/pages&gt;&lt;volume&gt;17&lt;/volume&gt;&lt;number&gt;5&lt;/number&gt;&lt;edition&gt;2015/10/16&lt;/edition&gt;&lt;keywords&gt;&lt;keyword&gt;Humans&lt;/keyword&gt;&lt;keyword&gt;*Metabolomics&lt;/keyword&gt;&lt;keyword&gt;*Transcriptome&lt;/keyword&gt;&lt;keyword&gt;*data integration&lt;/keyword&gt;&lt;keyword&gt;*study design&lt;/keyword&gt;&lt;keyword&gt;*transcriptomics&lt;/keyword&gt;&lt;/keywords&gt;&lt;dates&gt;&lt;year&gt;2016&lt;/year&gt;&lt;pub-dates&gt;&lt;date&gt;Sep&lt;/date&gt;&lt;/pub-dates&gt;&lt;/dates&gt;&lt;isbn&gt;1467-5463&lt;/isbn&gt;&lt;accession-num&gt;26467821&lt;/accession-num&gt;&lt;urls&gt;&lt;/urls&gt;&lt;electronic-resource-num&gt;10.1093/bib/bbv090&lt;/electronic-resource-num&gt;&lt;remote-database-provider&gt;NLM&lt;/remote-database-provider&gt;&lt;language&gt;eng&lt;/language&gt;&lt;/record&gt;&lt;/Cite&gt;&lt;/EndNote&gt;</w:instrText>
      </w:r>
      <w:r w:rsidR="0042064B" w:rsidRPr="00E44C0F">
        <w:rPr>
          <w:rFonts w:cstheme="minorHAnsi"/>
        </w:rPr>
        <w:fldChar w:fldCharType="separate"/>
      </w:r>
      <w:r w:rsidR="00B54D12">
        <w:rPr>
          <w:rFonts w:cstheme="minorHAnsi"/>
          <w:noProof/>
        </w:rPr>
        <w:t>[175]</w:t>
      </w:r>
      <w:r w:rsidR="0042064B" w:rsidRPr="00E44C0F">
        <w:rPr>
          <w:rFonts w:cstheme="minorHAnsi"/>
        </w:rPr>
        <w:fldChar w:fldCharType="end"/>
      </w:r>
      <w:r w:rsidRPr="00E44C0F">
        <w:rPr>
          <w:rFonts w:cstheme="minorHAnsi"/>
        </w:rPr>
        <w:t xml:space="preserve">. </w:t>
      </w:r>
    </w:p>
    <w:p w14:paraId="57114D52" w14:textId="3EBE2756" w:rsidR="006D38A7" w:rsidRPr="00E44C0F" w:rsidRDefault="00A64BF5" w:rsidP="009A42BC">
      <w:pPr>
        <w:autoSpaceDE w:val="0"/>
        <w:autoSpaceDN w:val="0"/>
        <w:adjustRightInd w:val="0"/>
        <w:spacing w:before="100" w:beforeAutospacing="1" w:after="100" w:afterAutospacing="1" w:line="480" w:lineRule="auto"/>
        <w:jc w:val="both"/>
        <w:rPr>
          <w:rFonts w:cstheme="minorHAnsi"/>
        </w:rPr>
      </w:pPr>
      <w:r w:rsidRPr="00E44C0F">
        <w:rPr>
          <w:rFonts w:cstheme="minorHAnsi"/>
        </w:rPr>
        <w:t xml:space="preserve">Recently, a study has used a multi ‘omics’ integration approach, utilising genomics, proteomics and miRNomics of human plasma for biomarker discovery in the study of the inherited cardiac disorder Brugada syndrome, providing further information on disease pathogenesis </w:t>
      </w:r>
      <w:r w:rsidR="00886BA8" w:rsidRPr="00E44C0F">
        <w:rPr>
          <w:rFonts w:cstheme="minorHAnsi"/>
        </w:rPr>
        <w:fldChar w:fldCharType="begin"/>
      </w:r>
      <w:r w:rsidR="00B54D12">
        <w:rPr>
          <w:rFonts w:cstheme="minorHAnsi"/>
        </w:rPr>
        <w:instrText xml:space="preserve"> ADDIN EN.CITE &lt;EndNote&gt;&lt;Cite&gt;&lt;Author&gt;Scumaci&lt;/Author&gt;&lt;Year&gt;2018&lt;/Year&gt;&lt;RecNum&gt;315&lt;/RecNum&gt;&lt;DisplayText&gt;[180]&lt;/DisplayText&gt;&lt;record&gt;&lt;rec-number&gt;315&lt;/rec-number&gt;&lt;foreign-keys&gt;&lt;key app="EN" db-id="xxd2pawa49tr59ess5zvesa9e5efrfp55s5t" timestamp="0"&gt;315&lt;/key&gt;&lt;/foreign-keys&gt;&lt;ref-type name="Journal Article"&gt;17&lt;/ref-type&gt;&lt;contributors&gt;&lt;authors&gt;&lt;author&gt;Scumaci, Domenica&lt;/author&gt;&lt;author&gt;Oliva, Antonio&lt;/author&gt;&lt;author&gt;Concolino, Antonio&lt;/author&gt;&lt;author&gt;Curcio, Antonio&lt;/author&gt;&lt;author&gt;Fiumara, Claudia Vincenza&lt;/author&gt;&lt;author&gt;Tammè, Laura&lt;/author&gt;&lt;author&gt;Campuzano, Oscar&lt;/author&gt;&lt;author&gt;Pascali, Vincenzo L.&lt;/author&gt;&lt;author&gt;Coll, Monica&lt;/author&gt;&lt;author&gt;Iglesias, Anna&lt;/author&gt;&lt;author&gt;Berne, Paola&lt;/author&gt;&lt;author&gt;Casu, Gavino&lt;/author&gt;&lt;author&gt;Olivo, Erika&lt;/author&gt;&lt;author&gt;Ausania, Francesco&lt;/author&gt;&lt;author&gt;Ricci, Pietrantonio&lt;/author&gt;&lt;author&gt;Indolfi, Ciro&lt;/author&gt;&lt;author&gt;Brugada, Josep&lt;/author&gt;&lt;author&gt;Brugada, Ramon&lt;/author&gt;&lt;author&gt;Cuda, Giovanni&lt;/author&gt;&lt;/authors&gt;&lt;/contributors&gt;&lt;titles&gt;&lt;title&gt;Integration of “Omics” Strategies for Biomarkers Discovery and for the Elucidation of Molecular Mechanisms Underlying Brugada Syndrome&lt;/title&gt;&lt;secondary-title&gt;PROTEOMICS - Clinical Applications&lt;/secondary-title&gt;&lt;/titles&gt;&lt;pages&gt;1800065&lt;/pages&gt;&lt;keywords&gt;&lt;keyword&gt;MiRNA&lt;/keyword&gt;&lt;keyword&gt;brugada syndrome&lt;/keyword&gt;&lt;keyword&gt;genomics&lt;/keyword&gt;&lt;keyword&gt;personalized medicine&lt;/keyword&gt;&lt;keyword&gt;proteomics&lt;/keyword&gt;&lt;keyword&gt;reactive oxygen species&lt;/keyword&gt;&lt;/keywords&gt;&lt;dates&gt;&lt;year&gt;2018&lt;/year&gt;&lt;/dates&gt;&lt;publisher&gt;Wiley-Blackwell&lt;/publisher&gt;&lt;urls&gt;&lt;/urls&gt;&lt;electronic-resource-num&gt;10.1002/prca.201800065&lt;/electronic-resource-num&gt;&lt;/record&gt;&lt;/Cite&gt;&lt;/EndNote&gt;</w:instrText>
      </w:r>
      <w:r w:rsidR="00886BA8" w:rsidRPr="00E44C0F">
        <w:rPr>
          <w:rFonts w:cstheme="minorHAnsi"/>
        </w:rPr>
        <w:fldChar w:fldCharType="separate"/>
      </w:r>
      <w:r w:rsidR="00B54D12">
        <w:rPr>
          <w:rFonts w:cstheme="minorHAnsi"/>
          <w:noProof/>
        </w:rPr>
        <w:t>[180]</w:t>
      </w:r>
      <w:r w:rsidR="00886BA8" w:rsidRPr="00E44C0F">
        <w:rPr>
          <w:rFonts w:cstheme="minorHAnsi"/>
        </w:rPr>
        <w:fldChar w:fldCharType="end"/>
      </w:r>
      <w:r w:rsidRPr="00E44C0F">
        <w:rPr>
          <w:rFonts w:cstheme="minorHAnsi"/>
        </w:rPr>
        <w:t xml:space="preserve">. Within musculoskeletal biology, Ritter </w:t>
      </w:r>
      <w:r w:rsidRPr="00E44C0F">
        <w:rPr>
          <w:rFonts w:cstheme="minorHAnsi"/>
          <w:i/>
        </w:rPr>
        <w:t>et al.</w:t>
      </w:r>
      <w:r w:rsidRPr="00E44C0F">
        <w:rPr>
          <w:rFonts w:cstheme="minorHAnsi"/>
        </w:rPr>
        <w:t xml:space="preserve"> carried out MS proteomic analysis of early and late stage human OA SF and combined these results with transcriptomic results of articular tissues to inform on the source of differentially abundant synovial proteins </w:t>
      </w:r>
      <w:r w:rsidR="00B270F9" w:rsidRPr="00E44C0F">
        <w:rPr>
          <w:rFonts w:cstheme="minorHAnsi"/>
        </w:rPr>
        <w:fldChar w:fldCharType="begin">
          <w:fldData xml:space="preserve">PEVuZE5vdGU+PENpdGU+PEF1dGhvcj5SaXR0ZXI8L0F1dGhvcj48WWVhcj4yMDEzPC9ZZWFyPjxS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</w:fldData>
        </w:fldChar>
      </w:r>
      <w:r w:rsidR="00E57867">
        <w:rPr>
          <w:rFonts w:cstheme="minorHAnsi"/>
        </w:rPr>
        <w:instrText xml:space="preserve"> ADDIN EN.CITE </w:instrText>
      </w:r>
      <w:r w:rsidR="00E57867">
        <w:rPr>
          <w:rFonts w:cstheme="minorHAnsi"/>
        </w:rPr>
        <w:fldChar w:fldCharType="begin">
          <w:fldData xml:space="preserve">PEVuZE5vdGU+PENpdGU+PEF1dGhvcj5SaXR0ZXI8L0F1dGhvcj48WWVhcj4yMDEzPC9ZZWFyPjxS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</w:fldData>
        </w:fldChar>
      </w:r>
      <w:r w:rsidR="00E57867">
        <w:rPr>
          <w:rFonts w:cstheme="minorHAnsi"/>
        </w:rPr>
        <w:instrText xml:space="preserve"> ADDIN EN.CITE.DATA </w:instrText>
      </w:r>
      <w:r w:rsidR="00E57867">
        <w:rPr>
          <w:rFonts w:cstheme="minorHAnsi"/>
        </w:rPr>
      </w:r>
      <w:r w:rsidR="00E57867">
        <w:rPr>
          <w:rFonts w:cstheme="minorHAnsi"/>
        </w:rPr>
        <w:fldChar w:fldCharType="end"/>
      </w:r>
      <w:r w:rsidR="00B270F9" w:rsidRPr="00E44C0F">
        <w:rPr>
          <w:rFonts w:cstheme="minorHAnsi"/>
        </w:rPr>
      </w:r>
      <w:r w:rsidR="00B270F9" w:rsidRPr="00E44C0F">
        <w:rPr>
          <w:rFonts w:cstheme="minorHAnsi"/>
        </w:rPr>
        <w:fldChar w:fldCharType="separate"/>
      </w:r>
      <w:r w:rsidR="00E57867">
        <w:rPr>
          <w:rFonts w:cstheme="minorHAnsi"/>
          <w:noProof/>
        </w:rPr>
        <w:t>[53]</w:t>
      </w:r>
      <w:r w:rsidR="00B270F9" w:rsidRPr="00E44C0F">
        <w:rPr>
          <w:rFonts w:cstheme="minorHAnsi"/>
        </w:rPr>
        <w:fldChar w:fldCharType="end"/>
      </w:r>
      <w:r w:rsidRPr="00E44C0F">
        <w:rPr>
          <w:rFonts w:cstheme="minorHAnsi"/>
        </w:rPr>
        <w:t xml:space="preserve">. </w:t>
      </w:r>
      <w:r w:rsidR="007238F8" w:rsidRPr="00E44C0F">
        <w:rPr>
          <w:rFonts w:cstheme="minorHAnsi"/>
        </w:rPr>
        <w:t>Thus,</w:t>
      </w:r>
      <w:r w:rsidRPr="00E44C0F">
        <w:rPr>
          <w:rFonts w:cstheme="minorHAnsi"/>
        </w:rPr>
        <w:t xml:space="preserve"> a multi</w:t>
      </w:r>
      <w:r w:rsidR="00AF60BF" w:rsidRPr="00E44C0F">
        <w:rPr>
          <w:rFonts w:cstheme="minorHAnsi"/>
        </w:rPr>
        <w:t xml:space="preserve"> ‘</w:t>
      </w:r>
      <w:r w:rsidRPr="00E44C0F">
        <w:rPr>
          <w:rFonts w:cstheme="minorHAnsi"/>
        </w:rPr>
        <w:t>omics</w:t>
      </w:r>
      <w:r w:rsidR="00AF60BF" w:rsidRPr="00E44C0F">
        <w:rPr>
          <w:rFonts w:cstheme="minorHAnsi"/>
        </w:rPr>
        <w:t>’</w:t>
      </w:r>
      <w:r w:rsidRPr="00E44C0F">
        <w:rPr>
          <w:rFonts w:cstheme="minorHAnsi"/>
        </w:rPr>
        <w:t xml:space="preserve"> approach can yield even more information and further support/validate a study even if the complementary omics approaches are not performed on the same source material or data is drawn from publicly available data repositories. However, des</w:t>
      </w:r>
      <w:r w:rsidR="00907CCF" w:rsidRPr="00E44C0F">
        <w:rPr>
          <w:rFonts w:cstheme="minorHAnsi"/>
        </w:rPr>
        <w:t>pite the growing field of multi ‘</w:t>
      </w:r>
      <w:r w:rsidRPr="00E44C0F">
        <w:rPr>
          <w:rFonts w:cstheme="minorHAnsi"/>
        </w:rPr>
        <w:t>omics</w:t>
      </w:r>
      <w:r w:rsidR="00907CCF" w:rsidRPr="00E44C0F">
        <w:rPr>
          <w:rFonts w:cstheme="minorHAnsi"/>
        </w:rPr>
        <w:t>’</w:t>
      </w:r>
      <w:r w:rsidRPr="00E44C0F">
        <w:rPr>
          <w:rFonts w:cstheme="minorHAnsi"/>
        </w:rPr>
        <w:t xml:space="preserve"> approaches, to date no studies have combined NMR metabolomics and MS proteomic datasets.</w:t>
      </w:r>
      <w:r w:rsidR="00AF60BF" w:rsidRPr="00E44C0F">
        <w:rPr>
          <w:rFonts w:cstheme="minorHAnsi"/>
        </w:rPr>
        <w:t xml:space="preserve"> This is an area which we are currently developing within our group at The University of Liverpool, undertaking </w:t>
      </w:r>
      <w:r w:rsidR="001C48C3">
        <w:rPr>
          <w:rFonts w:cstheme="minorHAnsi"/>
        </w:rPr>
        <w:t>computation</w:t>
      </w:r>
      <w:r w:rsidR="00AF60BF" w:rsidRPr="00E44C0F">
        <w:rPr>
          <w:rFonts w:cstheme="minorHAnsi"/>
        </w:rPr>
        <w:t xml:space="preserve">al integration of these </w:t>
      </w:r>
      <w:r w:rsidR="00DA3F7C" w:rsidRPr="00E44C0F">
        <w:rPr>
          <w:rFonts w:cstheme="minorHAnsi"/>
        </w:rPr>
        <w:t>‘omics’ datasets for SF analysis.</w:t>
      </w:r>
    </w:p>
    <w:p w14:paraId="5E16A92A" w14:textId="77777777" w:rsidR="000B7A6F" w:rsidRPr="00E44C0F" w:rsidRDefault="000B7A6F" w:rsidP="009A42BC">
      <w:pPr>
        <w:autoSpaceDE w:val="0"/>
        <w:autoSpaceDN w:val="0"/>
        <w:adjustRightInd w:val="0"/>
        <w:spacing w:before="100" w:beforeAutospacing="1" w:after="100" w:afterAutospacing="1" w:line="480" w:lineRule="auto"/>
        <w:jc w:val="both"/>
        <w:rPr>
          <w:rFonts w:cstheme="minorHAnsi"/>
        </w:rPr>
      </w:pPr>
      <w:r w:rsidRPr="00E44C0F">
        <w:rPr>
          <w:rFonts w:cstheme="minorHAnsi"/>
        </w:rPr>
        <w:t>b. Removal or equalisation of high abundance proteins</w:t>
      </w:r>
    </w:p>
    <w:p w14:paraId="7E9724FA" w14:textId="56FB3A7E" w:rsidR="00F94ED7" w:rsidRPr="00924484" w:rsidRDefault="000B7A6F" w:rsidP="009A42BC">
      <w:pPr>
        <w:autoSpaceDE w:val="0"/>
        <w:autoSpaceDN w:val="0"/>
        <w:adjustRightInd w:val="0"/>
        <w:spacing w:before="100" w:beforeAutospacing="1" w:after="100" w:afterAutospacing="1" w:line="480" w:lineRule="auto"/>
        <w:jc w:val="both"/>
        <w:rPr>
          <w:rFonts w:cstheme="minorHAnsi"/>
        </w:rPr>
      </w:pPr>
      <w:r w:rsidRPr="00E44C0F">
        <w:rPr>
          <w:rFonts w:cstheme="minorHAnsi"/>
        </w:rPr>
        <w:t>Whilst a vast array of proteomic data present exciting opportunities for biomarker discovery among arthritic diseases to improve clinical outcome through improved early diagnostics, stratification and, the identification of therapeutic targets</w:t>
      </w:r>
      <w:r w:rsidR="00DC5B21" w:rsidRPr="00E44C0F">
        <w:rPr>
          <w:rFonts w:cstheme="minorHAnsi"/>
        </w:rPr>
        <w:t>,</w:t>
      </w:r>
      <w:r w:rsidRPr="00E44C0F">
        <w:rPr>
          <w:rFonts w:cstheme="minorHAnsi"/>
        </w:rPr>
        <w:t xml:space="preserve"> it is critical that studies are extensively optimized to allow for the success of novel candidate markers. One of the major problems wi</w:t>
      </w:r>
      <w:r w:rsidR="005A5F2A" w:rsidRPr="00E44C0F">
        <w:rPr>
          <w:rFonts w:cstheme="minorHAnsi"/>
        </w:rPr>
        <w:t>th</w:t>
      </w:r>
      <w:r w:rsidRPr="00E44C0F">
        <w:rPr>
          <w:rFonts w:cstheme="minorHAnsi"/>
        </w:rPr>
        <w:t xml:space="preserve"> SF is </w:t>
      </w:r>
      <w:r w:rsidR="00CD7F9F">
        <w:rPr>
          <w:rFonts w:cstheme="minorHAnsi"/>
        </w:rPr>
        <w:t xml:space="preserve">the </w:t>
      </w:r>
      <w:r w:rsidRPr="00E44C0F">
        <w:rPr>
          <w:rFonts w:cstheme="minorHAnsi"/>
        </w:rPr>
        <w:t xml:space="preserve">small number of </w:t>
      </w:r>
      <w:r w:rsidRPr="00E44C0F">
        <w:rPr>
          <w:rFonts w:cstheme="minorHAnsi"/>
        </w:rPr>
        <w:lastRenderedPageBreak/>
        <w:t xml:space="preserve">highly abundant proteins rendering the identification of low abundance proteins challenging. </w:t>
      </w:r>
      <w:r w:rsidR="00CD7F9F">
        <w:rPr>
          <w:rFonts w:cstheme="minorHAnsi"/>
        </w:rPr>
        <w:t xml:space="preserve">However, as technologies improve, various methodologies have developed to reduce the protein concentration dynamic range, enriching less abundant proteins and maximising the total number of </w:t>
      </w:r>
      <w:r w:rsidR="00CD7F9F" w:rsidRPr="00924484">
        <w:rPr>
          <w:rFonts w:cstheme="minorHAnsi"/>
        </w:rPr>
        <w:t xml:space="preserve">identified proteins, maximising the potential for biomarker discovery. </w:t>
      </w:r>
      <w:r w:rsidR="00F94ED7" w:rsidRPr="00924484">
        <w:rPr>
          <w:rFonts w:cstheme="minorHAnsi"/>
        </w:rPr>
        <w:t>Maximising the number of quantifiable proteins within SF samples is also improving pathway analysis and strengthening the conclusions which can be drawn.</w:t>
      </w:r>
    </w:p>
    <w:p w14:paraId="61785BA3" w14:textId="027D21B9" w:rsidR="00351B27" w:rsidRPr="00924484" w:rsidRDefault="00B274C5" w:rsidP="009A42BC">
      <w:pPr>
        <w:pStyle w:val="ListParagraph"/>
        <w:numPr>
          <w:ilvl w:val="0"/>
          <w:numId w:val="5"/>
        </w:numPr>
        <w:autoSpaceDE w:val="0"/>
        <w:autoSpaceDN w:val="0"/>
        <w:adjustRightInd w:val="0"/>
        <w:spacing w:before="100" w:beforeAutospacing="1" w:after="100" w:afterAutospacing="1" w:line="480" w:lineRule="auto"/>
        <w:jc w:val="both"/>
        <w:rPr>
          <w:rFonts w:cstheme="minorHAnsi"/>
        </w:rPr>
      </w:pPr>
      <w:r w:rsidRPr="00924484">
        <w:rPr>
          <w:rFonts w:cs="GvtpwtWarnockPro-Regular"/>
        </w:rPr>
        <w:t>Five-y</w:t>
      </w:r>
      <w:r w:rsidR="00351B27" w:rsidRPr="00924484">
        <w:rPr>
          <w:rFonts w:cs="GvtpwtWarnockPro-Regular"/>
        </w:rPr>
        <w:t>ear View</w:t>
      </w:r>
    </w:p>
    <w:p w14:paraId="671CDC50" w14:textId="29C3A3F9" w:rsidR="00D06EEA" w:rsidRPr="00924484" w:rsidRDefault="001E0086" w:rsidP="009A42BC">
      <w:pPr>
        <w:autoSpaceDE w:val="0"/>
        <w:autoSpaceDN w:val="0"/>
        <w:adjustRightInd w:val="0"/>
        <w:spacing w:before="100" w:beforeAutospacing="1" w:after="100" w:afterAutospacing="1" w:line="480" w:lineRule="auto"/>
        <w:jc w:val="both"/>
        <w:rPr>
          <w:rFonts w:cstheme="minorHAnsi"/>
        </w:rPr>
      </w:pPr>
      <w:r w:rsidRPr="00924484">
        <w:rPr>
          <w:rFonts w:cstheme="minorHAnsi"/>
        </w:rPr>
        <w:t xml:space="preserve">Undertaking </w:t>
      </w:r>
      <w:r w:rsidR="006D1DFA">
        <w:rPr>
          <w:rFonts w:cstheme="minorHAnsi"/>
        </w:rPr>
        <w:t>MS</w:t>
      </w:r>
      <w:r w:rsidRPr="00924484">
        <w:rPr>
          <w:rFonts w:cstheme="minorHAnsi"/>
        </w:rPr>
        <w:t>-based analysis has been cost prohibitive for many researchers and therefore a</w:t>
      </w:r>
      <w:r w:rsidR="00DC5B21" w:rsidRPr="00924484">
        <w:rPr>
          <w:rFonts w:cstheme="minorHAnsi"/>
        </w:rPr>
        <w:t xml:space="preserve"> major limitation of </w:t>
      </w:r>
      <w:r w:rsidR="000C572E" w:rsidRPr="00924484">
        <w:rPr>
          <w:rFonts w:cstheme="minorHAnsi"/>
        </w:rPr>
        <w:t xml:space="preserve">advancing knowledge within </w:t>
      </w:r>
      <w:r w:rsidR="00DC5B21" w:rsidRPr="00924484">
        <w:rPr>
          <w:rFonts w:cstheme="minorHAnsi"/>
        </w:rPr>
        <w:t xml:space="preserve">the field. </w:t>
      </w:r>
      <w:r w:rsidRPr="00924484">
        <w:rPr>
          <w:rFonts w:cstheme="minorHAnsi"/>
        </w:rPr>
        <w:t xml:space="preserve">Subsequently this has resulted in numerous underpowered studies </w:t>
      </w:r>
      <w:r w:rsidR="002B45CA" w:rsidRPr="00924484">
        <w:rPr>
          <w:rFonts w:cstheme="minorHAnsi"/>
        </w:rPr>
        <w:t xml:space="preserve">for </w:t>
      </w:r>
      <w:r w:rsidRPr="00924484">
        <w:rPr>
          <w:rFonts w:cstheme="minorHAnsi"/>
        </w:rPr>
        <w:t xml:space="preserve">which firm conclusions have been difficult to draw. However, a combination of developing </w:t>
      </w:r>
      <w:r w:rsidR="006D1DFA">
        <w:rPr>
          <w:rFonts w:cstheme="minorHAnsi"/>
        </w:rPr>
        <w:t>MS</w:t>
      </w:r>
      <w:r w:rsidRPr="00924484">
        <w:rPr>
          <w:rFonts w:cstheme="minorHAnsi"/>
        </w:rPr>
        <w:t xml:space="preserve"> methods, allowing a faster and higher sensitivity methodology, and advancing techniques to</w:t>
      </w:r>
      <w:r w:rsidR="00CC7824" w:rsidRPr="00924484">
        <w:rPr>
          <w:rFonts w:cstheme="minorHAnsi"/>
        </w:rPr>
        <w:t xml:space="preserve"> allow deeper</w:t>
      </w:r>
      <w:r w:rsidRPr="00924484">
        <w:rPr>
          <w:rFonts w:cstheme="minorHAnsi"/>
        </w:rPr>
        <w:t xml:space="preserve"> </w:t>
      </w:r>
      <w:r w:rsidR="002B45CA" w:rsidRPr="00924484">
        <w:rPr>
          <w:rFonts w:cstheme="minorHAnsi"/>
        </w:rPr>
        <w:t>SF</w:t>
      </w:r>
      <w:r w:rsidRPr="00924484">
        <w:rPr>
          <w:rFonts w:cstheme="minorHAnsi"/>
        </w:rPr>
        <w:t xml:space="preserve"> proteome interrogation, is maximising the </w:t>
      </w:r>
      <w:r w:rsidR="00F01EE1" w:rsidRPr="00924484">
        <w:rPr>
          <w:rFonts w:cstheme="minorHAnsi"/>
        </w:rPr>
        <w:t>data</w:t>
      </w:r>
      <w:r w:rsidRPr="00924484">
        <w:rPr>
          <w:rFonts w:cstheme="minorHAnsi"/>
        </w:rPr>
        <w:t xml:space="preserve"> that can be obtained within studies as well as </w:t>
      </w:r>
      <w:r w:rsidR="002B45CA" w:rsidRPr="00924484">
        <w:rPr>
          <w:rFonts w:cstheme="minorHAnsi"/>
        </w:rPr>
        <w:t>allowing</w:t>
      </w:r>
      <w:r w:rsidRPr="00924484">
        <w:rPr>
          <w:rFonts w:cstheme="minorHAnsi"/>
        </w:rPr>
        <w:t xml:space="preserve"> this technique </w:t>
      </w:r>
      <w:r w:rsidR="002B45CA" w:rsidRPr="00924484">
        <w:rPr>
          <w:rFonts w:cstheme="minorHAnsi"/>
        </w:rPr>
        <w:t xml:space="preserve">to be </w:t>
      </w:r>
      <w:r w:rsidRPr="00924484">
        <w:rPr>
          <w:rFonts w:cstheme="minorHAnsi"/>
        </w:rPr>
        <w:t>more accessible to research groups.</w:t>
      </w:r>
      <w:r w:rsidR="006C6A38" w:rsidRPr="00924484">
        <w:rPr>
          <w:rFonts w:cstheme="minorHAnsi"/>
        </w:rPr>
        <w:t xml:space="preserve"> As technology continues to advance, improved methodologies to reduce the protein concentration dynamic range of SF are likely to develop further</w:t>
      </w:r>
      <w:r w:rsidR="008E528D" w:rsidRPr="00924484">
        <w:rPr>
          <w:rFonts w:cstheme="minorHAnsi"/>
        </w:rPr>
        <w:t xml:space="preserve"> over the </w:t>
      </w:r>
      <w:r w:rsidR="00FF5E93" w:rsidRPr="00924484">
        <w:rPr>
          <w:rFonts w:cstheme="minorHAnsi"/>
        </w:rPr>
        <w:t xml:space="preserve">next five </w:t>
      </w:r>
      <w:r w:rsidR="008E528D" w:rsidRPr="00924484">
        <w:rPr>
          <w:rFonts w:cstheme="minorHAnsi"/>
        </w:rPr>
        <w:t>years</w:t>
      </w:r>
      <w:r w:rsidR="006C6A38" w:rsidRPr="00924484">
        <w:rPr>
          <w:rFonts w:cstheme="minorHAnsi"/>
        </w:rPr>
        <w:t>, allowing even deeper analysis of the SF proteome and quantification of the lowest abundant proteins.</w:t>
      </w:r>
    </w:p>
    <w:p w14:paraId="30E632B4" w14:textId="5EF0429D" w:rsidR="001E0086" w:rsidRPr="00924484" w:rsidRDefault="001E0086" w:rsidP="009A42BC">
      <w:pPr>
        <w:autoSpaceDE w:val="0"/>
        <w:autoSpaceDN w:val="0"/>
        <w:adjustRightInd w:val="0"/>
        <w:spacing w:before="100" w:beforeAutospacing="1" w:after="100" w:afterAutospacing="1" w:line="480" w:lineRule="auto"/>
        <w:jc w:val="both"/>
        <w:rPr>
          <w:rFonts w:cstheme="minorHAnsi"/>
        </w:rPr>
      </w:pPr>
      <w:r w:rsidRPr="00924484">
        <w:rPr>
          <w:rFonts w:cstheme="minorHAnsi"/>
        </w:rPr>
        <w:t xml:space="preserve">Within the coming years, as the various ‘omics’ fields have developed, the next important step for the field will be within the </w:t>
      </w:r>
      <w:r w:rsidR="008004B5" w:rsidRPr="00924484">
        <w:rPr>
          <w:rFonts w:cstheme="minorHAnsi"/>
        </w:rPr>
        <w:t xml:space="preserve">synergistic </w:t>
      </w:r>
      <w:r w:rsidR="001C48C3">
        <w:rPr>
          <w:rFonts w:cstheme="minorHAnsi"/>
        </w:rPr>
        <w:t>computation</w:t>
      </w:r>
      <w:r w:rsidRPr="00924484">
        <w:rPr>
          <w:rFonts w:cstheme="minorHAnsi"/>
        </w:rPr>
        <w:t xml:space="preserve">al integration of these areas. Combining these datasets will inevitably greatly improve the information that can be gleaned from separate analyses, as well as providing key information for </w:t>
      </w:r>
      <w:r w:rsidR="00A732C1" w:rsidRPr="00924484">
        <w:rPr>
          <w:rFonts w:cstheme="minorHAnsi"/>
        </w:rPr>
        <w:t xml:space="preserve">improving </w:t>
      </w:r>
      <w:r w:rsidRPr="00924484">
        <w:rPr>
          <w:rFonts w:cstheme="minorHAnsi"/>
        </w:rPr>
        <w:t>pathway analysis.</w:t>
      </w:r>
      <w:r w:rsidR="00F01EE1" w:rsidRPr="00924484">
        <w:rPr>
          <w:rFonts w:cstheme="minorHAnsi"/>
        </w:rPr>
        <w:t xml:space="preserve"> The number of software platforms available to undertake this approach are ever growing, developing and improving, thus making this analysis easier to undertake.</w:t>
      </w:r>
    </w:p>
    <w:p w14:paraId="6FCD14AF" w14:textId="29AD2A26" w:rsidR="006C63E8" w:rsidRDefault="00BE194E" w:rsidP="009A42BC">
      <w:pPr>
        <w:autoSpaceDE w:val="0"/>
        <w:autoSpaceDN w:val="0"/>
        <w:adjustRightInd w:val="0"/>
        <w:spacing w:before="100" w:beforeAutospacing="1" w:after="100" w:afterAutospacing="1" w:line="480" w:lineRule="auto"/>
        <w:jc w:val="both"/>
        <w:rPr>
          <w:rFonts w:cstheme="minorHAnsi"/>
        </w:rPr>
      </w:pPr>
      <w:r w:rsidRPr="00924484">
        <w:rPr>
          <w:rFonts w:cstheme="minorHAnsi"/>
        </w:rPr>
        <w:t xml:space="preserve">Within SF proteomics, </w:t>
      </w:r>
      <w:r w:rsidR="007A3863" w:rsidRPr="00924484">
        <w:rPr>
          <w:rFonts w:cstheme="minorHAnsi"/>
        </w:rPr>
        <w:t xml:space="preserve">the identification of early biomarkers for orthopaedic pathologies has been a key objective. However, as mentioned previously, </w:t>
      </w:r>
      <w:r w:rsidR="0048182B" w:rsidRPr="00924484">
        <w:rPr>
          <w:rFonts w:cstheme="minorHAnsi"/>
        </w:rPr>
        <w:t xml:space="preserve">markers of clinical prognosis and therapeutic effects </w:t>
      </w:r>
      <w:r w:rsidR="0048182B" w:rsidRPr="00924484">
        <w:rPr>
          <w:rFonts w:cstheme="minorHAnsi"/>
        </w:rPr>
        <w:lastRenderedPageBreak/>
        <w:t>are growing areas of interest.</w:t>
      </w:r>
      <w:r w:rsidR="008F2AA1" w:rsidRPr="00924484">
        <w:rPr>
          <w:rFonts w:cstheme="minorHAnsi"/>
        </w:rPr>
        <w:t xml:space="preserve"> In addition, an exciting potential area</w:t>
      </w:r>
      <w:r w:rsidR="00F238C7" w:rsidRPr="00924484">
        <w:rPr>
          <w:rFonts w:cstheme="minorHAnsi"/>
        </w:rPr>
        <w:t xml:space="preserve"> of research</w:t>
      </w:r>
      <w:r w:rsidR="008F2AA1" w:rsidRPr="00924484">
        <w:rPr>
          <w:rFonts w:cstheme="minorHAnsi"/>
        </w:rPr>
        <w:t xml:space="preserve"> is the identification of protein pain biomarkers of </w:t>
      </w:r>
      <w:r w:rsidR="006B2A2C" w:rsidRPr="00924484">
        <w:rPr>
          <w:rFonts w:cstheme="minorHAnsi"/>
        </w:rPr>
        <w:t xml:space="preserve">musculoskeletal </w:t>
      </w:r>
      <w:r w:rsidR="008F2AA1" w:rsidRPr="00924484">
        <w:rPr>
          <w:rFonts w:cstheme="minorHAnsi"/>
        </w:rPr>
        <w:t>pain within SF.</w:t>
      </w:r>
      <w:r w:rsidR="006C63E8" w:rsidRPr="00924484">
        <w:rPr>
          <w:rFonts w:cstheme="minorHAnsi"/>
        </w:rPr>
        <w:t xml:space="preserve"> Factors of interest include</w:t>
      </w:r>
      <w:r w:rsidR="00557C03" w:rsidRPr="00924484">
        <w:rPr>
          <w:rFonts w:cstheme="minorHAnsi"/>
        </w:rPr>
        <w:t xml:space="preserve"> </w:t>
      </w:r>
      <w:r w:rsidR="006C63E8" w:rsidRPr="00924484">
        <w:rPr>
          <w:rFonts w:cstheme="minorHAnsi"/>
        </w:rPr>
        <w:t>nerve growth factor</w:t>
      </w:r>
      <w:r w:rsidR="00890DBB" w:rsidRPr="00924484">
        <w:rPr>
          <w:rFonts w:cstheme="minorHAnsi"/>
        </w:rPr>
        <w:t xml:space="preserve">, a neuromediator, </w:t>
      </w:r>
      <w:r w:rsidR="006C63E8" w:rsidRPr="00924484">
        <w:rPr>
          <w:rFonts w:cstheme="minorHAnsi"/>
        </w:rPr>
        <w:t xml:space="preserve">which </w:t>
      </w:r>
      <w:r w:rsidR="00890DBB" w:rsidRPr="00924484">
        <w:rPr>
          <w:rFonts w:cstheme="minorHAnsi"/>
        </w:rPr>
        <w:t>is likely to be a key regulator involved in infl</w:t>
      </w:r>
      <w:r w:rsidR="006C63E8" w:rsidRPr="00924484">
        <w:rPr>
          <w:rFonts w:cstheme="minorHAnsi"/>
        </w:rPr>
        <w:t xml:space="preserve">ammatory and neuropathic pain </w:t>
      </w:r>
      <w:r w:rsidR="00890DBB" w:rsidRPr="00924484">
        <w:rPr>
          <w:rFonts w:cstheme="minorHAnsi"/>
        </w:rPr>
        <w:t>and t</w:t>
      </w:r>
      <w:r w:rsidR="006C63E8" w:rsidRPr="00924484">
        <w:rPr>
          <w:rFonts w:cstheme="minorHAnsi"/>
        </w:rPr>
        <w:t>he neurotransmitter substance P which</w:t>
      </w:r>
      <w:r w:rsidR="00890DBB" w:rsidRPr="00924484">
        <w:rPr>
          <w:rFonts w:cstheme="minorHAnsi"/>
        </w:rPr>
        <w:t xml:space="preserve"> has been suggested as </w:t>
      </w:r>
      <w:r w:rsidR="006C63E8" w:rsidRPr="00924484">
        <w:rPr>
          <w:rFonts w:cstheme="minorHAnsi"/>
        </w:rPr>
        <w:t>a potential biomarker</w:t>
      </w:r>
      <w:r w:rsidR="00890DBB" w:rsidRPr="00924484">
        <w:rPr>
          <w:rFonts w:cstheme="minorHAnsi"/>
        </w:rPr>
        <w:t xml:space="preserve"> for pain in chronic </w:t>
      </w:r>
      <w:r w:rsidR="006C63E8" w:rsidRPr="00924484">
        <w:rPr>
          <w:rFonts w:cstheme="minorHAnsi"/>
        </w:rPr>
        <w:t xml:space="preserve">equine </w:t>
      </w:r>
      <w:r w:rsidR="006B2A2C" w:rsidRPr="00924484">
        <w:rPr>
          <w:rFonts w:cstheme="minorHAnsi"/>
        </w:rPr>
        <w:t>OA joints</w:t>
      </w:r>
      <w:r w:rsidR="00890DBB" w:rsidRPr="00924484">
        <w:rPr>
          <w:rFonts w:cstheme="minorHAnsi"/>
        </w:rPr>
        <w:t xml:space="preserve"> </w:t>
      </w:r>
      <w:r w:rsidR="003060B5" w:rsidRPr="00924484">
        <w:rPr>
          <w:rFonts w:cstheme="minorHAnsi"/>
        </w:rPr>
        <w:fldChar w:fldCharType="begin">
          <w:fldData xml:space="preserve">PEVuZE5vdGU+PENpdGU+PEF1dGhvcj5HcmF1dzwvQXV0aG9yPjxZZWFyPjIwMTA8L1llYXI+PFJl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</w:fldData>
        </w:fldChar>
      </w:r>
      <w:r w:rsidR="00B54D12">
        <w:rPr>
          <w:rFonts w:cstheme="minorHAnsi"/>
        </w:rPr>
        <w:instrText xml:space="preserve"> ADDIN EN.CITE </w:instrText>
      </w:r>
      <w:r w:rsidR="00B54D12">
        <w:rPr>
          <w:rFonts w:cstheme="minorHAnsi"/>
        </w:rPr>
        <w:fldChar w:fldCharType="begin">
          <w:fldData xml:space="preserve">PEVuZE5vdGU+PENpdGU+PEF1dGhvcj5HcmF1dzwvQXV0aG9yPjxZZWFyPjIwMTA8L1llYXI+PFJl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</w:fldData>
        </w:fldChar>
      </w:r>
      <w:r w:rsidR="00B54D12">
        <w:rPr>
          <w:rFonts w:cstheme="minorHAnsi"/>
        </w:rPr>
        <w:instrText xml:space="preserve"> ADDIN EN.CITE.DATA </w:instrText>
      </w:r>
      <w:r w:rsidR="00B54D12">
        <w:rPr>
          <w:rFonts w:cstheme="minorHAnsi"/>
        </w:rPr>
      </w:r>
      <w:r w:rsidR="00B54D12">
        <w:rPr>
          <w:rFonts w:cstheme="minorHAnsi"/>
        </w:rPr>
        <w:fldChar w:fldCharType="end"/>
      </w:r>
      <w:r w:rsidR="003060B5" w:rsidRPr="00924484">
        <w:rPr>
          <w:rFonts w:cstheme="minorHAnsi"/>
        </w:rPr>
      </w:r>
      <w:r w:rsidR="003060B5" w:rsidRPr="00924484">
        <w:rPr>
          <w:rFonts w:cstheme="minorHAnsi"/>
        </w:rPr>
        <w:fldChar w:fldCharType="separate"/>
      </w:r>
      <w:r w:rsidR="00B54D12">
        <w:rPr>
          <w:rFonts w:cstheme="minorHAnsi"/>
          <w:noProof/>
        </w:rPr>
        <w:t>[181,182]</w:t>
      </w:r>
      <w:r w:rsidR="003060B5" w:rsidRPr="00924484">
        <w:rPr>
          <w:rFonts w:cstheme="minorHAnsi"/>
        </w:rPr>
        <w:fldChar w:fldCharType="end"/>
      </w:r>
      <w:r w:rsidR="003060B5" w:rsidRPr="00924484">
        <w:rPr>
          <w:rFonts w:cstheme="minorHAnsi"/>
        </w:rPr>
        <w:t xml:space="preserve">. </w:t>
      </w:r>
      <w:r w:rsidR="00B13094" w:rsidRPr="00924484">
        <w:rPr>
          <w:rFonts w:cstheme="minorHAnsi"/>
        </w:rPr>
        <w:t xml:space="preserve">This is an exciting area of research, which will undoubtedly develop over the coming years, potentially providing a panel of pain markers which may have potential </w:t>
      </w:r>
      <w:r w:rsidR="00271D52" w:rsidRPr="00924484">
        <w:rPr>
          <w:rFonts w:cstheme="minorHAnsi"/>
        </w:rPr>
        <w:t xml:space="preserve">to deliver a more bespoke clinical analgesic therapeutic plan, identifying pain pathways implicated for </w:t>
      </w:r>
      <w:r w:rsidR="00281334" w:rsidRPr="00924484">
        <w:rPr>
          <w:rFonts w:cstheme="minorHAnsi"/>
        </w:rPr>
        <w:t>individuals</w:t>
      </w:r>
      <w:r w:rsidR="00271D52" w:rsidRPr="00924484">
        <w:rPr>
          <w:rFonts w:cstheme="minorHAnsi"/>
        </w:rPr>
        <w:t>, generating novel therapeutic targets for the next generation of analgesics, and a potential pain panel to quantifiably monitor the effectiveness of future analgesics.</w:t>
      </w:r>
    </w:p>
    <w:p w14:paraId="7AAD6409" w14:textId="20892A40" w:rsidR="00EF0302" w:rsidRDefault="00EF0302" w:rsidP="009A42BC">
      <w:pPr>
        <w:autoSpaceDE w:val="0"/>
        <w:autoSpaceDN w:val="0"/>
        <w:adjustRightInd w:val="0"/>
        <w:spacing w:before="100" w:beforeAutospacing="1" w:after="100" w:afterAutospacing="1" w:line="480" w:lineRule="auto"/>
        <w:jc w:val="both"/>
        <w:rPr>
          <w:rFonts w:cstheme="minorHAnsi"/>
        </w:rPr>
      </w:pPr>
      <w:r>
        <w:rPr>
          <w:rFonts w:cstheme="minorHAnsi"/>
        </w:rPr>
        <w:t>Review Criteria</w:t>
      </w:r>
    </w:p>
    <w:p w14:paraId="40D5EC79" w14:textId="77777777" w:rsidR="00A419CB" w:rsidRPr="00667050" w:rsidRDefault="00A419CB" w:rsidP="00205968">
      <w:pPr>
        <w:spacing w:line="480" w:lineRule="auto"/>
        <w:rPr>
          <w:rFonts w:cstheme="minorHAnsi"/>
        </w:rPr>
      </w:pPr>
      <w:r w:rsidRPr="00667050">
        <w:rPr>
          <w:rFonts w:cstheme="minorHAnsi"/>
        </w:rPr>
        <w:t>Studies included in this article were identified by searching PubMed using the terms “osteoarthritis”, “rheumatoid arthritis”, “</w:t>
      </w:r>
      <w:r w:rsidRPr="00667050">
        <w:rPr>
          <w:rFonts w:cstheme="minorHAnsi"/>
          <w:shd w:val="clear" w:color="auto" w:fill="FFFFFF"/>
        </w:rPr>
        <w:t>spondyloarthritis”,</w:t>
      </w:r>
      <w:r w:rsidRPr="00667050">
        <w:rPr>
          <w:rFonts w:cstheme="minorHAnsi"/>
        </w:rPr>
        <w:t xml:space="preserve"> “juvenile arthritis”</w:t>
      </w:r>
      <w:r w:rsidRPr="00667050">
        <w:rPr>
          <w:rFonts w:ascii="Calibri" w:eastAsia="Times New Roman" w:hAnsi="Calibri" w:cs="Calibri"/>
          <w:lang w:eastAsia="en-GB"/>
        </w:rPr>
        <w:t>, “</w:t>
      </w:r>
      <w:r w:rsidRPr="007D5DAE">
        <w:rPr>
          <w:rFonts w:ascii="Calibri" w:eastAsia="Times New Roman" w:hAnsi="Calibri" w:cs="Calibri"/>
          <w:lang w:eastAsia="en-GB"/>
        </w:rPr>
        <w:t>extracellular vesicles</w:t>
      </w:r>
      <w:r w:rsidRPr="00667050">
        <w:rPr>
          <w:rFonts w:ascii="Calibri" w:eastAsia="Times New Roman" w:hAnsi="Calibri" w:cs="Calibri"/>
          <w:lang w:eastAsia="en-GB"/>
        </w:rPr>
        <w:t xml:space="preserve">” AND “synovial fluid” as well as </w:t>
      </w:r>
      <w:r w:rsidRPr="00667050">
        <w:t>“biofluid sample complexity”.</w:t>
      </w:r>
      <w:r w:rsidRPr="00667050">
        <w:rPr>
          <w:rFonts w:cstheme="minorHAnsi"/>
        </w:rPr>
        <w:t xml:space="preserve"> The literature search was limited to full-text original research articles and reviews written in English and published between 1991 and 2018. In addition, further relevant articles were identified from the authors’ personal archives.</w:t>
      </w:r>
    </w:p>
    <w:p w14:paraId="689AAFD3" w14:textId="313831B0" w:rsidR="00EF53E0" w:rsidRDefault="00EF53E0" w:rsidP="00205968">
      <w:pPr>
        <w:autoSpaceDE w:val="0"/>
        <w:autoSpaceDN w:val="0"/>
        <w:adjustRightInd w:val="0"/>
        <w:spacing w:before="100" w:beforeAutospacing="1" w:after="100" w:afterAutospacing="1" w:line="480" w:lineRule="auto"/>
        <w:jc w:val="both"/>
        <w:rPr>
          <w:rFonts w:cstheme="minorHAnsi"/>
        </w:rPr>
      </w:pPr>
      <w:r>
        <w:rPr>
          <w:rFonts w:cstheme="minorHAnsi"/>
        </w:rPr>
        <w:t>Declaration of Interest</w:t>
      </w:r>
    </w:p>
    <w:p w14:paraId="1C3A585E" w14:textId="77777777" w:rsidR="00EE1C83" w:rsidRDefault="00EF53E0" w:rsidP="00FF2145">
      <w:pPr>
        <w:autoSpaceDE w:val="0"/>
        <w:autoSpaceDN w:val="0"/>
        <w:adjustRightInd w:val="0"/>
        <w:spacing w:before="100" w:beforeAutospacing="1" w:after="100" w:afterAutospacing="1" w:line="480" w:lineRule="auto"/>
        <w:jc w:val="both"/>
        <w:rPr>
          <w:rFonts w:cstheme="minorHAnsi"/>
        </w:rPr>
      </w:pPr>
      <w:r w:rsidRPr="00EF53E0">
        <w:rPr>
          <w:rFonts w:cstheme="minorHAnsi"/>
        </w:rPr>
        <w:t>Thi</w:t>
      </w:r>
      <w:r>
        <w:rPr>
          <w:rFonts w:cstheme="minorHAnsi"/>
        </w:rPr>
        <w:t>s paper was supported in part by</w:t>
      </w:r>
      <w:r w:rsidRPr="00EF53E0">
        <w:rPr>
          <w:rFonts w:cstheme="minorHAnsi"/>
        </w:rPr>
        <w:t xml:space="preserve"> a Wellcome Trust Clinical Intermediate Fellowship (to M. P</w:t>
      </w:r>
      <w:r>
        <w:rPr>
          <w:rFonts w:cstheme="minorHAnsi"/>
        </w:rPr>
        <w:t xml:space="preserve">effers), by </w:t>
      </w:r>
      <w:r w:rsidRPr="00EF53E0">
        <w:rPr>
          <w:rFonts w:cstheme="minorHAnsi"/>
        </w:rPr>
        <w:t>The Horse T</w:t>
      </w:r>
      <w:r>
        <w:rPr>
          <w:rFonts w:cstheme="minorHAnsi"/>
        </w:rPr>
        <w:t>rust (to J. Anderson) and by a</w:t>
      </w:r>
      <w:r w:rsidRPr="00EF53E0">
        <w:rPr>
          <w:rFonts w:cstheme="minorHAnsi"/>
        </w:rPr>
        <w:t xml:space="preserve"> Kazakhstan President's Bolashak Scholarship (to A. Smagul).</w:t>
      </w:r>
      <w:r>
        <w:rPr>
          <w:rFonts w:cstheme="minorHAnsi"/>
        </w:rPr>
        <w:t xml:space="preserve"> </w:t>
      </w:r>
      <w:r w:rsidRPr="00EF53E0">
        <w:rPr>
          <w:rFonts w:cstheme="minorHAnsi"/>
        </w:rPr>
        <w:t>The authors have no relevant affiliations or financial involvement with any organization or entity with a financial interest in or financial conflict with the subject matter or materials discussed in the manuscript.</w:t>
      </w:r>
    </w:p>
    <w:p w14:paraId="2A8766B3" w14:textId="1D13D0B4" w:rsidR="008F032B" w:rsidRPr="00FF2145" w:rsidRDefault="005F30A6" w:rsidP="00FF2145">
      <w:pPr>
        <w:autoSpaceDE w:val="0"/>
        <w:autoSpaceDN w:val="0"/>
        <w:adjustRightInd w:val="0"/>
        <w:spacing w:before="100" w:beforeAutospacing="1" w:after="100" w:afterAutospacing="1" w:line="480" w:lineRule="auto"/>
        <w:jc w:val="both"/>
        <w:rPr>
          <w:rFonts w:cstheme="minorHAnsi"/>
        </w:rPr>
      </w:pPr>
      <w:r w:rsidRPr="0067089D">
        <w:rPr>
          <w:rFonts w:cstheme="minorHAnsi"/>
          <w:b/>
        </w:rPr>
        <w:t>References</w:t>
      </w:r>
    </w:p>
    <w:p w14:paraId="1E04D8C3" w14:textId="77777777" w:rsidR="00B54D12" w:rsidRPr="00B54D12" w:rsidRDefault="00633AEB" w:rsidP="00B54D12">
      <w:pPr>
        <w:pStyle w:val="EndNoteBibliography"/>
        <w:spacing w:after="0"/>
        <w:ind w:left="720" w:hanging="720"/>
      </w:pPr>
      <w:r w:rsidRPr="0067089D">
        <w:lastRenderedPageBreak/>
        <w:fldChar w:fldCharType="begin"/>
      </w:r>
      <w:r w:rsidRPr="00E02A99">
        <w:instrText xml:space="preserve"> ADDIN EN.REFLIST </w:instrText>
      </w:r>
      <w:r w:rsidRPr="0067089D">
        <w:fldChar w:fldCharType="separate"/>
      </w:r>
      <w:r w:rsidR="00B54D12" w:rsidRPr="00B54D12">
        <w:t>1.</w:t>
      </w:r>
      <w:r w:rsidR="00B54D12" w:rsidRPr="00B54D12">
        <w:tab/>
        <w:t xml:space="preserve">Blewis ME, Nugent-Derfus GE, Schmidt TA, Schumacher BL, Sah RL. A model of synovial fluid lubricant composition in normal and injured joints. </w:t>
      </w:r>
      <w:r w:rsidR="00B54D12" w:rsidRPr="00B54D12">
        <w:rPr>
          <w:i/>
        </w:rPr>
        <w:t>Eur Cell Mater</w:t>
      </w:r>
      <w:r w:rsidR="00B54D12" w:rsidRPr="00B54D12">
        <w:t>, 13, 26-39 (2007).</w:t>
      </w:r>
    </w:p>
    <w:p w14:paraId="630EC2A3" w14:textId="77777777" w:rsidR="00B54D12" w:rsidRPr="00B54D12" w:rsidRDefault="00B54D12" w:rsidP="00B54D12">
      <w:pPr>
        <w:pStyle w:val="EndNoteBibliography"/>
        <w:spacing w:after="0"/>
        <w:ind w:left="720" w:hanging="720"/>
      </w:pPr>
      <w:r w:rsidRPr="00B54D12">
        <w:t>2.</w:t>
      </w:r>
      <w:r w:rsidRPr="00B54D12">
        <w:tab/>
        <w:t xml:space="preserve">Tamer TM. Hyaluronan and synovial joint: function, distribution and healing. </w:t>
      </w:r>
      <w:r w:rsidRPr="00B54D12">
        <w:rPr>
          <w:i/>
        </w:rPr>
        <w:t>Interdiscip Toxicol</w:t>
      </w:r>
      <w:r w:rsidRPr="00B54D12">
        <w:t>, 6(3), 111-125 (2013).</w:t>
      </w:r>
    </w:p>
    <w:p w14:paraId="56D67BE8" w14:textId="77777777" w:rsidR="00B54D12" w:rsidRPr="00B54D12" w:rsidRDefault="00B54D12" w:rsidP="00B54D12">
      <w:pPr>
        <w:pStyle w:val="EndNoteBibliography"/>
        <w:spacing w:after="0"/>
        <w:ind w:left="720" w:hanging="720"/>
      </w:pPr>
      <w:r w:rsidRPr="00B54D12">
        <w:t>3.</w:t>
      </w:r>
      <w:r w:rsidRPr="00B54D12">
        <w:tab/>
        <w:t xml:space="preserve">Anderson JR, Phelan MM, Clegg PD, Peffers MJ, Rubio-Martinez LM. Synovial Fluid Metabolites Differentiate between Septic and Nonseptic Joint Pathologies. </w:t>
      </w:r>
      <w:r w:rsidRPr="00B54D12">
        <w:rPr>
          <w:i/>
        </w:rPr>
        <w:t>Journal of proteome research</w:t>
      </w:r>
      <w:r w:rsidRPr="00B54D12">
        <w:t>, 17(8), 2735-2743 (2018).</w:t>
      </w:r>
    </w:p>
    <w:p w14:paraId="58E4F17C" w14:textId="77777777" w:rsidR="00B54D12" w:rsidRPr="00B54D12" w:rsidRDefault="00B54D12" w:rsidP="00B54D12">
      <w:pPr>
        <w:pStyle w:val="EndNoteBibliography"/>
        <w:spacing w:after="0"/>
        <w:ind w:left="720" w:hanging="720"/>
      </w:pPr>
      <w:r w:rsidRPr="00B54D12">
        <w:t>4.</w:t>
      </w:r>
      <w:r w:rsidRPr="00B54D12">
        <w:tab/>
        <w:t>Mateos J, Lourido L, Fernandez-Puente P</w:t>
      </w:r>
      <w:r w:rsidRPr="00B54D12">
        <w:rPr>
          <w:i/>
        </w:rPr>
        <w:t xml:space="preserve"> et al.</w:t>
      </w:r>
      <w:r w:rsidRPr="00B54D12">
        <w:t xml:space="preserve"> Differential protein profiling of synovial fluid from rheumatoid arthritis and osteoarthritis patients using LC-MALDI TOF/TOF. </w:t>
      </w:r>
      <w:r w:rsidRPr="00B54D12">
        <w:rPr>
          <w:i/>
        </w:rPr>
        <w:t>Journal of proteomics</w:t>
      </w:r>
      <w:r w:rsidRPr="00B54D12">
        <w:t>, 75(10), 2869-2878 (2012).</w:t>
      </w:r>
    </w:p>
    <w:p w14:paraId="4419795C" w14:textId="77777777" w:rsidR="00B54D12" w:rsidRPr="00B54D12" w:rsidRDefault="00B54D12" w:rsidP="00B54D12">
      <w:pPr>
        <w:pStyle w:val="EndNoteBibliography"/>
        <w:spacing w:after="0"/>
        <w:ind w:left="720" w:hanging="720"/>
      </w:pPr>
      <w:r w:rsidRPr="00B54D12">
        <w:t>5.</w:t>
      </w:r>
      <w:r w:rsidRPr="00B54D12">
        <w:tab/>
        <w:t>Gibson DS, Finnegan S, Jordan G</w:t>
      </w:r>
      <w:r w:rsidRPr="00B54D12">
        <w:rPr>
          <w:i/>
        </w:rPr>
        <w:t xml:space="preserve"> et al.</w:t>
      </w:r>
      <w:r w:rsidRPr="00B54D12">
        <w:t xml:space="preserve"> Stratification and monitoring of juvenile idiopathic arthritis patients by synovial proteome analysis. </w:t>
      </w:r>
      <w:r w:rsidRPr="00B54D12">
        <w:rPr>
          <w:i/>
        </w:rPr>
        <w:t>Journal of proteome research</w:t>
      </w:r>
      <w:r w:rsidRPr="00B54D12">
        <w:t>, 8(12), 5601-5609 (2009).</w:t>
      </w:r>
    </w:p>
    <w:p w14:paraId="30DF7CB0" w14:textId="77777777" w:rsidR="00B54D12" w:rsidRPr="00B54D12" w:rsidRDefault="00B54D12" w:rsidP="00B54D12">
      <w:pPr>
        <w:pStyle w:val="EndNoteBibliography"/>
        <w:spacing w:after="0"/>
        <w:ind w:left="720" w:hanging="720"/>
      </w:pPr>
      <w:r w:rsidRPr="00B54D12">
        <w:t>6.</w:t>
      </w:r>
      <w:r w:rsidRPr="00B54D12">
        <w:tab/>
        <w:t xml:space="preserve">Hsueh M-F, Önnerfjord P, Kraus VB. Biomarkers and proteomic analysis of osteoarthritis. </w:t>
      </w:r>
      <w:r w:rsidRPr="00B54D12">
        <w:rPr>
          <w:i/>
        </w:rPr>
        <w:t>Matrix Biology</w:t>
      </w:r>
      <w:r w:rsidRPr="00B54D12">
        <w:t>, 39, 56-66 (2014).</w:t>
      </w:r>
    </w:p>
    <w:p w14:paraId="0EF9CCDC" w14:textId="77777777" w:rsidR="00B54D12" w:rsidRPr="00B54D12" w:rsidRDefault="00B54D12" w:rsidP="00B54D12">
      <w:pPr>
        <w:pStyle w:val="EndNoteBibliography"/>
        <w:spacing w:after="0"/>
        <w:ind w:left="720" w:hanging="720"/>
      </w:pPr>
      <w:r w:rsidRPr="00B54D12">
        <w:t>7.</w:t>
      </w:r>
      <w:r w:rsidRPr="00B54D12">
        <w:tab/>
        <w:t xml:space="preserve">Mahendran SM, Oikonomopoulou K, Diamandis EP, Chandran V. Synovial fluid proteomics in the pursuit of arthritis mediators: An evolving field of novel biomarker discovery. </w:t>
      </w:r>
      <w:r w:rsidRPr="00B54D12">
        <w:rPr>
          <w:i/>
        </w:rPr>
        <w:t>Critical Reviews in Clinical Laboratory Sciences</w:t>
      </w:r>
      <w:r w:rsidRPr="00B54D12">
        <w:t>, 54, 495-505 (2017).</w:t>
      </w:r>
    </w:p>
    <w:p w14:paraId="422727A9" w14:textId="77777777" w:rsidR="00B54D12" w:rsidRPr="00B54D12" w:rsidRDefault="00B54D12" w:rsidP="00B54D12">
      <w:pPr>
        <w:pStyle w:val="EndNoteBibliography"/>
        <w:spacing w:after="0"/>
        <w:ind w:left="720" w:hanging="720"/>
      </w:pPr>
      <w:r w:rsidRPr="00B54D12">
        <w:t>8.</w:t>
      </w:r>
      <w:r w:rsidRPr="00B54D12">
        <w:tab/>
        <w:t xml:space="preserve">Puangpila C, Mayadunne E, El Rassi Z. Liquid phase based separation systems for depletion, prefractionation, and enrichment of proteins in biological fluids and matrices for in-depth proteomics analysis-An update covering the period 2011-2014. </w:t>
      </w:r>
      <w:r w:rsidRPr="00B54D12">
        <w:rPr>
          <w:i/>
        </w:rPr>
        <w:t>Electrophoresis</w:t>
      </w:r>
      <w:r w:rsidRPr="00B54D12">
        <w:t>, 36(1), 238-252 (2015).</w:t>
      </w:r>
    </w:p>
    <w:p w14:paraId="122B1E7E" w14:textId="77777777" w:rsidR="00B54D12" w:rsidRPr="00B54D12" w:rsidRDefault="00B54D12" w:rsidP="00B54D12">
      <w:pPr>
        <w:pStyle w:val="EndNoteBibliography"/>
        <w:spacing w:after="0"/>
        <w:ind w:left="720" w:hanging="720"/>
      </w:pPr>
      <w:r w:rsidRPr="00B54D12">
        <w:t>9.</w:t>
      </w:r>
      <w:r w:rsidRPr="00B54D12">
        <w:tab/>
        <w:t xml:space="preserve">Anderson NL, Anderson NG. The human plasma proteome: history, character, and diagnostic prospects. </w:t>
      </w:r>
      <w:r w:rsidRPr="00B54D12">
        <w:rPr>
          <w:i/>
        </w:rPr>
        <w:t>Mol Cell Proteomics</w:t>
      </w:r>
      <w:r w:rsidRPr="00B54D12">
        <w:t>, 1, 845-867 (2002).</w:t>
      </w:r>
    </w:p>
    <w:p w14:paraId="713FBC00" w14:textId="77777777" w:rsidR="00B54D12" w:rsidRPr="00B54D12" w:rsidRDefault="00B54D12" w:rsidP="00B54D12">
      <w:pPr>
        <w:pStyle w:val="EndNoteBibliography"/>
        <w:spacing w:after="0"/>
        <w:ind w:left="720" w:hanging="720"/>
      </w:pPr>
      <w:r w:rsidRPr="00B54D12">
        <w:t>10.</w:t>
      </w:r>
      <w:r w:rsidRPr="00B54D12">
        <w:tab/>
        <w:t xml:space="preserve">Fernandez-Costa C, Calamia V, Fernandez-Puente P, Capelo-Martinez JL, Ruiz-Romero C, Blanco FJ. Sequential depletion of human serum for the search of osteoarthritis biomarkers. </w:t>
      </w:r>
      <w:r w:rsidRPr="00B54D12">
        <w:rPr>
          <w:i/>
        </w:rPr>
        <w:t>Proteome Sci</w:t>
      </w:r>
      <w:r w:rsidRPr="00B54D12">
        <w:t>, 10(1), 55 (2012).</w:t>
      </w:r>
    </w:p>
    <w:p w14:paraId="17A8B205" w14:textId="77777777" w:rsidR="00B54D12" w:rsidRPr="00B54D12" w:rsidRDefault="00B54D12" w:rsidP="00B54D12">
      <w:pPr>
        <w:pStyle w:val="EndNoteBibliography"/>
        <w:spacing w:after="0"/>
        <w:ind w:left="720" w:hanging="720"/>
      </w:pPr>
      <w:r w:rsidRPr="00B54D12">
        <w:t>11.</w:t>
      </w:r>
      <w:r w:rsidRPr="00B54D12">
        <w:tab/>
        <w:t xml:space="preserve">Peffers MJ, McDermott B, Clegg PD, Riggs CM. Comprehensive protein profiling of synovial fluid in osteoarthritis following protein equalization. </w:t>
      </w:r>
      <w:r w:rsidRPr="00B54D12">
        <w:rPr>
          <w:i/>
        </w:rPr>
        <w:t>Osteoarthritis Cartilage</w:t>
      </w:r>
      <w:r w:rsidRPr="00B54D12">
        <w:t>, 23(7), 1204-1213 (2015).</w:t>
      </w:r>
    </w:p>
    <w:p w14:paraId="5D458C5A" w14:textId="77777777" w:rsidR="00B54D12" w:rsidRPr="00B54D12" w:rsidRDefault="00B54D12" w:rsidP="00B54D12">
      <w:pPr>
        <w:pStyle w:val="EndNoteBibliography"/>
        <w:spacing w:after="0"/>
        <w:ind w:left="720" w:hanging="720"/>
      </w:pPr>
      <w:r w:rsidRPr="00B54D12">
        <w:t>12.</w:t>
      </w:r>
      <w:r w:rsidRPr="00B54D12">
        <w:tab/>
        <w:t xml:space="preserve">Roche S, Tiers L, Provansal M, Piva MT, Lehmann S. Interest of major serum protein removal for Surface-Enhanced Laser Desorption/Ionization - Time Of Flight (SELDI-TOF) proteomic blood profiling. </w:t>
      </w:r>
      <w:r w:rsidRPr="00B54D12">
        <w:rPr>
          <w:i/>
        </w:rPr>
        <w:t>Proteome Sci</w:t>
      </w:r>
      <w:r w:rsidRPr="00B54D12">
        <w:t>, 4, 20 (2006).</w:t>
      </w:r>
    </w:p>
    <w:p w14:paraId="2AC72D5F" w14:textId="77777777" w:rsidR="00B54D12" w:rsidRPr="00B54D12" w:rsidRDefault="00B54D12" w:rsidP="00B54D12">
      <w:pPr>
        <w:pStyle w:val="EndNoteBibliography"/>
        <w:spacing w:after="0"/>
        <w:ind w:left="720" w:hanging="720"/>
      </w:pPr>
      <w:r w:rsidRPr="00B54D12">
        <w:t>13.</w:t>
      </w:r>
      <w:r w:rsidRPr="00B54D12">
        <w:tab/>
        <w:t xml:space="preserve">Seligner B, Kellner R. Biomarker Discovery in Renal Cell Carcinoma Applying Proteome-Based Studies in Combination with Serology. In: </w:t>
      </w:r>
      <w:r w:rsidRPr="00B54D12">
        <w:rPr>
          <w:i/>
        </w:rPr>
        <w:t>Proteomics in Drug Research.</w:t>
      </w:r>
      <w:r w:rsidRPr="00B54D12">
        <w:t xml:space="preserve"> Hamacher, M, Marcus, K, Stuhler, K, Van Hall, A, Warscheid, B, Meyer, HE (Ed.^(Eds) (Wiley, Weinheim, 2006) 227.</w:t>
      </w:r>
    </w:p>
    <w:p w14:paraId="52ABC515" w14:textId="77777777" w:rsidR="00B54D12" w:rsidRPr="00B54D12" w:rsidRDefault="00B54D12" w:rsidP="00B54D12">
      <w:pPr>
        <w:pStyle w:val="EndNoteBibliography"/>
        <w:spacing w:after="0"/>
        <w:ind w:left="720" w:hanging="720"/>
      </w:pPr>
      <w:r w:rsidRPr="00B54D12">
        <w:t>14.</w:t>
      </w:r>
      <w:r w:rsidRPr="00B54D12">
        <w:tab/>
        <w:t>Shen Y, Jacobs JM, Camp  2nd DG</w:t>
      </w:r>
      <w:r w:rsidRPr="00B54D12">
        <w:rPr>
          <w:i/>
        </w:rPr>
        <w:t xml:space="preserve"> et al.</w:t>
      </w:r>
      <w:r w:rsidRPr="00B54D12">
        <w:t xml:space="preserve"> Ultra-high-efficiency strong cation exchange LC/RPLC/MS/MS for high dynamic range characterization of the human plasma proteome. </w:t>
      </w:r>
      <w:r w:rsidRPr="00B54D12">
        <w:rPr>
          <w:i/>
        </w:rPr>
        <w:t>Anal Chem</w:t>
      </w:r>
      <w:r w:rsidRPr="00B54D12">
        <w:t>, 76, 1134-1144 (2004).</w:t>
      </w:r>
    </w:p>
    <w:p w14:paraId="36AD18DE" w14:textId="77777777" w:rsidR="00B54D12" w:rsidRPr="00B54D12" w:rsidRDefault="00B54D12" w:rsidP="00B54D12">
      <w:pPr>
        <w:pStyle w:val="EndNoteBibliography"/>
        <w:spacing w:after="0"/>
        <w:ind w:left="720" w:hanging="720"/>
      </w:pPr>
      <w:r w:rsidRPr="00B54D12">
        <w:t>15.</w:t>
      </w:r>
      <w:r w:rsidRPr="00B54D12">
        <w:tab/>
        <w:t>Fonslow BR, Carvalho PC, Academia K</w:t>
      </w:r>
      <w:r w:rsidRPr="00B54D12">
        <w:rPr>
          <w:i/>
        </w:rPr>
        <w:t xml:space="preserve"> et al.</w:t>
      </w:r>
      <w:r w:rsidRPr="00B54D12">
        <w:t xml:space="preserve"> Improvements in proteomic metrics of low abundance proteins through proteome equalization using ProteoMiner prior to MudPIT. </w:t>
      </w:r>
      <w:r w:rsidRPr="00B54D12">
        <w:rPr>
          <w:i/>
        </w:rPr>
        <w:t>Journal of proteome research</w:t>
      </w:r>
      <w:r w:rsidRPr="00B54D12">
        <w:t>, 10(8), 3690-3700 (2011).</w:t>
      </w:r>
    </w:p>
    <w:p w14:paraId="711A2BEE" w14:textId="77777777" w:rsidR="00B54D12" w:rsidRPr="00B54D12" w:rsidRDefault="00B54D12" w:rsidP="00B54D12">
      <w:pPr>
        <w:pStyle w:val="EndNoteBibliography"/>
        <w:spacing w:after="0"/>
        <w:ind w:left="720" w:hanging="720"/>
      </w:pPr>
      <w:r w:rsidRPr="00B54D12">
        <w:t>16.</w:t>
      </w:r>
      <w:r w:rsidRPr="00B54D12">
        <w:tab/>
        <w:t xml:space="preserve">Fernandez-Costa C, Calamia V, Fernandez-Puente P, Capelo-Martinez JL, Ruiz-Romero C, Blanco FJ. Sequential depletion of human serum for the search of osteoarthritis biomarkers. </w:t>
      </w:r>
      <w:r w:rsidRPr="00B54D12">
        <w:rPr>
          <w:i/>
        </w:rPr>
        <w:t>Proteome Sci</w:t>
      </w:r>
      <w:r w:rsidRPr="00B54D12">
        <w:t>, 10, 55 (2012).</w:t>
      </w:r>
    </w:p>
    <w:p w14:paraId="1DABE5E6" w14:textId="77777777" w:rsidR="00B54D12" w:rsidRPr="00B54D12" w:rsidRDefault="00B54D12" w:rsidP="00B54D12">
      <w:pPr>
        <w:pStyle w:val="EndNoteBibliography"/>
        <w:spacing w:after="0"/>
        <w:ind w:left="720" w:hanging="720"/>
      </w:pPr>
      <w:r w:rsidRPr="00B54D12">
        <w:t>17.</w:t>
      </w:r>
      <w:r w:rsidRPr="00B54D12">
        <w:tab/>
        <w:t>Balakrishnan L, Nirujogi R, Ahmad S</w:t>
      </w:r>
      <w:r w:rsidRPr="00B54D12">
        <w:rPr>
          <w:i/>
        </w:rPr>
        <w:t xml:space="preserve"> et al.</w:t>
      </w:r>
      <w:r w:rsidRPr="00B54D12">
        <w:t xml:space="preserve"> Proteomic analysis of human osteoarthritis synovial fluid. </w:t>
      </w:r>
      <w:r w:rsidRPr="00B54D12">
        <w:rPr>
          <w:i/>
        </w:rPr>
        <w:t>Clinical proteomics</w:t>
      </w:r>
      <w:r w:rsidRPr="00B54D12">
        <w:t>, 11, 6 (2014).</w:t>
      </w:r>
    </w:p>
    <w:p w14:paraId="67D09D8F" w14:textId="77777777" w:rsidR="00B54D12" w:rsidRPr="00B54D12" w:rsidRDefault="00B54D12" w:rsidP="00B54D12">
      <w:pPr>
        <w:pStyle w:val="EndNoteBibliography"/>
        <w:spacing w:after="0"/>
        <w:ind w:left="720" w:hanging="720"/>
      </w:pPr>
      <w:r w:rsidRPr="00B54D12">
        <w:t>18.</w:t>
      </w:r>
      <w:r w:rsidRPr="00B54D12">
        <w:tab/>
        <w:t xml:space="preserve">Garner BC, Kuroki K, Stoker AM, Cook CR, Cook JL. Expression of proteins in serum, synovial fluid, synovial membrane, and articular cartilage samples obtained from dogs with stifle joint </w:t>
      </w:r>
      <w:r w:rsidRPr="00B54D12">
        <w:lastRenderedPageBreak/>
        <w:t xml:space="preserve">osteoarthritis secondary to cranial cruciate ligament disease and dogs without stifle joint arthritis. </w:t>
      </w:r>
      <w:r w:rsidRPr="00B54D12">
        <w:rPr>
          <w:i/>
        </w:rPr>
        <w:t>American journal of veterinary research</w:t>
      </w:r>
      <w:r w:rsidRPr="00B54D12">
        <w:t>, 74, 386-394 (2013).</w:t>
      </w:r>
    </w:p>
    <w:p w14:paraId="43204878" w14:textId="77777777" w:rsidR="00B54D12" w:rsidRPr="00B54D12" w:rsidRDefault="00B54D12" w:rsidP="00B54D12">
      <w:pPr>
        <w:pStyle w:val="EndNoteBibliography"/>
        <w:spacing w:after="0"/>
        <w:ind w:left="720" w:hanging="720"/>
      </w:pPr>
      <w:r w:rsidRPr="00B54D12">
        <w:t>19.</w:t>
      </w:r>
      <w:r w:rsidRPr="00B54D12">
        <w:tab/>
        <w:t xml:space="preserve">Peffers MJ, Riggs CM, Phelan MP, Clegg PD. Identification of Disease Specific Metabolic Fingerprints in Early Osteoarthritis. </w:t>
      </w:r>
      <w:r w:rsidRPr="00B54D12">
        <w:rPr>
          <w:i/>
        </w:rPr>
        <w:t>Equine Veterinary Journal</w:t>
      </w:r>
      <w:r w:rsidRPr="00B54D12">
        <w:t>, 47, 13 (2015).</w:t>
      </w:r>
    </w:p>
    <w:p w14:paraId="4CB6A5E7" w14:textId="77777777" w:rsidR="00B54D12" w:rsidRPr="00B54D12" w:rsidRDefault="00B54D12" w:rsidP="00B54D12">
      <w:pPr>
        <w:pStyle w:val="EndNoteBibliography"/>
        <w:spacing w:after="0"/>
        <w:ind w:left="720" w:hanging="720"/>
      </w:pPr>
      <w:r w:rsidRPr="00B54D12">
        <w:t>20.</w:t>
      </w:r>
      <w:r w:rsidRPr="00B54D12">
        <w:tab/>
        <w:t>Zhou M, Lucas DA, Chan KC</w:t>
      </w:r>
      <w:r w:rsidRPr="00B54D12">
        <w:rPr>
          <w:i/>
        </w:rPr>
        <w:t xml:space="preserve"> et al.</w:t>
      </w:r>
      <w:r w:rsidRPr="00B54D12">
        <w:t xml:space="preserve"> An investigation into the human serum "interactome". </w:t>
      </w:r>
      <w:r w:rsidRPr="00B54D12">
        <w:rPr>
          <w:i/>
        </w:rPr>
        <w:t>Electrophoresis</w:t>
      </w:r>
      <w:r w:rsidRPr="00B54D12">
        <w:t>, 25, 1289-1298 (2004).</w:t>
      </w:r>
    </w:p>
    <w:p w14:paraId="36B1FBFC" w14:textId="77777777" w:rsidR="00B54D12" w:rsidRPr="00B54D12" w:rsidRDefault="00B54D12" w:rsidP="00B54D12">
      <w:pPr>
        <w:pStyle w:val="EndNoteBibliography"/>
        <w:spacing w:after="0"/>
        <w:ind w:left="720" w:hanging="720"/>
      </w:pPr>
      <w:r w:rsidRPr="00B54D12">
        <w:t>21.</w:t>
      </w:r>
      <w:r w:rsidRPr="00B54D12">
        <w:tab/>
        <w:t xml:space="preserve">Subramanian S. Dye-ligand affinity chromatography: the interaction of Cibacron Blue F3GA with proteins and enzymes. </w:t>
      </w:r>
      <w:r w:rsidRPr="00B54D12">
        <w:rPr>
          <w:i/>
        </w:rPr>
        <w:t>CRC critical reviews in biochemistry</w:t>
      </w:r>
      <w:r w:rsidRPr="00B54D12">
        <w:t>, 16, 169-205 (1984).</w:t>
      </w:r>
    </w:p>
    <w:p w14:paraId="7D500C34" w14:textId="77777777" w:rsidR="00B54D12" w:rsidRPr="00B54D12" w:rsidRDefault="00B54D12" w:rsidP="00B54D12">
      <w:pPr>
        <w:pStyle w:val="EndNoteBibliography"/>
        <w:spacing w:after="0"/>
        <w:ind w:left="720" w:hanging="720"/>
      </w:pPr>
      <w:r w:rsidRPr="00B54D12">
        <w:t>22.</w:t>
      </w:r>
      <w:r w:rsidRPr="00B54D12">
        <w:tab/>
        <w:t xml:space="preserve">Björhall K, Miliotis T, Davidsson P. Comparison of different depletion strategies for improved resolution in proteomic analysis of human serum samples. </w:t>
      </w:r>
      <w:r w:rsidRPr="00B54D12">
        <w:rPr>
          <w:i/>
        </w:rPr>
        <w:t>PROTEOMICS</w:t>
      </w:r>
      <w:r w:rsidRPr="00B54D12">
        <w:t>, 5, 307-317 (2005).</w:t>
      </w:r>
    </w:p>
    <w:p w14:paraId="0B89F296" w14:textId="77777777" w:rsidR="00B54D12" w:rsidRPr="00B54D12" w:rsidRDefault="00B54D12" w:rsidP="00B54D12">
      <w:pPr>
        <w:pStyle w:val="EndNoteBibliography"/>
        <w:spacing w:after="0"/>
        <w:ind w:left="720" w:hanging="720"/>
      </w:pPr>
      <w:r w:rsidRPr="00B54D12">
        <w:t>23.</w:t>
      </w:r>
      <w:r w:rsidRPr="00B54D12">
        <w:tab/>
        <w:t xml:space="preserve">Zolotarjova N, Martosella J, Nicol G, Bailey J, Boyes BE, Barrett WC. Differences among techniques for high-abundant protein depletion. </w:t>
      </w:r>
      <w:r w:rsidRPr="00B54D12">
        <w:rPr>
          <w:i/>
        </w:rPr>
        <w:t>PROTEOMICS</w:t>
      </w:r>
      <w:r w:rsidRPr="00B54D12">
        <w:t>, 5, 3304-3313 (2005).</w:t>
      </w:r>
    </w:p>
    <w:p w14:paraId="22DA2B34" w14:textId="77777777" w:rsidR="00B54D12" w:rsidRPr="00B54D12" w:rsidRDefault="00B54D12" w:rsidP="00B54D12">
      <w:pPr>
        <w:pStyle w:val="EndNoteBibliography"/>
        <w:spacing w:after="0"/>
        <w:ind w:left="720" w:hanging="720"/>
      </w:pPr>
      <w:r w:rsidRPr="00B54D12">
        <w:t>24.</w:t>
      </w:r>
      <w:r w:rsidRPr="00B54D12">
        <w:tab/>
        <w:t xml:space="preserve">Steel LF, Trotter MG, Nakajima PB, Mattu TS, Gonye G, Block T. Efficient and specific removal of albumin from human serum samples. </w:t>
      </w:r>
      <w:r w:rsidRPr="00B54D12">
        <w:rPr>
          <w:i/>
        </w:rPr>
        <w:t>Molecular &amp; cellular proteomics : MCP</w:t>
      </w:r>
      <w:r w:rsidRPr="00B54D12">
        <w:t>, 2, 262-270 (2003).</w:t>
      </w:r>
    </w:p>
    <w:p w14:paraId="4BB3BBDD" w14:textId="77777777" w:rsidR="00B54D12" w:rsidRPr="00B54D12" w:rsidRDefault="00B54D12" w:rsidP="00B54D12">
      <w:pPr>
        <w:pStyle w:val="EndNoteBibliography"/>
        <w:spacing w:after="0"/>
        <w:ind w:left="720" w:hanging="720"/>
      </w:pPr>
      <w:r w:rsidRPr="00B54D12">
        <w:t>25.</w:t>
      </w:r>
      <w:r w:rsidRPr="00B54D12">
        <w:tab/>
        <w:t xml:space="preserve">Wang YY, Cheng PCP, Chan DW. A simple affinity spin tube filter method for removing high-abundant common proteins or enriching low-abundant biomarkers for serum proteomic analysis. </w:t>
      </w:r>
      <w:r w:rsidRPr="00B54D12">
        <w:rPr>
          <w:i/>
        </w:rPr>
        <w:t>PROTEOMICS</w:t>
      </w:r>
      <w:r w:rsidRPr="00B54D12">
        <w:t>, 3, 243-248 (2003).</w:t>
      </w:r>
    </w:p>
    <w:p w14:paraId="19521B5D" w14:textId="77777777" w:rsidR="00B54D12" w:rsidRPr="00B54D12" w:rsidRDefault="00B54D12" w:rsidP="00B54D12">
      <w:pPr>
        <w:pStyle w:val="EndNoteBibliography"/>
        <w:spacing w:after="0"/>
        <w:ind w:left="720" w:hanging="720"/>
      </w:pPr>
      <w:r w:rsidRPr="00B54D12">
        <w:t>26.</w:t>
      </w:r>
      <w:r w:rsidRPr="00B54D12">
        <w:tab/>
        <w:t xml:space="preserve">Georgiou HM, Rice GE, Baker MS. Proteomic analysis of human plasma: Failure of centrifugal ultrafiltration to remove albumin and other high molecular weight proteins. </w:t>
      </w:r>
      <w:r w:rsidRPr="00B54D12">
        <w:rPr>
          <w:i/>
        </w:rPr>
        <w:t>PROTEOMICS</w:t>
      </w:r>
      <w:r w:rsidRPr="00B54D12">
        <w:t>, 1, 1503 (2001).</w:t>
      </w:r>
    </w:p>
    <w:p w14:paraId="0761B5E5" w14:textId="77777777" w:rsidR="00B54D12" w:rsidRPr="00B54D12" w:rsidRDefault="00B54D12" w:rsidP="00B54D12">
      <w:pPr>
        <w:pStyle w:val="EndNoteBibliography"/>
        <w:spacing w:after="0"/>
        <w:ind w:left="720" w:hanging="720"/>
      </w:pPr>
      <w:r w:rsidRPr="00B54D12">
        <w:t>27.</w:t>
      </w:r>
      <w:r w:rsidRPr="00B54D12">
        <w:tab/>
        <w:t>Chen Y-Y, Lin S-Y, Yeh Y-Y</w:t>
      </w:r>
      <w:r w:rsidRPr="00B54D12">
        <w:rPr>
          <w:i/>
        </w:rPr>
        <w:t xml:space="preserve"> et al.</w:t>
      </w:r>
      <w:r w:rsidRPr="00B54D12">
        <w:t xml:space="preserve"> A modified protein precipitation procedure for efficient removal of albumin from serum. </w:t>
      </w:r>
      <w:r w:rsidRPr="00B54D12">
        <w:rPr>
          <w:i/>
        </w:rPr>
        <w:t>ELECTROPHORESIS</w:t>
      </w:r>
      <w:r w:rsidRPr="00B54D12">
        <w:t>, 26, 2117-2127 (2005).</w:t>
      </w:r>
    </w:p>
    <w:p w14:paraId="71220C29" w14:textId="77777777" w:rsidR="00B54D12" w:rsidRPr="00B54D12" w:rsidRDefault="00B54D12" w:rsidP="00B54D12">
      <w:pPr>
        <w:pStyle w:val="EndNoteBibliography"/>
        <w:spacing w:after="0"/>
        <w:ind w:left="720" w:hanging="720"/>
      </w:pPr>
      <w:r w:rsidRPr="00B54D12">
        <w:t>28.</w:t>
      </w:r>
      <w:r w:rsidRPr="00B54D12">
        <w:tab/>
        <w:t xml:space="preserve">Yang Z, Hancock WS. Approach to the comprehensive analysis of glycoproteins isolated from human serum using a multi-lectin affinity column. </w:t>
      </w:r>
      <w:r w:rsidRPr="00B54D12">
        <w:rPr>
          <w:i/>
        </w:rPr>
        <w:t>Journal of Chromatography A</w:t>
      </w:r>
      <w:r w:rsidRPr="00B54D12">
        <w:t>, 1053, 79-88 (2004).</w:t>
      </w:r>
    </w:p>
    <w:p w14:paraId="53CBB5E0" w14:textId="77777777" w:rsidR="00B54D12" w:rsidRPr="00B54D12" w:rsidRDefault="00B54D12" w:rsidP="00B54D12">
      <w:pPr>
        <w:pStyle w:val="EndNoteBibliography"/>
        <w:spacing w:after="0"/>
        <w:ind w:left="720" w:hanging="720"/>
      </w:pPr>
      <w:r w:rsidRPr="00B54D12">
        <w:t>29.</w:t>
      </w:r>
      <w:r w:rsidRPr="00B54D12">
        <w:tab/>
        <w:t xml:space="preserve">Furka A, Sebestyen F, Asgedom M, Dibo G. General method for rapid synthesis of multicomponent peptide mixtures. </w:t>
      </w:r>
      <w:r w:rsidRPr="00B54D12">
        <w:rPr>
          <w:i/>
        </w:rPr>
        <w:t>Int J Pept Protein Res</w:t>
      </w:r>
      <w:r w:rsidRPr="00B54D12">
        <w:t>, 37, 487-493 (1991).</w:t>
      </w:r>
    </w:p>
    <w:p w14:paraId="219E5EFA" w14:textId="77777777" w:rsidR="00B54D12" w:rsidRPr="00B54D12" w:rsidRDefault="00B54D12" w:rsidP="00B54D12">
      <w:pPr>
        <w:pStyle w:val="EndNoteBibliography"/>
        <w:spacing w:after="0"/>
        <w:ind w:left="720" w:hanging="720"/>
      </w:pPr>
      <w:r w:rsidRPr="00B54D12">
        <w:t>30.</w:t>
      </w:r>
      <w:r w:rsidRPr="00B54D12">
        <w:tab/>
        <w:t xml:space="preserve">Lam KS, Salmon SE, Hersh EM, Hruby VJ, Kazmierski WM, Knapp RJ. A new type of synthetic peptide library for identifying ligand-binding activity. </w:t>
      </w:r>
      <w:r w:rsidRPr="00B54D12">
        <w:rPr>
          <w:i/>
        </w:rPr>
        <w:t>Nature</w:t>
      </w:r>
      <w:r w:rsidRPr="00B54D12">
        <w:t>, 354, 82-84 (1991).</w:t>
      </w:r>
    </w:p>
    <w:p w14:paraId="033A870D" w14:textId="77777777" w:rsidR="00B54D12" w:rsidRPr="00B54D12" w:rsidRDefault="00B54D12" w:rsidP="00B54D12">
      <w:pPr>
        <w:pStyle w:val="EndNoteBibliography"/>
        <w:spacing w:after="0"/>
        <w:ind w:left="720" w:hanging="720"/>
      </w:pPr>
      <w:r w:rsidRPr="00B54D12">
        <w:t>31.</w:t>
      </w:r>
      <w:r w:rsidRPr="00B54D12">
        <w:tab/>
        <w:t xml:space="preserve">Pisanu S, Biosa G, Carcangiu L, Uzzau S, Pagnozzi D. Comparative evaluation of seven commercial products for human serum enrichment/depletion by shotgun proteomics. </w:t>
      </w:r>
      <w:r w:rsidRPr="00B54D12">
        <w:rPr>
          <w:i/>
        </w:rPr>
        <w:t>Talanta</w:t>
      </w:r>
      <w:r w:rsidRPr="00B54D12">
        <w:t>, 185, 213-220 (2018).</w:t>
      </w:r>
    </w:p>
    <w:p w14:paraId="155EAF8C" w14:textId="77777777" w:rsidR="00B54D12" w:rsidRPr="00B54D12" w:rsidRDefault="00B54D12" w:rsidP="00B54D12">
      <w:pPr>
        <w:pStyle w:val="EndNoteBibliography"/>
        <w:spacing w:after="0"/>
        <w:ind w:left="720" w:hanging="720"/>
      </w:pPr>
      <w:r w:rsidRPr="00B54D12">
        <w:t>32.</w:t>
      </w:r>
      <w:r w:rsidRPr="00B54D12">
        <w:tab/>
        <w:t xml:space="preserve">Righetti PG, Boschetti E. The ProteoMiner and the FortyNiners: searching for gold nuggets in the proteomic arena. </w:t>
      </w:r>
      <w:r w:rsidRPr="00B54D12">
        <w:rPr>
          <w:i/>
        </w:rPr>
        <w:t>Mass Spectrom Rev</w:t>
      </w:r>
      <w:r w:rsidRPr="00B54D12">
        <w:t>, 27, 596-608 (2008).</w:t>
      </w:r>
    </w:p>
    <w:p w14:paraId="1A92C4C0" w14:textId="77777777" w:rsidR="00B54D12" w:rsidRPr="00B54D12" w:rsidRDefault="00B54D12" w:rsidP="00B54D12">
      <w:pPr>
        <w:pStyle w:val="EndNoteBibliography"/>
        <w:spacing w:after="0"/>
        <w:ind w:left="720" w:hanging="720"/>
      </w:pPr>
      <w:r w:rsidRPr="00B54D12">
        <w:t>33.</w:t>
      </w:r>
      <w:r w:rsidRPr="00B54D12">
        <w:tab/>
        <w:t>Hartwig S, Czibere A, Kotzka J</w:t>
      </w:r>
      <w:r w:rsidRPr="00B54D12">
        <w:rPr>
          <w:i/>
        </w:rPr>
        <w:t xml:space="preserve"> et al.</w:t>
      </w:r>
      <w:r w:rsidRPr="00B54D12">
        <w:t xml:space="preserve"> Combinatorial hexapeptide ligand libraries (ProteoMiner): an innovative fractionation tool for differential quantitative clinical proteomics. </w:t>
      </w:r>
      <w:r w:rsidRPr="00B54D12">
        <w:rPr>
          <w:i/>
        </w:rPr>
        <w:t>Arch Physiol Biochem</w:t>
      </w:r>
      <w:r w:rsidRPr="00B54D12">
        <w:t>, 115, 155-160 (2009).</w:t>
      </w:r>
    </w:p>
    <w:p w14:paraId="60FB9F15" w14:textId="77777777" w:rsidR="00B54D12" w:rsidRPr="00B54D12" w:rsidRDefault="00B54D12" w:rsidP="00B54D12">
      <w:pPr>
        <w:pStyle w:val="EndNoteBibliography"/>
        <w:spacing w:after="0"/>
        <w:ind w:left="720" w:hanging="720"/>
      </w:pPr>
      <w:r w:rsidRPr="00B54D12">
        <w:t>34.</w:t>
      </w:r>
      <w:r w:rsidRPr="00B54D12">
        <w:tab/>
        <w:t>Williams A. Proteomic studies of an explant model of equine articular cartilage in response to proinflammatory and anti-inflammatory stimuli. (Ed.^(Eds) (2014) 1-237.</w:t>
      </w:r>
    </w:p>
    <w:p w14:paraId="1BFBB46C" w14:textId="77777777" w:rsidR="00B54D12" w:rsidRPr="00B54D12" w:rsidRDefault="00B54D12" w:rsidP="00B54D12">
      <w:pPr>
        <w:pStyle w:val="EndNoteBibliography"/>
        <w:spacing w:after="0"/>
        <w:ind w:left="720" w:hanging="720"/>
      </w:pPr>
      <w:r w:rsidRPr="00B54D12">
        <w:t>35.</w:t>
      </w:r>
      <w:r w:rsidRPr="00B54D12">
        <w:tab/>
        <w:t>Davidson R, Gardner S, Jupp O</w:t>
      </w:r>
      <w:r w:rsidRPr="00B54D12">
        <w:rPr>
          <w:i/>
        </w:rPr>
        <w:t xml:space="preserve"> et al.</w:t>
      </w:r>
      <w:r w:rsidRPr="00B54D12">
        <w:t xml:space="preserve"> Isothiocyanates are detected in human synovial fluid following broccoli consumption and can affect the tissues of the knee joint. </w:t>
      </w:r>
      <w:r w:rsidRPr="00B54D12">
        <w:rPr>
          <w:i/>
        </w:rPr>
        <w:t>Sci Rep</w:t>
      </w:r>
      <w:r w:rsidRPr="00B54D12">
        <w:t>, 7(1), 3398 (2017).</w:t>
      </w:r>
    </w:p>
    <w:p w14:paraId="589C4FEF" w14:textId="77777777" w:rsidR="00B54D12" w:rsidRPr="00B54D12" w:rsidRDefault="00B54D12" w:rsidP="00B54D12">
      <w:pPr>
        <w:pStyle w:val="EndNoteBibliography"/>
        <w:spacing w:after="0"/>
        <w:ind w:left="720" w:hanging="720"/>
      </w:pPr>
      <w:r w:rsidRPr="00B54D12">
        <w:t>36.</w:t>
      </w:r>
      <w:r w:rsidRPr="00B54D12">
        <w:tab/>
        <w:t>Hulme CH, Wilson EL, Peffers MJ</w:t>
      </w:r>
      <w:r w:rsidRPr="00B54D12">
        <w:rPr>
          <w:i/>
        </w:rPr>
        <w:t xml:space="preserve"> et al.</w:t>
      </w:r>
      <w:r w:rsidRPr="00B54D12">
        <w:t xml:space="preserve"> Autologous chondrocyte implantation-derived synovial fluids display distinct responder and non-responder proteomic profiles. </w:t>
      </w:r>
      <w:r w:rsidRPr="00B54D12">
        <w:rPr>
          <w:i/>
        </w:rPr>
        <w:t>Arthritis Res Ther</w:t>
      </w:r>
      <w:r w:rsidRPr="00B54D12">
        <w:t>, 19(1), 150 (2017).</w:t>
      </w:r>
    </w:p>
    <w:p w14:paraId="1C4470B9" w14:textId="77777777" w:rsidR="00B54D12" w:rsidRPr="00B54D12" w:rsidRDefault="00B54D12" w:rsidP="00B54D12">
      <w:pPr>
        <w:pStyle w:val="EndNoteBibliography"/>
        <w:spacing w:after="0"/>
        <w:ind w:left="720" w:hanging="720"/>
      </w:pPr>
      <w:r w:rsidRPr="00B54D12">
        <w:t>37.</w:t>
      </w:r>
      <w:r w:rsidRPr="00B54D12">
        <w:tab/>
        <w:t xml:space="preserve">Peffers MJ, McDermott B, Clegg PD, Riggs CM. Comprehensive protein profiling of synovial fluid in osteoarthritis following protein equalization. </w:t>
      </w:r>
      <w:r w:rsidRPr="00B54D12">
        <w:rPr>
          <w:i/>
        </w:rPr>
        <w:t>Osteoarthritis Cartilage</w:t>
      </w:r>
      <w:r w:rsidRPr="00B54D12">
        <w:t>, 23, 1204-1213 (2015).</w:t>
      </w:r>
    </w:p>
    <w:p w14:paraId="1C169C8C" w14:textId="77777777" w:rsidR="00B54D12" w:rsidRPr="00B54D12" w:rsidRDefault="00B54D12" w:rsidP="00B54D12">
      <w:pPr>
        <w:pStyle w:val="EndNoteBibliography"/>
        <w:spacing w:after="0"/>
        <w:ind w:left="720" w:hanging="720"/>
      </w:pPr>
      <w:r w:rsidRPr="00B54D12">
        <w:t>38.</w:t>
      </w:r>
      <w:r w:rsidRPr="00B54D12">
        <w:tab/>
        <w:t>Li L, Sun C, Freeby S</w:t>
      </w:r>
      <w:r w:rsidRPr="00B54D12">
        <w:rPr>
          <w:i/>
        </w:rPr>
        <w:t xml:space="preserve"> et al.</w:t>
      </w:r>
      <w:r w:rsidRPr="00B54D12">
        <w:t xml:space="preserve"> Protein sample treatment with peptide ligand library: coverage and consistency. </w:t>
      </w:r>
      <w:r w:rsidRPr="00B54D12">
        <w:rPr>
          <w:i/>
        </w:rPr>
        <w:t>Journal of Proteomics &amp; Bioinformatice</w:t>
      </w:r>
      <w:r w:rsidRPr="00B54D12">
        <w:t>, 2, 485-494 (2009).</w:t>
      </w:r>
    </w:p>
    <w:p w14:paraId="18C02ACC" w14:textId="77777777" w:rsidR="00B54D12" w:rsidRPr="00B54D12" w:rsidRDefault="00B54D12" w:rsidP="00B54D12">
      <w:pPr>
        <w:pStyle w:val="EndNoteBibliography"/>
        <w:spacing w:after="0"/>
        <w:ind w:left="720" w:hanging="720"/>
      </w:pPr>
      <w:r w:rsidRPr="00B54D12">
        <w:lastRenderedPageBreak/>
        <w:t>39.</w:t>
      </w:r>
      <w:r w:rsidRPr="00B54D12">
        <w:tab/>
        <w:t xml:space="preserve">Di Meo A, Diamandis EP, Rodriguez H, Hoofnagle AN, Ioannidis J, Lopez M. What Is Wrong with Clinical Proteomics? </w:t>
      </w:r>
      <w:r w:rsidRPr="00B54D12">
        <w:rPr>
          <w:i/>
        </w:rPr>
        <w:t>Clinical Chemistry</w:t>
      </w:r>
      <w:r w:rsidRPr="00B54D12">
        <w:t>, 60(10), 1258 (2014).</w:t>
      </w:r>
    </w:p>
    <w:p w14:paraId="365D6BD7" w14:textId="77777777" w:rsidR="00B54D12" w:rsidRPr="00B54D12" w:rsidRDefault="00B54D12" w:rsidP="00B54D12">
      <w:pPr>
        <w:pStyle w:val="EndNoteBibliography"/>
        <w:spacing w:after="0"/>
        <w:ind w:left="720" w:hanging="720"/>
      </w:pPr>
      <w:r w:rsidRPr="00B54D12">
        <w:t>40.</w:t>
      </w:r>
      <w:r w:rsidRPr="00B54D12">
        <w:tab/>
        <w:t xml:space="preserve">Chiou SH, Wu CY. Clinical proteomics: current status, challenges, and future perspectives. </w:t>
      </w:r>
      <w:r w:rsidRPr="00B54D12">
        <w:rPr>
          <w:i/>
        </w:rPr>
        <w:t>The Kaohsiung journal of medical sciences</w:t>
      </w:r>
      <w:r w:rsidRPr="00B54D12">
        <w:t>, 27(1), 1-14 (2011).</w:t>
      </w:r>
    </w:p>
    <w:p w14:paraId="1781DCC5" w14:textId="77777777" w:rsidR="00B54D12" w:rsidRPr="00B54D12" w:rsidRDefault="00B54D12" w:rsidP="00B54D12">
      <w:pPr>
        <w:pStyle w:val="EndNoteBibliography"/>
        <w:spacing w:after="0"/>
        <w:ind w:left="720" w:hanging="720"/>
      </w:pPr>
      <w:r w:rsidRPr="00B54D12">
        <w:t>41.</w:t>
      </w:r>
      <w:r w:rsidRPr="00B54D12">
        <w:tab/>
        <w:t xml:space="preserve">Ruiz-Romero C, Blanco FJ. Proteomics role in the search for improved diagnosis, prognosis and treatment of osteoarthritis. </w:t>
      </w:r>
      <w:r w:rsidRPr="00B54D12">
        <w:rPr>
          <w:i/>
        </w:rPr>
        <w:t>Osteoarthritis Cartilage</w:t>
      </w:r>
      <w:r w:rsidRPr="00B54D12">
        <w:t>, 18(4), 500-509 (2010).</w:t>
      </w:r>
    </w:p>
    <w:p w14:paraId="38DD8A68" w14:textId="77777777" w:rsidR="00B54D12" w:rsidRPr="00B54D12" w:rsidRDefault="00B54D12" w:rsidP="00B54D12">
      <w:pPr>
        <w:pStyle w:val="EndNoteBibliography"/>
        <w:spacing w:after="0"/>
        <w:ind w:left="720" w:hanging="720"/>
      </w:pPr>
      <w:r w:rsidRPr="00B54D12">
        <w:t>42.</w:t>
      </w:r>
      <w:r w:rsidRPr="00B54D12">
        <w:tab/>
        <w:t xml:space="preserve">Poste G. Bring on the biomarkers. </w:t>
      </w:r>
      <w:r w:rsidRPr="00B54D12">
        <w:rPr>
          <w:i/>
        </w:rPr>
        <w:t>Nature</w:t>
      </w:r>
      <w:r w:rsidRPr="00B54D12">
        <w:t>, 469(7329), 156-157 (2011).</w:t>
      </w:r>
    </w:p>
    <w:p w14:paraId="316DD606" w14:textId="77777777" w:rsidR="00B54D12" w:rsidRPr="00B54D12" w:rsidRDefault="00B54D12" w:rsidP="00B54D12">
      <w:pPr>
        <w:pStyle w:val="EndNoteBibliography"/>
        <w:spacing w:after="0"/>
        <w:ind w:left="720" w:hanging="720"/>
      </w:pPr>
      <w:r w:rsidRPr="00B54D12">
        <w:t>43.</w:t>
      </w:r>
      <w:r w:rsidRPr="00B54D12">
        <w:tab/>
        <w:t xml:space="preserve">Poste G. Biospecimens, biomarkers, and burgeoning data: the imperative for more rigorous research standards. </w:t>
      </w:r>
      <w:r w:rsidRPr="00B54D12">
        <w:rPr>
          <w:i/>
        </w:rPr>
        <w:t>Trends Mol Med</w:t>
      </w:r>
      <w:r w:rsidRPr="00B54D12">
        <w:t>, 18(12), 717-722 (2012).</w:t>
      </w:r>
    </w:p>
    <w:p w14:paraId="09853A77" w14:textId="77777777" w:rsidR="00B54D12" w:rsidRPr="00B54D12" w:rsidRDefault="00B54D12" w:rsidP="00B54D12">
      <w:pPr>
        <w:pStyle w:val="EndNoteBibliography"/>
        <w:spacing w:after="0"/>
        <w:ind w:left="720" w:hanging="720"/>
      </w:pPr>
      <w:r w:rsidRPr="00B54D12">
        <w:t>44.</w:t>
      </w:r>
      <w:r w:rsidRPr="00B54D12">
        <w:tab/>
        <w:t>Horvath AR, Bossuyt PM, Sandberg S</w:t>
      </w:r>
      <w:r w:rsidRPr="00B54D12">
        <w:rPr>
          <w:i/>
        </w:rPr>
        <w:t xml:space="preserve"> et al.</w:t>
      </w:r>
      <w:r w:rsidRPr="00B54D12">
        <w:t xml:space="preserve"> Setting analytical performance specifications based on outcome studies - is it possible? </w:t>
      </w:r>
      <w:r w:rsidRPr="00B54D12">
        <w:rPr>
          <w:i/>
        </w:rPr>
        <w:t>Clin Chem Lab Med</w:t>
      </w:r>
      <w:r w:rsidRPr="00B54D12">
        <w:t>, 53(6), 841-848 (2015).</w:t>
      </w:r>
    </w:p>
    <w:p w14:paraId="0153DA4C" w14:textId="77777777" w:rsidR="00B54D12" w:rsidRPr="00B54D12" w:rsidRDefault="00B54D12" w:rsidP="00B54D12">
      <w:pPr>
        <w:pStyle w:val="EndNoteBibliography"/>
        <w:spacing w:after="0"/>
        <w:ind w:left="720" w:hanging="720"/>
      </w:pPr>
      <w:r w:rsidRPr="00B54D12">
        <w:t>45.</w:t>
      </w:r>
      <w:r w:rsidRPr="00B54D12">
        <w:tab/>
        <w:t xml:space="preserve">Drucker E, Krapfenbauer K. Pitfalls and limitations in translation from biomarker discovery to clinical utility in predictive and personalised medicine. </w:t>
      </w:r>
      <w:r w:rsidRPr="00B54D12">
        <w:rPr>
          <w:i/>
        </w:rPr>
        <w:t>EPMA J</w:t>
      </w:r>
      <w:r w:rsidRPr="00B54D12">
        <w:t>, 4(1), 7 (2013).</w:t>
      </w:r>
    </w:p>
    <w:p w14:paraId="0A0D9117" w14:textId="77777777" w:rsidR="00B54D12" w:rsidRPr="00B54D12" w:rsidRDefault="00B54D12" w:rsidP="00B54D12">
      <w:pPr>
        <w:pStyle w:val="EndNoteBibliography"/>
        <w:spacing w:after="0"/>
        <w:ind w:left="720" w:hanging="720"/>
      </w:pPr>
      <w:r w:rsidRPr="00B54D12">
        <w:t>46.</w:t>
      </w:r>
      <w:r w:rsidRPr="00B54D12">
        <w:tab/>
        <w:t xml:space="preserve">Issaq HJ, Waybright TJ, Veenstra TD. Cancer biomarker discovery: Opportunities and pitfalls in analytical methods. </w:t>
      </w:r>
      <w:r w:rsidRPr="00B54D12">
        <w:rPr>
          <w:i/>
        </w:rPr>
        <w:t>Electrophoresis</w:t>
      </w:r>
      <w:r w:rsidRPr="00B54D12">
        <w:t>, 32(9), 967-975 (2011).</w:t>
      </w:r>
    </w:p>
    <w:p w14:paraId="6D76F466" w14:textId="77777777" w:rsidR="00B54D12" w:rsidRPr="00B54D12" w:rsidRDefault="00B54D12" w:rsidP="00B54D12">
      <w:pPr>
        <w:pStyle w:val="EndNoteBibliography"/>
        <w:spacing w:after="0"/>
        <w:ind w:left="720" w:hanging="720"/>
      </w:pPr>
      <w:r w:rsidRPr="00B54D12">
        <w:t>47.</w:t>
      </w:r>
      <w:r w:rsidRPr="00B54D12">
        <w:tab/>
        <w:t>Vizcaino JA, Csordas A, del-Toro N</w:t>
      </w:r>
      <w:r w:rsidRPr="00B54D12">
        <w:rPr>
          <w:i/>
        </w:rPr>
        <w:t xml:space="preserve"> et al.</w:t>
      </w:r>
      <w:r w:rsidRPr="00B54D12">
        <w:t xml:space="preserve"> 2016 update of the PRIDE database and its related tools. </w:t>
      </w:r>
      <w:r w:rsidRPr="00B54D12">
        <w:rPr>
          <w:i/>
        </w:rPr>
        <w:t>Nucleic Acids Res</w:t>
      </w:r>
      <w:r w:rsidRPr="00B54D12">
        <w:t>, 44(D1), D447-456 (2016).</w:t>
      </w:r>
    </w:p>
    <w:p w14:paraId="66F15557" w14:textId="77777777" w:rsidR="00B54D12" w:rsidRPr="00B54D12" w:rsidRDefault="00B54D12" w:rsidP="00B54D12">
      <w:pPr>
        <w:pStyle w:val="EndNoteBibliography"/>
        <w:spacing w:after="0"/>
        <w:ind w:left="720" w:hanging="720"/>
      </w:pPr>
      <w:r w:rsidRPr="00B54D12">
        <w:t>48.</w:t>
      </w:r>
      <w:r w:rsidRPr="00B54D12">
        <w:tab/>
        <w:t xml:space="preserve">Li H, Popp R, Borchers CH. Affinity-mass spectrometric technologies for quantitative proteomics in biological fluids. </w:t>
      </w:r>
      <w:r w:rsidRPr="00B54D12">
        <w:rPr>
          <w:i/>
        </w:rPr>
        <w:t>bioRxiv</w:t>
      </w:r>
      <w:r w:rsidRPr="00B54D12">
        <w:t>, 114751 (2017).</w:t>
      </w:r>
    </w:p>
    <w:p w14:paraId="141330C7" w14:textId="77777777" w:rsidR="00B54D12" w:rsidRPr="00B54D12" w:rsidRDefault="00B54D12" w:rsidP="00B54D12">
      <w:pPr>
        <w:pStyle w:val="EndNoteBibliography"/>
        <w:spacing w:after="0"/>
        <w:ind w:left="720" w:hanging="720"/>
      </w:pPr>
      <w:r w:rsidRPr="00B54D12">
        <w:t>49.</w:t>
      </w:r>
      <w:r w:rsidRPr="00B54D12">
        <w:tab/>
        <w:t xml:space="preserve">Rauniyar N. Parallel Reaction Monitoring: A Targeted Experiment Performed Using High Resolution and High Mass Accuracy Mass Spectrometry. </w:t>
      </w:r>
      <w:r w:rsidRPr="00B54D12">
        <w:rPr>
          <w:i/>
        </w:rPr>
        <w:t>International journal of molecular sciences</w:t>
      </w:r>
      <w:r w:rsidRPr="00B54D12">
        <w:t>, 16(12), 28566-28581 (2015).</w:t>
      </w:r>
    </w:p>
    <w:p w14:paraId="089EA3F0" w14:textId="77777777" w:rsidR="00B54D12" w:rsidRPr="00B54D12" w:rsidRDefault="00B54D12" w:rsidP="00B54D12">
      <w:pPr>
        <w:pStyle w:val="EndNoteBibliography"/>
        <w:spacing w:after="0"/>
        <w:ind w:left="720" w:hanging="720"/>
      </w:pPr>
      <w:r w:rsidRPr="00B54D12">
        <w:t>50.</w:t>
      </w:r>
      <w:r w:rsidRPr="00B54D12">
        <w:tab/>
        <w:t xml:space="preserve">Drabovich AP, Martinez-Morillo E, Diamandis EP. Toward an integrated pipeline for protein biomarker development. </w:t>
      </w:r>
      <w:r w:rsidRPr="00B54D12">
        <w:rPr>
          <w:i/>
        </w:rPr>
        <w:t>Biochim Biophys Acta</w:t>
      </w:r>
      <w:r w:rsidRPr="00B54D12">
        <w:t>, 1854(6), 677-686 (2015).</w:t>
      </w:r>
    </w:p>
    <w:p w14:paraId="5AA54C76" w14:textId="77777777" w:rsidR="00B54D12" w:rsidRPr="00B54D12" w:rsidRDefault="00B54D12" w:rsidP="00B54D12">
      <w:pPr>
        <w:pStyle w:val="EndNoteBibliography"/>
        <w:spacing w:after="0"/>
        <w:ind w:left="720" w:hanging="720"/>
      </w:pPr>
      <w:r w:rsidRPr="00B54D12">
        <w:t>51.</w:t>
      </w:r>
      <w:r w:rsidRPr="00B54D12">
        <w:tab/>
        <w:t xml:space="preserve">Pan X, Huang L, Chen J, Dai Y, Chen X. Analysis of synovial fluid in knee joint of osteoarthritis:5 proteome patterns of joint inflammation based on matrix-assisted laser desorption/ionization time-of-flight mass spectrometry. </w:t>
      </w:r>
      <w:r w:rsidRPr="00B54D12">
        <w:rPr>
          <w:i/>
        </w:rPr>
        <w:t>International orthopaedics</w:t>
      </w:r>
      <w:r w:rsidRPr="00B54D12">
        <w:t>, 36(1), 57-64 (2012).</w:t>
      </w:r>
    </w:p>
    <w:p w14:paraId="2C632E7F" w14:textId="77777777" w:rsidR="00B54D12" w:rsidRPr="00B54D12" w:rsidRDefault="00B54D12" w:rsidP="00B54D12">
      <w:pPr>
        <w:pStyle w:val="EndNoteBibliography"/>
        <w:spacing w:after="0"/>
        <w:ind w:left="720" w:hanging="720"/>
      </w:pPr>
      <w:r w:rsidRPr="00B54D12">
        <w:t>52.</w:t>
      </w:r>
      <w:r w:rsidRPr="00B54D12">
        <w:tab/>
        <w:t>Wang F, Chen FF, Gao WB</w:t>
      </w:r>
      <w:r w:rsidRPr="00B54D12">
        <w:rPr>
          <w:i/>
        </w:rPr>
        <w:t xml:space="preserve"> et al.</w:t>
      </w:r>
      <w:r w:rsidRPr="00B54D12">
        <w:t xml:space="preserve"> Identification of citrullinated peptides in the synovial fluid of patients with rheumatoid arthritis using LC-MALDI-TOF/TOF. </w:t>
      </w:r>
      <w:r w:rsidRPr="00B54D12">
        <w:rPr>
          <w:i/>
        </w:rPr>
        <w:t>Clin Rheumatol</w:t>
      </w:r>
      <w:r w:rsidRPr="00B54D12">
        <w:t>, 35(9), 2185-2194 (2016).</w:t>
      </w:r>
    </w:p>
    <w:p w14:paraId="28D9ADAE" w14:textId="77777777" w:rsidR="00B54D12" w:rsidRPr="00B54D12" w:rsidRDefault="00B54D12" w:rsidP="00B54D12">
      <w:pPr>
        <w:pStyle w:val="EndNoteBibliography"/>
        <w:spacing w:after="0"/>
        <w:ind w:left="720" w:hanging="720"/>
      </w:pPr>
      <w:r w:rsidRPr="00B54D12">
        <w:t>53.</w:t>
      </w:r>
      <w:r w:rsidRPr="00B54D12">
        <w:tab/>
        <w:t>Ritter SY, Subbaiah R, Bebek G</w:t>
      </w:r>
      <w:r w:rsidRPr="00B54D12">
        <w:rPr>
          <w:i/>
        </w:rPr>
        <w:t xml:space="preserve"> et al.</w:t>
      </w:r>
      <w:r w:rsidRPr="00B54D12">
        <w:t xml:space="preserve"> Proteomic analysis of synovial fluid from the osteoarthritic knee: comparison with transcriptome analyses of joint tissues. </w:t>
      </w:r>
      <w:r w:rsidRPr="00B54D12">
        <w:rPr>
          <w:i/>
        </w:rPr>
        <w:t>Arthritis and rheumatism</w:t>
      </w:r>
      <w:r w:rsidRPr="00B54D12">
        <w:t>, 65(4), 981-992 (2013).</w:t>
      </w:r>
    </w:p>
    <w:p w14:paraId="1AB6821D" w14:textId="44A0E429" w:rsidR="00B54D12" w:rsidRPr="00B54D12" w:rsidRDefault="00B54D12" w:rsidP="00B54D12">
      <w:pPr>
        <w:pStyle w:val="EndNoteBibliography"/>
        <w:spacing w:after="0"/>
        <w:ind w:left="720" w:hanging="720"/>
      </w:pPr>
      <w:r w:rsidRPr="00B54D12">
        <w:t>54.</w:t>
      </w:r>
      <w:r w:rsidRPr="00B54D12">
        <w:tab/>
        <w:t xml:space="preserve">Yamagiwa H, Sarkar G, Charlesworth MC, McCormick DJ, Bolander ME. Two-dimensional gel electrophoresis of synovial fluid: method for detecting candidate protein markers for osteoarthritis. </w:t>
      </w:r>
      <w:r w:rsidRPr="00B54D12">
        <w:rPr>
          <w:i/>
        </w:rPr>
        <w:t>J Orthop Sci</w:t>
      </w:r>
      <w:r w:rsidRPr="00B54D12">
        <w:t>, 8(4), 482-490 (2003).</w:t>
      </w:r>
    </w:p>
    <w:p w14:paraId="2CF6D36E" w14:textId="77777777" w:rsidR="00B54D12" w:rsidRPr="00B54D12" w:rsidRDefault="00B54D12" w:rsidP="00B54D12">
      <w:pPr>
        <w:pStyle w:val="EndNoteBibliography"/>
        <w:spacing w:after="0"/>
        <w:ind w:left="720" w:hanging="720"/>
      </w:pPr>
      <w:r w:rsidRPr="00B54D12">
        <w:t>55.</w:t>
      </w:r>
      <w:r w:rsidRPr="00B54D12">
        <w:tab/>
        <w:t xml:space="preserve">Larsen MR, Trelle MB, Thingholm TE, Jensen ON. Analysis of posttranslational modifications of proteins by tandem mass spectrometry. </w:t>
      </w:r>
      <w:r w:rsidRPr="00B54D12">
        <w:rPr>
          <w:i/>
        </w:rPr>
        <w:t>BioTechniques</w:t>
      </w:r>
      <w:r w:rsidRPr="00B54D12">
        <w:t>, 40(6), 790-798 (2006).</w:t>
      </w:r>
    </w:p>
    <w:p w14:paraId="41DF0ED9" w14:textId="77777777" w:rsidR="00B54D12" w:rsidRPr="00B54D12" w:rsidRDefault="00B54D12" w:rsidP="00B54D12">
      <w:pPr>
        <w:pStyle w:val="EndNoteBibliography"/>
        <w:spacing w:after="0"/>
        <w:ind w:left="720" w:hanging="720"/>
      </w:pPr>
      <w:r w:rsidRPr="00B54D12">
        <w:t>56.</w:t>
      </w:r>
      <w:r w:rsidRPr="00B54D12">
        <w:tab/>
        <w:t xml:space="preserve">Karpievitch YV, Polpitiya AD, Anderson GA, Smith RD, Dabney AR. Liquid Chromatography Mass Spectrometry-Based Proteomics: Biological and Technological Aspects. </w:t>
      </w:r>
      <w:r w:rsidRPr="00B54D12">
        <w:rPr>
          <w:i/>
        </w:rPr>
        <w:t>Ann Appl Stat</w:t>
      </w:r>
      <w:r w:rsidRPr="00B54D12">
        <w:t>, 4(4), 1797-1823 (2010).</w:t>
      </w:r>
    </w:p>
    <w:p w14:paraId="44617D95" w14:textId="77777777" w:rsidR="00B54D12" w:rsidRPr="00B54D12" w:rsidRDefault="00B54D12" w:rsidP="00B54D12">
      <w:pPr>
        <w:pStyle w:val="EndNoteBibliography"/>
        <w:spacing w:after="0"/>
        <w:ind w:left="720" w:hanging="720"/>
      </w:pPr>
      <w:r w:rsidRPr="00B54D12">
        <w:t>57.</w:t>
      </w:r>
      <w:r w:rsidRPr="00B54D12">
        <w:tab/>
        <w:t xml:space="preserve">Zhang L, Elias JE. Relative Protein Quantification Using Tandem Mass Tag Mass Spectrometry. In: </w:t>
      </w:r>
      <w:r w:rsidRPr="00B54D12">
        <w:rPr>
          <w:i/>
        </w:rPr>
        <w:t>Proteomics: Methods and Protocols.</w:t>
      </w:r>
      <w:r w:rsidRPr="00B54D12">
        <w:t xml:space="preserve"> Comai, L, Katz, JE, Mallick, P (Eds.) (Springer New York, New York, NY, 2017) 185-198.</w:t>
      </w:r>
    </w:p>
    <w:p w14:paraId="3FE3290F" w14:textId="77777777" w:rsidR="00B54D12" w:rsidRPr="00B54D12" w:rsidRDefault="00B54D12" w:rsidP="00B54D12">
      <w:pPr>
        <w:pStyle w:val="EndNoteBibliography"/>
        <w:spacing w:after="0"/>
        <w:ind w:left="720" w:hanging="720"/>
      </w:pPr>
      <w:r w:rsidRPr="00B54D12">
        <w:t>58.</w:t>
      </w:r>
      <w:r w:rsidRPr="00B54D12">
        <w:tab/>
        <w:t xml:space="preserve">Navarrete-Perea J, Yu Q, Gygi SP, Paulo JA. Streamlined Tandem Mass Tag (SL-TMT) Protocol: An Efficient Strategy for Quantitative (Phospho)proteome Profiling Using Tandem Mass Tag-Synchronous Precursor Selection-MS3. </w:t>
      </w:r>
      <w:r w:rsidRPr="00B54D12">
        <w:rPr>
          <w:i/>
        </w:rPr>
        <w:t>Journal of proteome research</w:t>
      </w:r>
      <w:r w:rsidRPr="00B54D12">
        <w:t>, 17(6), 2226-2236 (2018).</w:t>
      </w:r>
    </w:p>
    <w:p w14:paraId="3243CA27" w14:textId="77777777" w:rsidR="00B54D12" w:rsidRPr="00B54D12" w:rsidRDefault="00B54D12" w:rsidP="00B54D12">
      <w:pPr>
        <w:pStyle w:val="EndNoteBibliography"/>
        <w:spacing w:after="0"/>
        <w:ind w:left="720" w:hanging="720"/>
      </w:pPr>
      <w:r w:rsidRPr="00B54D12">
        <w:lastRenderedPageBreak/>
        <w:t>59.</w:t>
      </w:r>
      <w:r w:rsidRPr="00B54D12">
        <w:tab/>
        <w:t xml:space="preserve">Chahrour O, Cobice D, Malone J. Stable isotope labelling methods in mass spectrometry-based quantitative proteomics. </w:t>
      </w:r>
      <w:r w:rsidRPr="00B54D12">
        <w:rPr>
          <w:i/>
        </w:rPr>
        <w:t>Journal of pharmaceutical and biomedical analysis</w:t>
      </w:r>
      <w:r w:rsidRPr="00B54D12">
        <w:t>, 113, 2-20 (2015).</w:t>
      </w:r>
    </w:p>
    <w:p w14:paraId="6EB0F8A4" w14:textId="77777777" w:rsidR="00B54D12" w:rsidRPr="00B54D12" w:rsidRDefault="00B54D12" w:rsidP="00B54D12">
      <w:pPr>
        <w:pStyle w:val="EndNoteBibliography"/>
        <w:spacing w:after="0"/>
        <w:ind w:left="720" w:hanging="720"/>
      </w:pPr>
      <w:r w:rsidRPr="00B54D12">
        <w:t>60.</w:t>
      </w:r>
      <w:r w:rsidRPr="00B54D12">
        <w:tab/>
        <w:t xml:space="preserve">Mann M. Functional and quantitative proteomics using SILAC. </w:t>
      </w:r>
      <w:r w:rsidRPr="00B54D12">
        <w:rPr>
          <w:i/>
        </w:rPr>
        <w:t>Nat Rev Mol Cell Biol</w:t>
      </w:r>
      <w:r w:rsidRPr="00B54D12">
        <w:t>, 7(12), 952-958 (2006).</w:t>
      </w:r>
    </w:p>
    <w:p w14:paraId="370F7284" w14:textId="77777777" w:rsidR="00B54D12" w:rsidRPr="00B54D12" w:rsidRDefault="00B54D12" w:rsidP="00B54D12">
      <w:pPr>
        <w:pStyle w:val="EndNoteBibliography"/>
        <w:spacing w:after="0"/>
        <w:ind w:left="720" w:hanging="720"/>
      </w:pPr>
      <w:r w:rsidRPr="00B54D12">
        <w:t>61.</w:t>
      </w:r>
      <w:r w:rsidRPr="00B54D12">
        <w:tab/>
        <w:t xml:space="preserve">Shiio Y, Aebersold R. Quantitative proteome analysis using isotope-coded affinity tags and mass spectrometry. </w:t>
      </w:r>
      <w:r w:rsidRPr="00B54D12">
        <w:rPr>
          <w:i/>
        </w:rPr>
        <w:t>Nat Protoc</w:t>
      </w:r>
      <w:r w:rsidRPr="00B54D12">
        <w:t>, 1(1), 139-145 (2006).</w:t>
      </w:r>
    </w:p>
    <w:p w14:paraId="5C5E9DFA" w14:textId="77777777" w:rsidR="00B54D12" w:rsidRPr="00B54D12" w:rsidRDefault="00B54D12" w:rsidP="00B54D12">
      <w:pPr>
        <w:pStyle w:val="EndNoteBibliography"/>
        <w:spacing w:after="0"/>
        <w:ind w:left="720" w:hanging="720"/>
      </w:pPr>
      <w:r w:rsidRPr="00B54D12">
        <w:t>62.</w:t>
      </w:r>
      <w:r w:rsidRPr="00B54D12">
        <w:tab/>
        <w:t xml:space="preserve">Wiese S, Reidegeld KA, Meyer HE, Warscheid B. Protein labeling by iTRAQ: a new tool for quantitative mass spectrometry in proteome research. </w:t>
      </w:r>
      <w:r w:rsidRPr="00B54D12">
        <w:rPr>
          <w:i/>
        </w:rPr>
        <w:t>Proteomics</w:t>
      </w:r>
      <w:r w:rsidRPr="00B54D12">
        <w:t>, 7(3), 340-350 (2007).</w:t>
      </w:r>
    </w:p>
    <w:p w14:paraId="799BE1C0" w14:textId="77777777" w:rsidR="00B54D12" w:rsidRPr="00B54D12" w:rsidRDefault="00B54D12" w:rsidP="00B54D12">
      <w:pPr>
        <w:pStyle w:val="EndNoteBibliography"/>
        <w:spacing w:after="0"/>
        <w:ind w:left="720" w:hanging="720"/>
      </w:pPr>
      <w:r w:rsidRPr="00B54D12">
        <w:t>63.</w:t>
      </w:r>
      <w:r w:rsidRPr="00B54D12">
        <w:tab/>
        <w:t xml:space="preserve">Megger DA, Bracht T, Meyer HE, Sitek B. Label-free quantification in clinical proteomics. </w:t>
      </w:r>
      <w:r w:rsidRPr="00B54D12">
        <w:rPr>
          <w:i/>
        </w:rPr>
        <w:t>Biochim Biophys Acta</w:t>
      </w:r>
      <w:r w:rsidRPr="00B54D12">
        <w:t>, 1834(8), 1581-1590 (2013).</w:t>
      </w:r>
    </w:p>
    <w:p w14:paraId="678089FC" w14:textId="77777777" w:rsidR="00B54D12" w:rsidRPr="00B54D12" w:rsidRDefault="00B54D12" w:rsidP="00B54D12">
      <w:pPr>
        <w:pStyle w:val="EndNoteBibliography"/>
        <w:spacing w:after="0"/>
        <w:ind w:left="720" w:hanging="720"/>
      </w:pPr>
      <w:r w:rsidRPr="00B54D12">
        <w:t>64.</w:t>
      </w:r>
      <w:r w:rsidRPr="00B54D12">
        <w:tab/>
        <w:t>Hulme CH, Wilson EL, Fuller HR</w:t>
      </w:r>
      <w:r w:rsidRPr="00B54D12">
        <w:rPr>
          <w:i/>
        </w:rPr>
        <w:t xml:space="preserve"> et al.</w:t>
      </w:r>
      <w:r w:rsidRPr="00B54D12">
        <w:t xml:space="preserve"> Two independent proteomic approaches provide a comprehensive analysis of the synovial fluid proteome response to Autologous Chondrocyte Implantation. </w:t>
      </w:r>
      <w:r w:rsidRPr="00B54D12">
        <w:rPr>
          <w:i/>
        </w:rPr>
        <w:t>Arthritis research &amp; therapy</w:t>
      </w:r>
      <w:r w:rsidRPr="00B54D12">
        <w:t>, 20(1), 87 (2018).</w:t>
      </w:r>
    </w:p>
    <w:p w14:paraId="2BDDD463" w14:textId="77777777" w:rsidR="00B54D12" w:rsidRPr="00B54D12" w:rsidRDefault="00B54D12" w:rsidP="00B54D12">
      <w:pPr>
        <w:pStyle w:val="EndNoteBibliography"/>
        <w:spacing w:after="0"/>
        <w:ind w:left="720" w:hanging="720"/>
      </w:pPr>
      <w:r w:rsidRPr="00B54D12">
        <w:t>65.</w:t>
      </w:r>
      <w:r w:rsidRPr="00B54D12">
        <w:tab/>
        <w:t>Balakrishnan L, Nirujogi RS, Ahmad S</w:t>
      </w:r>
      <w:r w:rsidRPr="00B54D12">
        <w:rPr>
          <w:i/>
        </w:rPr>
        <w:t xml:space="preserve"> et al.</w:t>
      </w:r>
      <w:r w:rsidRPr="00B54D12">
        <w:t xml:space="preserve"> Proteomic analysis of human osteoarthritis synovial fluid. </w:t>
      </w:r>
      <w:r w:rsidRPr="00B54D12">
        <w:rPr>
          <w:i/>
        </w:rPr>
        <w:t>Clinical proteomics</w:t>
      </w:r>
      <w:r w:rsidRPr="00B54D12">
        <w:t>, 11(1), 6 (2014).</w:t>
      </w:r>
    </w:p>
    <w:p w14:paraId="298C4663" w14:textId="77777777" w:rsidR="00B54D12" w:rsidRPr="00B54D12" w:rsidRDefault="00B54D12" w:rsidP="00B54D12">
      <w:pPr>
        <w:pStyle w:val="EndNoteBibliography"/>
        <w:spacing w:after="0"/>
        <w:ind w:left="720" w:hanging="720"/>
      </w:pPr>
      <w:r w:rsidRPr="00B54D12">
        <w:t>66.</w:t>
      </w:r>
      <w:r w:rsidRPr="00B54D12">
        <w:tab/>
        <w:t>Balakrishnan L, Bhattacharjee M, Ahmad S</w:t>
      </w:r>
      <w:r w:rsidRPr="00B54D12">
        <w:rPr>
          <w:i/>
        </w:rPr>
        <w:t xml:space="preserve"> et al.</w:t>
      </w:r>
      <w:r w:rsidRPr="00B54D12">
        <w:t xml:space="preserve"> Differential proteomic analysis of synovial fluid from rheumatoid arthritis and osteoarthritis patients. </w:t>
      </w:r>
      <w:r w:rsidRPr="00B54D12">
        <w:rPr>
          <w:i/>
        </w:rPr>
        <w:t>Clinical proteomics</w:t>
      </w:r>
      <w:r w:rsidRPr="00B54D12">
        <w:t>, 11(1), 1 (2014).</w:t>
      </w:r>
    </w:p>
    <w:p w14:paraId="76AF5468" w14:textId="77777777" w:rsidR="00B54D12" w:rsidRPr="00B54D12" w:rsidRDefault="00B54D12" w:rsidP="00B54D12">
      <w:pPr>
        <w:pStyle w:val="EndNoteBibliography"/>
        <w:spacing w:after="0"/>
        <w:ind w:left="720" w:hanging="720"/>
      </w:pPr>
      <w:r w:rsidRPr="00B54D12">
        <w:t>67.</w:t>
      </w:r>
      <w:r w:rsidRPr="00B54D12">
        <w:tab/>
        <w:t>Bhattacharjee M, Sharma R, Goel R</w:t>
      </w:r>
      <w:r w:rsidRPr="00B54D12">
        <w:rPr>
          <w:i/>
        </w:rPr>
        <w:t xml:space="preserve"> et al.</w:t>
      </w:r>
      <w:r w:rsidRPr="00B54D12">
        <w:t xml:space="preserve"> A multilectin affinity approach for comparative glycoprotein profiling of rheumatoid arthritis and spondyloarthropathy. </w:t>
      </w:r>
      <w:r w:rsidRPr="00B54D12">
        <w:rPr>
          <w:i/>
        </w:rPr>
        <w:t>Clinical proteomics</w:t>
      </w:r>
      <w:r w:rsidRPr="00B54D12">
        <w:t>, 10(1), 11 (2013).</w:t>
      </w:r>
    </w:p>
    <w:p w14:paraId="420368FF" w14:textId="77777777" w:rsidR="00B54D12" w:rsidRPr="00B54D12" w:rsidRDefault="00B54D12" w:rsidP="00B54D12">
      <w:pPr>
        <w:pStyle w:val="EndNoteBibliography"/>
        <w:spacing w:after="0"/>
        <w:ind w:left="720" w:hanging="720"/>
      </w:pPr>
      <w:r w:rsidRPr="00B54D12">
        <w:t>68.</w:t>
      </w:r>
      <w:r w:rsidRPr="00B54D12">
        <w:tab/>
        <w:t>Bantscheff M, Eberhard D, Abraham Y</w:t>
      </w:r>
      <w:r w:rsidRPr="00B54D12">
        <w:rPr>
          <w:i/>
        </w:rPr>
        <w:t xml:space="preserve"> et al.</w:t>
      </w:r>
      <w:r w:rsidRPr="00B54D12">
        <w:t xml:space="preserve"> Quantitative chemical proteomics reveals mechanisms of action of clinical ABL kinase inhibitors. </w:t>
      </w:r>
      <w:r w:rsidRPr="00B54D12">
        <w:rPr>
          <w:i/>
        </w:rPr>
        <w:t>Nat Biotechnol</w:t>
      </w:r>
      <w:r w:rsidRPr="00B54D12">
        <w:t>, 25(9), 1035-1044 (2007).</w:t>
      </w:r>
    </w:p>
    <w:p w14:paraId="5FA288AB" w14:textId="77777777" w:rsidR="00B54D12" w:rsidRPr="00B54D12" w:rsidRDefault="00B54D12" w:rsidP="00B54D12">
      <w:pPr>
        <w:pStyle w:val="EndNoteBibliography"/>
        <w:spacing w:after="0"/>
        <w:ind w:left="720" w:hanging="720"/>
      </w:pPr>
      <w:r w:rsidRPr="00B54D12">
        <w:t>69.</w:t>
      </w:r>
      <w:r w:rsidRPr="00B54D12">
        <w:tab/>
        <w:t xml:space="preserve">Mann M. Comparative analysis to guide quality improvements in proteomics. </w:t>
      </w:r>
      <w:r w:rsidRPr="00B54D12">
        <w:rPr>
          <w:i/>
        </w:rPr>
        <w:t>Nat Methods</w:t>
      </w:r>
      <w:r w:rsidRPr="00B54D12">
        <w:t>, 6(10), 717-719 (2009).</w:t>
      </w:r>
    </w:p>
    <w:p w14:paraId="3AD8E689" w14:textId="77777777" w:rsidR="00B54D12" w:rsidRPr="00B54D12" w:rsidRDefault="00B54D12" w:rsidP="00B54D12">
      <w:pPr>
        <w:pStyle w:val="EndNoteBibliography"/>
        <w:spacing w:after="0"/>
        <w:ind w:left="720" w:hanging="720"/>
      </w:pPr>
      <w:r w:rsidRPr="00B54D12">
        <w:t>70.</w:t>
      </w:r>
      <w:r w:rsidRPr="00B54D12">
        <w:tab/>
        <w:t>Patel VJ, Thalassinos K, Slade SE</w:t>
      </w:r>
      <w:r w:rsidRPr="00B54D12">
        <w:rPr>
          <w:i/>
        </w:rPr>
        <w:t xml:space="preserve"> et al.</w:t>
      </w:r>
      <w:r w:rsidRPr="00B54D12">
        <w:t xml:space="preserve"> A comparison of labeling and label-free mass spectrometry-based proteomics approaches. </w:t>
      </w:r>
      <w:r w:rsidRPr="00B54D12">
        <w:rPr>
          <w:i/>
        </w:rPr>
        <w:t>Journal of proteome research</w:t>
      </w:r>
      <w:r w:rsidRPr="00B54D12">
        <w:t>, 8(7), 3752-3759 (2009).</w:t>
      </w:r>
    </w:p>
    <w:p w14:paraId="03020D9B" w14:textId="77777777" w:rsidR="00B54D12" w:rsidRPr="00B54D12" w:rsidRDefault="00B54D12" w:rsidP="00B54D12">
      <w:pPr>
        <w:pStyle w:val="EndNoteBibliography"/>
        <w:spacing w:after="0"/>
        <w:ind w:left="720" w:hanging="720"/>
      </w:pPr>
      <w:r w:rsidRPr="00B54D12">
        <w:t>71.</w:t>
      </w:r>
      <w:r w:rsidRPr="00B54D12">
        <w:tab/>
        <w:t xml:space="preserve">Bubis JA, Levitsky LI, Ivanov MV, Tarasova IA, Gorshkov MV. Comparative evaluation of label-free quantification methods for shotgun proteomics. </w:t>
      </w:r>
      <w:r w:rsidRPr="00B54D12">
        <w:rPr>
          <w:i/>
        </w:rPr>
        <w:t>Rapid Commun Mass Spectrom</w:t>
      </w:r>
      <w:r w:rsidRPr="00B54D12">
        <w:t>, 31(7), 606-612 (2017).</w:t>
      </w:r>
    </w:p>
    <w:p w14:paraId="24BA6FE4" w14:textId="77777777" w:rsidR="00B54D12" w:rsidRPr="00B54D12" w:rsidRDefault="00B54D12" w:rsidP="00B54D12">
      <w:pPr>
        <w:pStyle w:val="EndNoteBibliography"/>
        <w:spacing w:after="0"/>
        <w:ind w:left="720" w:hanging="720"/>
      </w:pPr>
      <w:r w:rsidRPr="00B54D12">
        <w:t>72.</w:t>
      </w:r>
      <w:r w:rsidRPr="00B54D12">
        <w:tab/>
        <w:t>Tabb DL, Vega-Montoto L, Rudnick PA</w:t>
      </w:r>
      <w:r w:rsidRPr="00B54D12">
        <w:rPr>
          <w:i/>
        </w:rPr>
        <w:t xml:space="preserve"> et al.</w:t>
      </w:r>
      <w:r w:rsidRPr="00B54D12">
        <w:t xml:space="preserve"> Repeatability and reproducibility in proteomic identifications by liquid chromatography-tandem mass spectrometry. </w:t>
      </w:r>
      <w:r w:rsidRPr="00B54D12">
        <w:rPr>
          <w:i/>
        </w:rPr>
        <w:t>Journal of proteome research</w:t>
      </w:r>
      <w:r w:rsidRPr="00B54D12">
        <w:t>, 9(2), 761-776 (2010).</w:t>
      </w:r>
    </w:p>
    <w:p w14:paraId="4052565D" w14:textId="77777777" w:rsidR="00B54D12" w:rsidRPr="00B54D12" w:rsidRDefault="00B54D12" w:rsidP="00B54D12">
      <w:pPr>
        <w:pStyle w:val="EndNoteBibliography"/>
        <w:spacing w:after="0"/>
        <w:ind w:left="720" w:hanging="720"/>
      </w:pPr>
      <w:r w:rsidRPr="00B54D12">
        <w:t>73.</w:t>
      </w:r>
      <w:r w:rsidRPr="00B54D12">
        <w:tab/>
        <w:t xml:space="preserve">Arike L, Peil L. Spectral counting label-free proteomics. </w:t>
      </w:r>
      <w:r w:rsidRPr="00B54D12">
        <w:rPr>
          <w:i/>
        </w:rPr>
        <w:t>Methods Mol Biol</w:t>
      </w:r>
      <w:r w:rsidRPr="00B54D12">
        <w:t>, 1156, 213-222 (2014).</w:t>
      </w:r>
    </w:p>
    <w:p w14:paraId="21166D00" w14:textId="77777777" w:rsidR="00B54D12" w:rsidRPr="00B54D12" w:rsidRDefault="00B54D12" w:rsidP="00B54D12">
      <w:pPr>
        <w:pStyle w:val="EndNoteBibliography"/>
        <w:spacing w:after="0"/>
        <w:ind w:left="720" w:hanging="720"/>
      </w:pPr>
      <w:r w:rsidRPr="00B54D12">
        <w:t>74.</w:t>
      </w:r>
      <w:r w:rsidRPr="00B54D12">
        <w:tab/>
        <w:t>Zhang J, Xin L, Shan B</w:t>
      </w:r>
      <w:r w:rsidRPr="00B54D12">
        <w:rPr>
          <w:i/>
        </w:rPr>
        <w:t xml:space="preserve"> et al.</w:t>
      </w:r>
      <w:r w:rsidRPr="00B54D12">
        <w:t xml:space="preserve"> PEAKS DB: de novo sequencing assisted database search for sensitive and accurate peptide identification. </w:t>
      </w:r>
      <w:r w:rsidRPr="00B54D12">
        <w:rPr>
          <w:i/>
        </w:rPr>
        <w:t>Mol Cell Proteomics</w:t>
      </w:r>
      <w:r w:rsidRPr="00B54D12">
        <w:t>, 11(4), M111 010587 (2012).</w:t>
      </w:r>
    </w:p>
    <w:p w14:paraId="1B1C2733" w14:textId="77777777" w:rsidR="00B54D12" w:rsidRPr="00B54D12" w:rsidRDefault="00B54D12" w:rsidP="00B54D12">
      <w:pPr>
        <w:pStyle w:val="EndNoteBibliography"/>
        <w:spacing w:after="0"/>
        <w:ind w:left="720" w:hanging="720"/>
      </w:pPr>
      <w:r w:rsidRPr="00B54D12">
        <w:t>75.</w:t>
      </w:r>
      <w:r w:rsidRPr="00B54D12">
        <w:tab/>
        <w:t>McIlwraith CW, Kawcak CE, Frisbie DD</w:t>
      </w:r>
      <w:r w:rsidRPr="00B54D12">
        <w:rPr>
          <w:i/>
        </w:rPr>
        <w:t xml:space="preserve"> et al.</w:t>
      </w:r>
      <w:r w:rsidRPr="00B54D12">
        <w:t xml:space="preserve"> Biomarkers for equine joint injury and osteoarthritis. </w:t>
      </w:r>
      <w:r w:rsidRPr="00B54D12">
        <w:rPr>
          <w:i/>
        </w:rPr>
        <w:t>J Orthop Res</w:t>
      </w:r>
      <w:r w:rsidRPr="00B54D12">
        <w:t>, 36(3), 823-831 (2018).</w:t>
      </w:r>
    </w:p>
    <w:p w14:paraId="2603F9E2" w14:textId="77777777" w:rsidR="00B54D12" w:rsidRPr="00B54D12" w:rsidRDefault="00B54D12" w:rsidP="00B54D12">
      <w:pPr>
        <w:pStyle w:val="EndNoteBibliography"/>
        <w:spacing w:after="0"/>
        <w:ind w:left="720" w:hanging="720"/>
      </w:pPr>
      <w:r w:rsidRPr="00B54D12">
        <w:t>76.</w:t>
      </w:r>
      <w:r w:rsidRPr="00B54D12">
        <w:tab/>
        <w:t>Gonzalez-Galarza FF, Lawless C, Hubbard SJ</w:t>
      </w:r>
      <w:r w:rsidRPr="00B54D12">
        <w:rPr>
          <w:i/>
        </w:rPr>
        <w:t xml:space="preserve"> et al.</w:t>
      </w:r>
      <w:r w:rsidRPr="00B54D12">
        <w:t xml:space="preserve"> A critical appraisal of techniques, software packages, and standards for quantitative proteomic analysis. </w:t>
      </w:r>
      <w:r w:rsidRPr="00B54D12">
        <w:rPr>
          <w:i/>
        </w:rPr>
        <w:t>OMICS</w:t>
      </w:r>
      <w:r w:rsidRPr="00B54D12">
        <w:t>, 16(9), 431-442 (2012).</w:t>
      </w:r>
    </w:p>
    <w:p w14:paraId="6FE66E2C" w14:textId="77777777" w:rsidR="00B54D12" w:rsidRPr="00B54D12" w:rsidRDefault="00B54D12" w:rsidP="00B54D12">
      <w:pPr>
        <w:pStyle w:val="EndNoteBibliography"/>
        <w:spacing w:after="0"/>
        <w:ind w:left="720" w:hanging="720"/>
      </w:pPr>
      <w:r w:rsidRPr="00B54D12">
        <w:t>77.</w:t>
      </w:r>
      <w:r w:rsidRPr="00B54D12">
        <w:tab/>
        <w:t>Parker CE, Domanski D, Percy AJ</w:t>
      </w:r>
      <w:r w:rsidRPr="00B54D12">
        <w:rPr>
          <w:i/>
        </w:rPr>
        <w:t xml:space="preserve"> et al.</w:t>
      </w:r>
      <w:r w:rsidRPr="00B54D12">
        <w:t xml:space="preserve"> Mass spectrometry in high-throughput clinical biomarker assays: multiple reaction monitoring. </w:t>
      </w:r>
      <w:r w:rsidRPr="00B54D12">
        <w:rPr>
          <w:i/>
        </w:rPr>
        <w:t>Top Curr Chem</w:t>
      </w:r>
      <w:r w:rsidRPr="00B54D12">
        <w:t>, 336, 117-137 (2014).</w:t>
      </w:r>
    </w:p>
    <w:p w14:paraId="38696DFE" w14:textId="77777777" w:rsidR="00B54D12" w:rsidRPr="00B54D12" w:rsidRDefault="00B54D12" w:rsidP="00B54D12">
      <w:pPr>
        <w:pStyle w:val="EndNoteBibliography"/>
        <w:spacing w:after="0"/>
        <w:ind w:left="720" w:hanging="720"/>
      </w:pPr>
      <w:r w:rsidRPr="00B54D12">
        <w:t>78.</w:t>
      </w:r>
      <w:r w:rsidRPr="00B54D12">
        <w:tab/>
        <w:t xml:space="preserve">Liebler DC, Zimmerman LJ. Targeted quantitation of proteins by mass spectrometry. </w:t>
      </w:r>
      <w:r w:rsidRPr="00B54D12">
        <w:rPr>
          <w:i/>
        </w:rPr>
        <w:t>Biochemistry</w:t>
      </w:r>
      <w:r w:rsidRPr="00B54D12">
        <w:t>, 52(22), 3797-3806 (2013).</w:t>
      </w:r>
    </w:p>
    <w:p w14:paraId="7CDF7479" w14:textId="77777777" w:rsidR="00B54D12" w:rsidRPr="00B54D12" w:rsidRDefault="00B54D12" w:rsidP="00B54D12">
      <w:pPr>
        <w:pStyle w:val="EndNoteBibliography"/>
        <w:spacing w:after="0"/>
        <w:ind w:left="720" w:hanging="720"/>
      </w:pPr>
      <w:r w:rsidRPr="00B54D12">
        <w:t>79.</w:t>
      </w:r>
      <w:r w:rsidRPr="00B54D12">
        <w:tab/>
        <w:t xml:space="preserve">Otto A, Bernhardt J, Hecker M, Becher D. Global relative and absolute quantitation in microbial proteomics. </w:t>
      </w:r>
      <w:r w:rsidRPr="00B54D12">
        <w:rPr>
          <w:i/>
        </w:rPr>
        <w:t>Curr Opin Microbiol</w:t>
      </w:r>
      <w:r w:rsidRPr="00B54D12">
        <w:t>, 15(3), 364-372 (2012).</w:t>
      </w:r>
    </w:p>
    <w:p w14:paraId="3B3FAA65" w14:textId="77777777" w:rsidR="00B54D12" w:rsidRPr="00B54D12" w:rsidRDefault="00B54D12" w:rsidP="00B54D12">
      <w:pPr>
        <w:pStyle w:val="EndNoteBibliography"/>
        <w:spacing w:after="0"/>
        <w:ind w:left="720" w:hanging="720"/>
      </w:pPr>
      <w:r w:rsidRPr="00B54D12">
        <w:lastRenderedPageBreak/>
        <w:t>80.</w:t>
      </w:r>
      <w:r w:rsidRPr="00B54D12">
        <w:tab/>
        <w:t>Brownridge P, Holman SW, Gaskell SJ</w:t>
      </w:r>
      <w:r w:rsidRPr="00B54D12">
        <w:rPr>
          <w:i/>
        </w:rPr>
        <w:t xml:space="preserve"> et al.</w:t>
      </w:r>
      <w:r w:rsidRPr="00B54D12">
        <w:t xml:space="preserve"> Global absolute quantification of a proteome: Challenges in the deployment of a QconCAT strategy. </w:t>
      </w:r>
      <w:r w:rsidRPr="00B54D12">
        <w:rPr>
          <w:i/>
        </w:rPr>
        <w:t>Proteomics</w:t>
      </w:r>
      <w:r w:rsidRPr="00B54D12">
        <w:t>, 11(15), 2957-2970 (2011).</w:t>
      </w:r>
    </w:p>
    <w:p w14:paraId="22023C3F" w14:textId="77777777" w:rsidR="00B54D12" w:rsidRPr="00B54D12" w:rsidRDefault="00B54D12" w:rsidP="00B54D12">
      <w:pPr>
        <w:pStyle w:val="EndNoteBibliography"/>
        <w:spacing w:after="0"/>
        <w:ind w:left="720" w:hanging="720"/>
      </w:pPr>
      <w:r w:rsidRPr="00B54D12">
        <w:t>81.</w:t>
      </w:r>
      <w:r w:rsidRPr="00B54D12">
        <w:tab/>
        <w:t xml:space="preserve">Dupuis A, Hennekinne JA, Garin J, Brun V. Protein Standard Absolute Quantification (PSAQ) for improved investigation of staphylococcal food poisoning outbreaks. </w:t>
      </w:r>
      <w:r w:rsidRPr="00B54D12">
        <w:rPr>
          <w:i/>
        </w:rPr>
        <w:t>Proteomics</w:t>
      </w:r>
      <w:r w:rsidRPr="00B54D12">
        <w:t>, 8(22), 4633-4636 (2008).</w:t>
      </w:r>
    </w:p>
    <w:p w14:paraId="59C46EDF" w14:textId="77777777" w:rsidR="00B54D12" w:rsidRPr="00B54D12" w:rsidRDefault="00B54D12" w:rsidP="00B54D12">
      <w:pPr>
        <w:pStyle w:val="EndNoteBibliography"/>
        <w:spacing w:after="0"/>
        <w:ind w:left="720" w:hanging="720"/>
      </w:pPr>
      <w:r w:rsidRPr="00B54D12">
        <w:t>82.</w:t>
      </w:r>
      <w:r w:rsidRPr="00B54D12">
        <w:tab/>
        <w:t xml:space="preserve">Beynon RJ, Doherty MK, Pratt JM, Gaskell SJ. Multiplexed absolute quantification in proteomics using artificial QCAT proteins of concatenated signature peptides. </w:t>
      </w:r>
      <w:r w:rsidRPr="00B54D12">
        <w:rPr>
          <w:i/>
        </w:rPr>
        <w:t>Nat Methods</w:t>
      </w:r>
      <w:r w:rsidRPr="00B54D12">
        <w:t>, 2(8), 587-589 (2005).</w:t>
      </w:r>
    </w:p>
    <w:p w14:paraId="04DBC902" w14:textId="77777777" w:rsidR="00B54D12" w:rsidRPr="00B54D12" w:rsidRDefault="00B54D12" w:rsidP="00B54D12">
      <w:pPr>
        <w:pStyle w:val="EndNoteBibliography"/>
        <w:spacing w:after="0"/>
        <w:ind w:left="720" w:hanging="720"/>
      </w:pPr>
      <w:r w:rsidRPr="00B54D12">
        <w:t>83.</w:t>
      </w:r>
      <w:r w:rsidRPr="00B54D12">
        <w:tab/>
        <w:t xml:space="preserve">Peffers MJ, Beynon RJ, Clegg PD. Absolute quantification of selected proteins in the human osteoarthritic secretome. </w:t>
      </w:r>
      <w:r w:rsidRPr="00B54D12">
        <w:rPr>
          <w:i/>
        </w:rPr>
        <w:t>Int J Mol Sci</w:t>
      </w:r>
      <w:r w:rsidRPr="00B54D12">
        <w:t>, 14(10), 20658-20681 (2013).</w:t>
      </w:r>
    </w:p>
    <w:p w14:paraId="7ABB1A92" w14:textId="77777777" w:rsidR="00B54D12" w:rsidRPr="00B54D12" w:rsidRDefault="00B54D12" w:rsidP="00B54D12">
      <w:pPr>
        <w:pStyle w:val="EndNoteBibliography"/>
        <w:spacing w:after="0"/>
        <w:ind w:left="720" w:hanging="720"/>
      </w:pPr>
      <w:r w:rsidRPr="00B54D12">
        <w:t>84.</w:t>
      </w:r>
      <w:r w:rsidRPr="00B54D12">
        <w:tab/>
        <w:t xml:space="preserve">Nagarajah S. Exosome Secretion - More Than Simple Waste Disposal? Implications for Physiology, Diagnostics and Therapeutics. </w:t>
      </w:r>
      <w:r w:rsidRPr="00B54D12">
        <w:rPr>
          <w:i/>
        </w:rPr>
        <w:t>J Circ Biomark</w:t>
      </w:r>
      <w:r w:rsidRPr="00B54D12">
        <w:t>, 5, 7 (2016).</w:t>
      </w:r>
    </w:p>
    <w:p w14:paraId="05954D7D" w14:textId="77777777" w:rsidR="00B54D12" w:rsidRPr="00B54D12" w:rsidRDefault="00B54D12" w:rsidP="00B54D12">
      <w:pPr>
        <w:pStyle w:val="EndNoteBibliography"/>
        <w:spacing w:after="0"/>
        <w:ind w:left="720" w:hanging="720"/>
      </w:pPr>
      <w:r w:rsidRPr="00B54D12">
        <w:t>85.</w:t>
      </w:r>
      <w:r w:rsidRPr="00B54D12">
        <w:tab/>
        <w:t xml:space="preserve">Raposo G, Stoorvogel W. Extracellular vesicles: exosomes, microvesicles, and friends. </w:t>
      </w:r>
      <w:r w:rsidRPr="00B54D12">
        <w:rPr>
          <w:i/>
        </w:rPr>
        <w:t>J Cell Biol</w:t>
      </w:r>
      <w:r w:rsidRPr="00B54D12">
        <w:t>, 200(4), 373-383 (2013).</w:t>
      </w:r>
    </w:p>
    <w:p w14:paraId="1050868C" w14:textId="77777777" w:rsidR="00B54D12" w:rsidRPr="00B54D12" w:rsidRDefault="00B54D12" w:rsidP="00B54D12">
      <w:pPr>
        <w:pStyle w:val="EndNoteBibliography"/>
        <w:spacing w:after="0"/>
        <w:ind w:left="720" w:hanging="720"/>
      </w:pPr>
      <w:r w:rsidRPr="00B54D12">
        <w:t>86.</w:t>
      </w:r>
      <w:r w:rsidRPr="00B54D12">
        <w:tab/>
        <w:t xml:space="preserve">Fu H, Hu D, Zhang L, Tang P. Role of extracellular vesicles in rheumatoid arthritis. </w:t>
      </w:r>
      <w:r w:rsidRPr="00B54D12">
        <w:rPr>
          <w:i/>
        </w:rPr>
        <w:t>Mol Immunol</w:t>
      </w:r>
      <w:r w:rsidRPr="00B54D12">
        <w:t>, 93, 125-132 (2018).</w:t>
      </w:r>
    </w:p>
    <w:p w14:paraId="634A849E" w14:textId="77777777" w:rsidR="00B54D12" w:rsidRPr="00B54D12" w:rsidRDefault="00B54D12" w:rsidP="00B54D12">
      <w:pPr>
        <w:pStyle w:val="EndNoteBibliography"/>
        <w:spacing w:after="0"/>
        <w:ind w:left="720" w:hanging="720"/>
      </w:pPr>
      <w:r w:rsidRPr="00B54D12">
        <w:t>87.</w:t>
      </w:r>
      <w:r w:rsidRPr="00B54D12">
        <w:tab/>
        <w:t>Baranyai T, Herczeg K, Onodi Z</w:t>
      </w:r>
      <w:r w:rsidRPr="00B54D12">
        <w:rPr>
          <w:i/>
        </w:rPr>
        <w:t xml:space="preserve"> et al.</w:t>
      </w:r>
      <w:r w:rsidRPr="00B54D12">
        <w:t xml:space="preserve"> Isolation of Exosomes from Blood Plasma: Qualitative and Quantitative Comparison of Ultracentrifugation and Size Exclusion Chromatography Methods. </w:t>
      </w:r>
      <w:r w:rsidRPr="00B54D12">
        <w:rPr>
          <w:i/>
        </w:rPr>
        <w:t>PloS one</w:t>
      </w:r>
      <w:r w:rsidRPr="00B54D12">
        <w:t>, 10(12), e0145686 (2015).</w:t>
      </w:r>
    </w:p>
    <w:p w14:paraId="5A0CB14D" w14:textId="77777777" w:rsidR="00B54D12" w:rsidRPr="00B54D12" w:rsidRDefault="00B54D12" w:rsidP="00B54D12">
      <w:pPr>
        <w:pStyle w:val="EndNoteBibliography"/>
        <w:spacing w:after="0"/>
        <w:ind w:left="720" w:hanging="720"/>
      </w:pPr>
      <w:r w:rsidRPr="00B54D12">
        <w:t>88.</w:t>
      </w:r>
      <w:r w:rsidRPr="00B54D12">
        <w:tab/>
        <w:t>Foers AD, Chatfield S, Dagley LF</w:t>
      </w:r>
      <w:r w:rsidRPr="00B54D12">
        <w:rPr>
          <w:i/>
        </w:rPr>
        <w:t xml:space="preserve"> et al.</w:t>
      </w:r>
      <w:r w:rsidRPr="00B54D12">
        <w:t xml:space="preserve"> Enrichment of extracellular vesicles from human synovial fluid using size exclusion chromatography. </w:t>
      </w:r>
      <w:r w:rsidRPr="00B54D12">
        <w:rPr>
          <w:i/>
        </w:rPr>
        <w:t>Journal of extracellular vesicles</w:t>
      </w:r>
      <w:r w:rsidRPr="00B54D12">
        <w:t>, 7(1), 1490145 (2018).</w:t>
      </w:r>
    </w:p>
    <w:p w14:paraId="7F7B7F37" w14:textId="77777777" w:rsidR="00B54D12" w:rsidRPr="00B54D12" w:rsidRDefault="00B54D12" w:rsidP="00B54D12">
      <w:pPr>
        <w:pStyle w:val="EndNoteBibliography"/>
        <w:spacing w:after="0"/>
        <w:ind w:left="720" w:hanging="720"/>
      </w:pPr>
      <w:r w:rsidRPr="00B54D12">
        <w:t>89.</w:t>
      </w:r>
      <w:r w:rsidRPr="00B54D12">
        <w:tab/>
        <w:t xml:space="preserve">Skriner K, Adolph K, Jungblut PR, Burmester GR. Association of citrullinated proteins with synovial exosomes. </w:t>
      </w:r>
      <w:r w:rsidRPr="00B54D12">
        <w:rPr>
          <w:i/>
        </w:rPr>
        <w:t>Arthritis Rheum</w:t>
      </w:r>
      <w:r w:rsidRPr="00B54D12">
        <w:t>, 54(12), 3809-3814 (2006).</w:t>
      </w:r>
    </w:p>
    <w:p w14:paraId="38A9FBAB" w14:textId="77777777" w:rsidR="00B54D12" w:rsidRPr="00B54D12" w:rsidRDefault="00B54D12" w:rsidP="00B54D12">
      <w:pPr>
        <w:pStyle w:val="EndNoteBibliography"/>
        <w:spacing w:after="0"/>
        <w:ind w:left="720" w:hanging="720"/>
      </w:pPr>
      <w:r w:rsidRPr="00B54D12">
        <w:t>90.</w:t>
      </w:r>
      <w:r w:rsidRPr="00B54D12">
        <w:tab/>
        <w:t>Tsuno H, Suematsu N, Sato T</w:t>
      </w:r>
      <w:r w:rsidRPr="00B54D12">
        <w:rPr>
          <w:i/>
        </w:rPr>
        <w:t xml:space="preserve"> et al.</w:t>
      </w:r>
      <w:r w:rsidRPr="00B54D12">
        <w:t xml:space="preserve"> Effects of methotrexate and salazosulfapyridine on protein profiles of exosomes derived from a human synovial sarcoma cell line of SW982. </w:t>
      </w:r>
      <w:r w:rsidRPr="00B54D12">
        <w:rPr>
          <w:i/>
        </w:rPr>
        <w:t>Proteomics Clin Appl</w:t>
      </w:r>
      <w:r w:rsidRPr="00B54D12">
        <w:t>, 10(2), 164-171 (2016).</w:t>
      </w:r>
    </w:p>
    <w:p w14:paraId="3971154E" w14:textId="77777777" w:rsidR="00B54D12" w:rsidRPr="00B54D12" w:rsidRDefault="00B54D12" w:rsidP="00B54D12">
      <w:pPr>
        <w:pStyle w:val="EndNoteBibliography"/>
        <w:spacing w:after="0"/>
        <w:ind w:left="720" w:hanging="720"/>
      </w:pPr>
      <w:r w:rsidRPr="00B54D12">
        <w:t>91.</w:t>
      </w:r>
      <w:r w:rsidRPr="00B54D12">
        <w:tab/>
        <w:t xml:space="preserve">Malda J, Boere J, van de Lest CH, van Weeren P, Wauben MH. Extracellular vesicles - new tool for joint repair and regeneration. </w:t>
      </w:r>
      <w:r w:rsidRPr="00B54D12">
        <w:rPr>
          <w:i/>
        </w:rPr>
        <w:t>Nat Rev Rheumatol</w:t>
      </w:r>
      <w:r w:rsidRPr="00B54D12">
        <w:t>, 12(4), 243-249 (2016).</w:t>
      </w:r>
    </w:p>
    <w:p w14:paraId="5543575E" w14:textId="77777777" w:rsidR="00B54D12" w:rsidRPr="00B54D12" w:rsidRDefault="00B54D12" w:rsidP="00B54D12">
      <w:pPr>
        <w:pStyle w:val="EndNoteBibliography"/>
        <w:spacing w:after="0"/>
        <w:ind w:left="720" w:hanging="720"/>
      </w:pPr>
      <w:r w:rsidRPr="00B54D12">
        <w:t>92.</w:t>
      </w:r>
      <w:r w:rsidRPr="00B54D12">
        <w:tab/>
        <w:t>Kraus VB, McDaniel G, Huebner JL</w:t>
      </w:r>
      <w:r w:rsidRPr="00B54D12">
        <w:rPr>
          <w:i/>
        </w:rPr>
        <w:t xml:space="preserve"> et al.</w:t>
      </w:r>
      <w:r w:rsidRPr="00B54D12">
        <w:t xml:space="preserve"> Direct in vivo evidence of activated macrophages in human osteoarthritis. </w:t>
      </w:r>
      <w:r w:rsidRPr="00B54D12">
        <w:rPr>
          <w:i/>
        </w:rPr>
        <w:t>Osteoarthritis and cartilage</w:t>
      </w:r>
      <w:r w:rsidRPr="00B54D12">
        <w:t>, 24(9), 1613-1621 (2016).</w:t>
      </w:r>
    </w:p>
    <w:p w14:paraId="1E2B2E50" w14:textId="77777777" w:rsidR="00B54D12" w:rsidRPr="00B54D12" w:rsidRDefault="00B54D12" w:rsidP="00B54D12">
      <w:pPr>
        <w:pStyle w:val="EndNoteBibliography"/>
        <w:spacing w:after="0"/>
        <w:ind w:left="720" w:hanging="720"/>
      </w:pPr>
      <w:r w:rsidRPr="00B54D12">
        <w:t>93.</w:t>
      </w:r>
      <w:r w:rsidRPr="00B54D12">
        <w:tab/>
        <w:t>Domenis R, Zanutel R, Caponnetto F</w:t>
      </w:r>
      <w:r w:rsidRPr="00B54D12">
        <w:rPr>
          <w:i/>
        </w:rPr>
        <w:t xml:space="preserve"> et al.</w:t>
      </w:r>
      <w:r w:rsidRPr="00B54D12">
        <w:t xml:space="preserve"> Characterization of the Proinflammatory Profile of Synovial Fluid-Derived Exosomes of Patients with Osteoarthritis. </w:t>
      </w:r>
      <w:r w:rsidRPr="00B54D12">
        <w:rPr>
          <w:i/>
        </w:rPr>
        <w:t>Mediators Inflamm</w:t>
      </w:r>
      <w:r w:rsidRPr="00B54D12">
        <w:t>, 2017, 4814987 (2017).</w:t>
      </w:r>
    </w:p>
    <w:p w14:paraId="4CD2DB2A" w14:textId="77777777" w:rsidR="00B54D12" w:rsidRPr="00B54D12" w:rsidRDefault="00B54D12" w:rsidP="00B54D12">
      <w:pPr>
        <w:pStyle w:val="EndNoteBibliography"/>
        <w:spacing w:after="0"/>
        <w:ind w:left="720" w:hanging="720"/>
      </w:pPr>
      <w:r w:rsidRPr="00B54D12">
        <w:t>94.</w:t>
      </w:r>
      <w:r w:rsidRPr="00B54D12">
        <w:tab/>
        <w:t xml:space="preserve">Kramer CM, Tsang AS, Koenig T, Jeffcott LB, Dart CM, Dart AJ. Survey of the therapeutic approach and efficacy of pentosan polysulfate for the prevention and treatment of equine osteoarthritis in veterinary practice in Australia. </w:t>
      </w:r>
      <w:r w:rsidRPr="00B54D12">
        <w:rPr>
          <w:i/>
        </w:rPr>
        <w:t>Aust Vet J</w:t>
      </w:r>
      <w:r w:rsidRPr="00B54D12">
        <w:t>, 92, 482-487 (2014).</w:t>
      </w:r>
    </w:p>
    <w:p w14:paraId="739B59CA" w14:textId="77777777" w:rsidR="00B54D12" w:rsidRPr="00B54D12" w:rsidRDefault="00B54D12" w:rsidP="00B54D12">
      <w:pPr>
        <w:pStyle w:val="EndNoteBibliography"/>
        <w:spacing w:after="0"/>
        <w:ind w:left="720" w:hanging="720"/>
      </w:pPr>
      <w:r w:rsidRPr="00B54D12">
        <w:t>95.</w:t>
      </w:r>
      <w:r w:rsidRPr="00B54D12">
        <w:tab/>
        <w:t xml:space="preserve">Mobasheri A, Bay-Jensen A-C, van Spil WE, Larkin J, Levesque MC. Osteoarthritis Year in Review 2016: biomarkers (biochemical markers). </w:t>
      </w:r>
      <w:r w:rsidRPr="00B54D12">
        <w:rPr>
          <w:i/>
        </w:rPr>
        <w:t>Osteoarthritis and cartilage</w:t>
      </w:r>
      <w:r w:rsidRPr="00B54D12">
        <w:t>, 25, 199-208 (2017).</w:t>
      </w:r>
    </w:p>
    <w:p w14:paraId="3D688C20" w14:textId="77777777" w:rsidR="00B54D12" w:rsidRPr="00B54D12" w:rsidRDefault="00B54D12" w:rsidP="00B54D12">
      <w:pPr>
        <w:pStyle w:val="EndNoteBibliography"/>
        <w:spacing w:after="0"/>
        <w:ind w:left="720" w:hanging="720"/>
      </w:pPr>
      <w:r w:rsidRPr="00B54D12">
        <w:t>96.</w:t>
      </w:r>
      <w:r w:rsidRPr="00B54D12">
        <w:tab/>
        <w:t xml:space="preserve">Truong LH, Kuliwaba JS, Tsangari H, Fazzalari NL. Differential gene expression of bone anabolic factors and trabecular bone architectural changes in the proximal femoral shaft of primary hip osteoarthritis patients. </w:t>
      </w:r>
      <w:r w:rsidRPr="00B54D12">
        <w:rPr>
          <w:i/>
        </w:rPr>
        <w:t>Arthritis research &amp; therapy</w:t>
      </w:r>
      <w:r w:rsidRPr="00B54D12">
        <w:t>, 8, R188 (2006).</w:t>
      </w:r>
    </w:p>
    <w:p w14:paraId="68AE4CF4" w14:textId="77777777" w:rsidR="00B54D12" w:rsidRPr="00B54D12" w:rsidRDefault="00B54D12" w:rsidP="00B54D12">
      <w:pPr>
        <w:pStyle w:val="EndNoteBibliography"/>
        <w:spacing w:after="0"/>
        <w:ind w:left="720" w:hanging="720"/>
      </w:pPr>
      <w:r w:rsidRPr="00B54D12">
        <w:t>97.</w:t>
      </w:r>
      <w:r w:rsidRPr="00B54D12">
        <w:tab/>
        <w:t xml:space="preserve">Li Y, Xu L, Olsen BR. Lessons from genetic forms of osteoarthritis for the pathogenesis of the disease. </w:t>
      </w:r>
      <w:r w:rsidRPr="00B54D12">
        <w:rPr>
          <w:i/>
        </w:rPr>
        <w:t>Osteoarthritis and cartilage</w:t>
      </w:r>
      <w:r w:rsidRPr="00B54D12">
        <w:t>, 15, 1101-1105 (2007).</w:t>
      </w:r>
    </w:p>
    <w:p w14:paraId="5E4DFE05" w14:textId="77777777" w:rsidR="00B54D12" w:rsidRPr="00B54D12" w:rsidRDefault="00B54D12" w:rsidP="00B54D12">
      <w:pPr>
        <w:pStyle w:val="EndNoteBibliography"/>
        <w:spacing w:after="0"/>
        <w:ind w:left="720" w:hanging="720"/>
      </w:pPr>
      <w:r w:rsidRPr="00B54D12">
        <w:t>98.</w:t>
      </w:r>
      <w:r w:rsidRPr="00B54D12">
        <w:tab/>
        <w:t xml:space="preserve">Marhardt K, Muurahainen N. Development of a Disease-Modifying OA Drug (DMOAD) in Knee Osteoarthritis: The Example of Sprifermin. </w:t>
      </w:r>
      <w:r w:rsidRPr="00B54D12">
        <w:rPr>
          <w:i/>
        </w:rPr>
        <w:t>Drug Research</w:t>
      </w:r>
      <w:r w:rsidRPr="00B54D12">
        <w:t>, 65, S13-S13 (2015).</w:t>
      </w:r>
    </w:p>
    <w:p w14:paraId="07FA3923" w14:textId="77777777" w:rsidR="00B54D12" w:rsidRPr="00B54D12" w:rsidRDefault="00B54D12" w:rsidP="00B54D12">
      <w:pPr>
        <w:pStyle w:val="EndNoteBibliography"/>
        <w:spacing w:after="0"/>
        <w:ind w:left="720" w:hanging="720"/>
      </w:pPr>
      <w:r w:rsidRPr="00B54D12">
        <w:t>99.</w:t>
      </w:r>
      <w:r w:rsidRPr="00B54D12">
        <w:tab/>
        <w:t xml:space="preserve">Struglics A, Larsson S, Pratta MA, Kumar S, Lark MW, Lohmander LS. Human osteoarthritis synovial fluid and joint cartilage contain both aggrecanase- and matrix metalloproteinase-generated aggrecan fragments. </w:t>
      </w:r>
      <w:r w:rsidRPr="00B54D12">
        <w:rPr>
          <w:i/>
        </w:rPr>
        <w:t>Osteoarthritis and Cartilage</w:t>
      </w:r>
      <w:r w:rsidRPr="00B54D12">
        <w:t>, 14, 101-113 (2006).</w:t>
      </w:r>
    </w:p>
    <w:p w14:paraId="1988DFE7" w14:textId="77777777" w:rsidR="00B54D12" w:rsidRPr="00B54D12" w:rsidRDefault="00B54D12" w:rsidP="00B54D12">
      <w:pPr>
        <w:pStyle w:val="EndNoteBibliography"/>
        <w:spacing w:after="0"/>
        <w:ind w:left="720" w:hanging="720"/>
      </w:pPr>
      <w:r w:rsidRPr="00B54D12">
        <w:lastRenderedPageBreak/>
        <w:t>100.</w:t>
      </w:r>
      <w:r w:rsidRPr="00B54D12">
        <w:tab/>
        <w:t xml:space="preserve">Sinusas K. Osteoarthritis: Diagnosis and Treatment. </w:t>
      </w:r>
      <w:r w:rsidRPr="00B54D12">
        <w:rPr>
          <w:i/>
        </w:rPr>
        <w:t>American Family Physician</w:t>
      </w:r>
      <w:r w:rsidRPr="00B54D12">
        <w:t>, 85, 49-56 (2012).</w:t>
      </w:r>
    </w:p>
    <w:p w14:paraId="7AD6FF16" w14:textId="77777777" w:rsidR="00B54D12" w:rsidRPr="00B54D12" w:rsidRDefault="00B54D12" w:rsidP="00B54D12">
      <w:pPr>
        <w:pStyle w:val="EndNoteBibliography"/>
        <w:spacing w:after="0"/>
        <w:ind w:left="720" w:hanging="720"/>
      </w:pPr>
      <w:r w:rsidRPr="00B54D12">
        <w:t>101.</w:t>
      </w:r>
      <w:r w:rsidRPr="00B54D12">
        <w:tab/>
        <w:t xml:space="preserve">Brommer H, van Weeren PR, Brama PA. New approach for quantitative assessment of articular cartilage degeneration in horses with osteoarthritis. </w:t>
      </w:r>
      <w:r w:rsidRPr="00B54D12">
        <w:rPr>
          <w:i/>
        </w:rPr>
        <w:t>American journal of veterinary research</w:t>
      </w:r>
      <w:r w:rsidRPr="00B54D12">
        <w:t>, 64, 83-87 (2003).</w:t>
      </w:r>
    </w:p>
    <w:p w14:paraId="13A6F8D7" w14:textId="77777777" w:rsidR="00B54D12" w:rsidRPr="00B54D12" w:rsidRDefault="00B54D12" w:rsidP="00B54D12">
      <w:pPr>
        <w:pStyle w:val="EndNoteBibliography"/>
        <w:spacing w:after="0"/>
        <w:ind w:left="720" w:hanging="720"/>
      </w:pPr>
      <w:r w:rsidRPr="00B54D12">
        <w:t>102.</w:t>
      </w:r>
      <w:r w:rsidRPr="00B54D12">
        <w:tab/>
        <w:t xml:space="preserve">Nguyen LT, Sharma AR, Chakraborty C, Saibaba B, Ahn M-E, Lee S-S. Review of Prospects of Biological Fluid Biomarkers in Osteoarthritis. </w:t>
      </w:r>
      <w:r w:rsidRPr="00B54D12">
        <w:rPr>
          <w:i/>
        </w:rPr>
        <w:t>International journal of molecular sciences</w:t>
      </w:r>
      <w:r w:rsidRPr="00B54D12">
        <w:t>, 18 (2017).</w:t>
      </w:r>
    </w:p>
    <w:p w14:paraId="681DFC0E" w14:textId="77777777" w:rsidR="00B54D12" w:rsidRPr="00B54D12" w:rsidRDefault="00B54D12" w:rsidP="00B54D12">
      <w:pPr>
        <w:pStyle w:val="EndNoteBibliography"/>
        <w:spacing w:after="0"/>
        <w:ind w:left="720" w:hanging="720"/>
      </w:pPr>
      <w:r w:rsidRPr="00B54D12">
        <w:t>103.</w:t>
      </w:r>
      <w:r w:rsidRPr="00B54D12">
        <w:tab/>
        <w:t>Conrozier T, Carlier MC, Mathieu P</w:t>
      </w:r>
      <w:r w:rsidRPr="00B54D12">
        <w:rPr>
          <w:i/>
        </w:rPr>
        <w:t xml:space="preserve"> et al.</w:t>
      </w:r>
      <w:r w:rsidRPr="00B54D12">
        <w:t xml:space="preserve"> Serum levels of YKL-40 and C reactive protein in patients with hip osteoarthritis and healthy subjects: a cross sectional study. </w:t>
      </w:r>
      <w:r w:rsidRPr="00B54D12">
        <w:rPr>
          <w:i/>
        </w:rPr>
        <w:t>Annals of the rheumatic diseases</w:t>
      </w:r>
      <w:r w:rsidRPr="00B54D12">
        <w:t>, 59, 828-831 (2000).</w:t>
      </w:r>
    </w:p>
    <w:p w14:paraId="224D5FDE" w14:textId="77777777" w:rsidR="00B54D12" w:rsidRPr="00B54D12" w:rsidRDefault="00B54D12" w:rsidP="00B54D12">
      <w:pPr>
        <w:pStyle w:val="EndNoteBibliography"/>
        <w:spacing w:after="0"/>
        <w:ind w:left="720" w:hanging="720"/>
      </w:pPr>
      <w:r w:rsidRPr="00B54D12">
        <w:t>104.</w:t>
      </w:r>
      <w:r w:rsidRPr="00B54D12">
        <w:tab/>
        <w:t>Guan J, Liu Z, Li F</w:t>
      </w:r>
      <w:r w:rsidRPr="00B54D12">
        <w:rPr>
          <w:i/>
        </w:rPr>
        <w:t xml:space="preserve"> et al.</w:t>
      </w:r>
      <w:r w:rsidRPr="00B54D12">
        <w:t xml:space="preserve"> Increased Synovial Fluid YKL-40 Levels are Linked with Symptomatic Severity in Knee Osteoarthritis Patients. </w:t>
      </w:r>
      <w:r w:rsidRPr="00B54D12">
        <w:rPr>
          <w:i/>
        </w:rPr>
        <w:t>Clinical laboratory</w:t>
      </w:r>
      <w:r w:rsidRPr="00B54D12">
        <w:t>, 61, 991-997 (2015).</w:t>
      </w:r>
    </w:p>
    <w:p w14:paraId="3748956B" w14:textId="77777777" w:rsidR="00B54D12" w:rsidRPr="00B54D12" w:rsidRDefault="00B54D12" w:rsidP="00B54D12">
      <w:pPr>
        <w:pStyle w:val="EndNoteBibliography"/>
        <w:spacing w:after="0"/>
        <w:ind w:left="720" w:hanging="720"/>
      </w:pPr>
      <w:r w:rsidRPr="00B54D12">
        <w:t>105.</w:t>
      </w:r>
      <w:r w:rsidRPr="00B54D12">
        <w:tab/>
        <w:t xml:space="preserve">Kobayashi T, Yoshihara Y, Yamada H, Fujikawa K. Procollagen IIC-peptide as a marker for assessing mechanical risk factors of knee osteoarthritis: effect of obesity and varus alignment. </w:t>
      </w:r>
      <w:r w:rsidRPr="00B54D12">
        <w:rPr>
          <w:i/>
        </w:rPr>
        <w:t>Annals of the rheumatic diseases</w:t>
      </w:r>
      <w:r w:rsidRPr="00B54D12">
        <w:t>, 59, 982-984 (2000).</w:t>
      </w:r>
    </w:p>
    <w:p w14:paraId="68863F66" w14:textId="77777777" w:rsidR="00B54D12" w:rsidRPr="00B54D12" w:rsidRDefault="00B54D12" w:rsidP="00B54D12">
      <w:pPr>
        <w:pStyle w:val="EndNoteBibliography"/>
        <w:spacing w:after="0"/>
        <w:ind w:left="720" w:hanging="720"/>
      </w:pPr>
      <w:r w:rsidRPr="00B54D12">
        <w:t>106.</w:t>
      </w:r>
      <w:r w:rsidRPr="00B54D12">
        <w:tab/>
        <w:t xml:space="preserve">Lohmander LS, Ionescu M, Jugessur H, Poole AR. Changes in joint cartilage aggrecan after knee injury and in osteoarthritis. </w:t>
      </w:r>
      <w:r w:rsidRPr="00B54D12">
        <w:rPr>
          <w:i/>
        </w:rPr>
        <w:t>Arthritis and rheumatism</w:t>
      </w:r>
      <w:r w:rsidRPr="00B54D12">
        <w:t>, 42, 534-544 (1999).</w:t>
      </w:r>
    </w:p>
    <w:p w14:paraId="68891715" w14:textId="77777777" w:rsidR="00B54D12" w:rsidRPr="00B54D12" w:rsidRDefault="00B54D12" w:rsidP="00B54D12">
      <w:pPr>
        <w:pStyle w:val="EndNoteBibliography"/>
        <w:spacing w:after="0"/>
        <w:ind w:left="720" w:hanging="720"/>
      </w:pPr>
      <w:r w:rsidRPr="00B54D12">
        <w:t>107.</w:t>
      </w:r>
      <w:r w:rsidRPr="00B54D12">
        <w:tab/>
        <w:t>Väänänen T, Koskinen A, Paukkeri E-L</w:t>
      </w:r>
      <w:r w:rsidRPr="00B54D12">
        <w:rPr>
          <w:i/>
        </w:rPr>
        <w:t xml:space="preserve"> et al.</w:t>
      </w:r>
      <w:r w:rsidRPr="00B54D12">
        <w:t xml:space="preserve"> YKL-40 as a novel factor associated with inflammation and catabolic mechanisms in osteoarthritic joints. </w:t>
      </w:r>
      <w:r w:rsidRPr="00B54D12">
        <w:rPr>
          <w:i/>
        </w:rPr>
        <w:t>Mediators of inflammation</w:t>
      </w:r>
      <w:r w:rsidRPr="00B54D12">
        <w:t>, 2014, 215140 (2014).</w:t>
      </w:r>
    </w:p>
    <w:p w14:paraId="62679383" w14:textId="77777777" w:rsidR="00B54D12" w:rsidRPr="00B54D12" w:rsidRDefault="00B54D12" w:rsidP="00B54D12">
      <w:pPr>
        <w:pStyle w:val="EndNoteBibliography"/>
        <w:spacing w:after="0"/>
        <w:ind w:left="720" w:hanging="720"/>
      </w:pPr>
      <w:r w:rsidRPr="00B54D12">
        <w:t>108.</w:t>
      </w:r>
      <w:r w:rsidRPr="00B54D12">
        <w:tab/>
        <w:t>Germaschewski FM, Matheny CJ, Larkin J</w:t>
      </w:r>
      <w:r w:rsidRPr="00B54D12">
        <w:rPr>
          <w:i/>
        </w:rPr>
        <w:t xml:space="preserve"> et al.</w:t>
      </w:r>
      <w:r w:rsidRPr="00B54D12">
        <w:t xml:space="preserve"> Quantitation OF ARGS aggrecan fragments in synovial fluid, serum and urine from osteoarthritis patients. </w:t>
      </w:r>
      <w:r w:rsidRPr="00B54D12">
        <w:rPr>
          <w:i/>
        </w:rPr>
        <w:t>Osteoarthritis and cartilage</w:t>
      </w:r>
      <w:r w:rsidRPr="00B54D12">
        <w:t>, 22, 690-697 (2014).</w:t>
      </w:r>
    </w:p>
    <w:p w14:paraId="2AED751B" w14:textId="77777777" w:rsidR="00B54D12" w:rsidRPr="00B54D12" w:rsidRDefault="00B54D12" w:rsidP="00B54D12">
      <w:pPr>
        <w:pStyle w:val="EndNoteBibliography"/>
        <w:spacing w:after="0"/>
        <w:ind w:left="720" w:hanging="720"/>
      </w:pPr>
      <w:r w:rsidRPr="00B54D12">
        <w:t>109.</w:t>
      </w:r>
      <w:r w:rsidRPr="00B54D12">
        <w:tab/>
        <w:t>Ishiguro N, Ito T, Ito H</w:t>
      </w:r>
      <w:r w:rsidRPr="00B54D12">
        <w:rPr>
          <w:i/>
        </w:rPr>
        <w:t xml:space="preserve"> et al.</w:t>
      </w:r>
      <w:r w:rsidRPr="00B54D12">
        <w:t xml:space="preserve"> Relationship of matrix metalloproteinases and their inhibitors to cartilage proteoglycan and collagen turnover: Analyses of synovial fluid from patients with osteoarthritis. </w:t>
      </w:r>
      <w:r w:rsidRPr="00B54D12">
        <w:rPr>
          <w:i/>
        </w:rPr>
        <w:t>Arthritis &amp; Rheumatism</w:t>
      </w:r>
      <w:r w:rsidRPr="00B54D12">
        <w:t>, 42, 129-136 (1999).</w:t>
      </w:r>
    </w:p>
    <w:p w14:paraId="2EBB5F9B" w14:textId="77777777" w:rsidR="00B54D12" w:rsidRPr="00B54D12" w:rsidRDefault="00B54D12" w:rsidP="00B54D12">
      <w:pPr>
        <w:pStyle w:val="EndNoteBibliography"/>
        <w:spacing w:after="0"/>
        <w:ind w:left="720" w:hanging="720"/>
      </w:pPr>
      <w:r w:rsidRPr="00B54D12">
        <w:t>110.</w:t>
      </w:r>
      <w:r w:rsidRPr="00B54D12">
        <w:tab/>
        <w:t xml:space="preserve">Kumahashi N, Swärd P, Larsson S, Lohmander LS, Frobell R, Struglics A. Type II collagen C2C epitope in human synovial fluid and serum after knee injury--associations with molecular and structural markers of injury. </w:t>
      </w:r>
      <w:r w:rsidRPr="00B54D12">
        <w:rPr>
          <w:i/>
        </w:rPr>
        <w:t>Osteoarthritis and cartilage</w:t>
      </w:r>
      <w:r w:rsidRPr="00B54D12">
        <w:t>, 23, 1506-1512 (2015).</w:t>
      </w:r>
    </w:p>
    <w:p w14:paraId="54963F91" w14:textId="77777777" w:rsidR="00B54D12" w:rsidRPr="00B54D12" w:rsidRDefault="00B54D12" w:rsidP="00B54D12">
      <w:pPr>
        <w:pStyle w:val="EndNoteBibliography"/>
        <w:spacing w:after="0"/>
        <w:ind w:left="720" w:hanging="720"/>
      </w:pPr>
      <w:r w:rsidRPr="00B54D12">
        <w:t>111.</w:t>
      </w:r>
      <w:r w:rsidRPr="00B54D12">
        <w:tab/>
        <w:t xml:space="preserve">Larsson S, Lohmander LS, Struglics A. Synovial fluid level of aggrecan ARGS fragments is a more sensitive marker of joint disease than glycosaminoglycan or aggrecan levels: a cross-sectional study. </w:t>
      </w:r>
      <w:r w:rsidRPr="00B54D12">
        <w:rPr>
          <w:i/>
        </w:rPr>
        <w:t>Arthritis research &amp; therapy</w:t>
      </w:r>
      <w:r w:rsidRPr="00B54D12">
        <w:t>, 11, R92 (2009).</w:t>
      </w:r>
    </w:p>
    <w:p w14:paraId="2E1459C7" w14:textId="77777777" w:rsidR="00B54D12" w:rsidRPr="00B54D12" w:rsidRDefault="00B54D12" w:rsidP="00B54D12">
      <w:pPr>
        <w:pStyle w:val="EndNoteBibliography"/>
        <w:spacing w:after="0"/>
        <w:ind w:left="720" w:hanging="720"/>
      </w:pPr>
      <w:r w:rsidRPr="00B54D12">
        <w:t>112.</w:t>
      </w:r>
      <w:r w:rsidRPr="00B54D12">
        <w:tab/>
        <w:t xml:space="preserve">Lohmander LS, Atley LM, Pietka TA, Eyre DR. The release of crosslinked peptides from type II collagen into human synovial fluid is increased soon after joint injury and in osteoarthritis. </w:t>
      </w:r>
      <w:r w:rsidRPr="00B54D12">
        <w:rPr>
          <w:i/>
        </w:rPr>
        <w:t>Arthritis &amp; Rheumatism</w:t>
      </w:r>
      <w:r w:rsidRPr="00B54D12">
        <w:t>, 48, 3130-3139 (2003).</w:t>
      </w:r>
    </w:p>
    <w:p w14:paraId="42F20AA7" w14:textId="77777777" w:rsidR="00B54D12" w:rsidRPr="00B54D12" w:rsidRDefault="00B54D12" w:rsidP="00B54D12">
      <w:pPr>
        <w:pStyle w:val="EndNoteBibliography"/>
        <w:spacing w:after="0"/>
        <w:ind w:left="720" w:hanging="720"/>
      </w:pPr>
      <w:r w:rsidRPr="00B54D12">
        <w:t>113.</w:t>
      </w:r>
      <w:r w:rsidRPr="00B54D12">
        <w:tab/>
        <w:t xml:space="preserve">Özler K, Aktaş E, Atay Ç, Yılmaz B, Arıkan M, Güngör Ş. Serum and knee synovial fluid matrixmetalloproteinase-13 and tumor necrosis factor-alpha levels in patients with late stage osteoarthritis. </w:t>
      </w:r>
      <w:r w:rsidRPr="00B54D12">
        <w:rPr>
          <w:i/>
        </w:rPr>
        <w:t>Acta orthopaedica et traumatologica turcica</w:t>
      </w:r>
      <w:r w:rsidRPr="00B54D12">
        <w:t>, 50, 670-673 (2016).</w:t>
      </w:r>
    </w:p>
    <w:p w14:paraId="6CDCBA5A" w14:textId="77777777" w:rsidR="00B54D12" w:rsidRPr="00B54D12" w:rsidRDefault="00B54D12" w:rsidP="00B54D12">
      <w:pPr>
        <w:pStyle w:val="EndNoteBibliography"/>
        <w:spacing w:after="0"/>
        <w:ind w:left="720" w:hanging="720"/>
      </w:pPr>
      <w:r w:rsidRPr="00B54D12">
        <w:t>114.</w:t>
      </w:r>
      <w:r w:rsidRPr="00B54D12">
        <w:tab/>
        <w:t xml:space="preserve">Rübenhagen R, Schüttrumpf JP, Stürmer KM, Frosch K-H. Interleukin-7 levels in synovial fluid increase with age and MMP-1 levels decrease with progression of osteoarthritis. </w:t>
      </w:r>
      <w:r w:rsidRPr="00B54D12">
        <w:rPr>
          <w:i/>
        </w:rPr>
        <w:t>Acta orthopaedica</w:t>
      </w:r>
      <w:r w:rsidRPr="00B54D12">
        <w:t>, 83, 59-64 (2012).</w:t>
      </w:r>
    </w:p>
    <w:p w14:paraId="3AF9D178" w14:textId="77777777" w:rsidR="00B54D12" w:rsidRPr="00B54D12" w:rsidRDefault="00B54D12" w:rsidP="00B54D12">
      <w:pPr>
        <w:pStyle w:val="EndNoteBibliography"/>
        <w:spacing w:after="0"/>
        <w:ind w:left="720" w:hanging="720"/>
      </w:pPr>
      <w:r w:rsidRPr="00B54D12">
        <w:t>115.</w:t>
      </w:r>
      <w:r w:rsidRPr="00B54D12">
        <w:tab/>
        <w:t xml:space="preserve">Senolt L, Braun M, Olejárová M, Forejtová S, Gatterová J, Pavelka K. Increased pentosidine, an advanced glycation end product, in serum and synovial fluid from patients with knee osteoarthritis and its relation with cartilage oligomeric matrix protein. </w:t>
      </w:r>
      <w:r w:rsidRPr="00B54D12">
        <w:rPr>
          <w:i/>
        </w:rPr>
        <w:t>Annals of the rheumatic diseases</w:t>
      </w:r>
      <w:r w:rsidRPr="00B54D12">
        <w:t>, 64, 886-890 (2005).</w:t>
      </w:r>
    </w:p>
    <w:p w14:paraId="05EB3824" w14:textId="77777777" w:rsidR="00B54D12" w:rsidRPr="00B54D12" w:rsidRDefault="00B54D12" w:rsidP="00B54D12">
      <w:pPr>
        <w:pStyle w:val="EndNoteBibliography"/>
        <w:spacing w:after="0"/>
        <w:ind w:left="720" w:hanging="720"/>
      </w:pPr>
      <w:r w:rsidRPr="00B54D12">
        <w:t>116.</w:t>
      </w:r>
      <w:r w:rsidRPr="00B54D12">
        <w:tab/>
        <w:t>Wang Y, Li D, Xu N</w:t>
      </w:r>
      <w:r w:rsidRPr="00B54D12">
        <w:rPr>
          <w:i/>
        </w:rPr>
        <w:t xml:space="preserve"> et al.</w:t>
      </w:r>
      <w:r w:rsidRPr="00B54D12">
        <w:t xml:space="preserve"> Follistatin-like protein 1: a serum biochemical marker reflecting the severity of joint damage in patients with osteoarthritis. </w:t>
      </w:r>
      <w:r w:rsidRPr="00B54D12">
        <w:rPr>
          <w:i/>
        </w:rPr>
        <w:t>Arthritis research &amp; therapy</w:t>
      </w:r>
      <w:r w:rsidRPr="00B54D12">
        <w:t>, 13, R193 (2011).</w:t>
      </w:r>
    </w:p>
    <w:p w14:paraId="3817B491" w14:textId="77777777" w:rsidR="00B54D12" w:rsidRPr="00B54D12" w:rsidRDefault="00B54D12" w:rsidP="00B54D12">
      <w:pPr>
        <w:pStyle w:val="EndNoteBibliography"/>
        <w:spacing w:after="0"/>
        <w:ind w:left="720" w:hanging="720"/>
      </w:pPr>
      <w:r w:rsidRPr="00B54D12">
        <w:t>117.</w:t>
      </w:r>
      <w:r w:rsidRPr="00B54D12">
        <w:tab/>
        <w:t xml:space="preserve">Peffers MJ, Thornton DJ, Clegg PD. Characterization of neopeptides in equine articular cartilage degradation. </w:t>
      </w:r>
      <w:r w:rsidRPr="00B54D12">
        <w:rPr>
          <w:i/>
        </w:rPr>
        <w:t>J Orthop Res</w:t>
      </w:r>
      <w:r w:rsidRPr="00B54D12">
        <w:t>, 34(1), 106-120 (2016).</w:t>
      </w:r>
    </w:p>
    <w:p w14:paraId="1724EFAC" w14:textId="77777777" w:rsidR="00B54D12" w:rsidRPr="00B54D12" w:rsidRDefault="00B54D12" w:rsidP="00B54D12">
      <w:pPr>
        <w:pStyle w:val="EndNoteBibliography"/>
        <w:spacing w:after="0"/>
        <w:ind w:left="720" w:hanging="720"/>
      </w:pPr>
      <w:r w:rsidRPr="00B54D12">
        <w:lastRenderedPageBreak/>
        <w:t>118.</w:t>
      </w:r>
      <w:r w:rsidRPr="00B54D12">
        <w:tab/>
        <w:t xml:space="preserve">Siepen JA, Keevil E-J, Knight D, Hubbard SJ. Prediction of missed cleavage sites in tryptic peptides aids protein identification in proteomics. </w:t>
      </w:r>
      <w:r w:rsidRPr="00B54D12">
        <w:rPr>
          <w:i/>
        </w:rPr>
        <w:t>Journal of proteome research</w:t>
      </w:r>
      <w:r w:rsidRPr="00B54D12">
        <w:t>, 6, 399-408 (2007).</w:t>
      </w:r>
    </w:p>
    <w:p w14:paraId="039C6BCF" w14:textId="77777777" w:rsidR="00B54D12" w:rsidRPr="00B54D12" w:rsidRDefault="00B54D12" w:rsidP="00B54D12">
      <w:pPr>
        <w:pStyle w:val="EndNoteBibliography"/>
        <w:spacing w:after="0"/>
        <w:ind w:left="720" w:hanging="720"/>
      </w:pPr>
      <w:r w:rsidRPr="00B54D12">
        <w:t>119.</w:t>
      </w:r>
      <w:r w:rsidRPr="00B54D12">
        <w:tab/>
        <w:t>Miller RE, Ishihara S, Tran PB</w:t>
      </w:r>
      <w:r w:rsidRPr="00B54D12">
        <w:rPr>
          <w:i/>
        </w:rPr>
        <w:t xml:space="preserve"> et al.</w:t>
      </w:r>
      <w:r w:rsidRPr="00B54D12">
        <w:t xml:space="preserve"> An aggrecan fragment drives osteoarthritis pain through Toll-like receptor 2. </w:t>
      </w:r>
      <w:r w:rsidRPr="00B54D12">
        <w:rPr>
          <w:i/>
        </w:rPr>
        <w:t>JCI Insight</w:t>
      </w:r>
      <w:r w:rsidRPr="00B54D12">
        <w:t>, 3 (2018).</w:t>
      </w:r>
    </w:p>
    <w:p w14:paraId="0B9DCC74" w14:textId="77777777" w:rsidR="00B54D12" w:rsidRPr="00B54D12" w:rsidRDefault="00B54D12" w:rsidP="00B54D12">
      <w:pPr>
        <w:pStyle w:val="EndNoteBibliography"/>
        <w:spacing w:after="0"/>
        <w:ind w:left="720" w:hanging="720"/>
      </w:pPr>
      <w:r w:rsidRPr="00B54D12">
        <w:t>120.</w:t>
      </w:r>
      <w:r w:rsidRPr="00B54D12">
        <w:tab/>
        <w:t>Skiöldebrand E, Ekman S, Mattsson Hultén L</w:t>
      </w:r>
      <w:r w:rsidRPr="00B54D12">
        <w:rPr>
          <w:i/>
        </w:rPr>
        <w:t xml:space="preserve"> et al.</w:t>
      </w:r>
      <w:r w:rsidRPr="00B54D12">
        <w:t xml:space="preserve"> Cartilage oligomeric matrix protein neoepitope in the synovial fluid of horses with acute lameness: A new biomarker for the early stages of osteoarthritis. </w:t>
      </w:r>
      <w:r w:rsidRPr="00B54D12">
        <w:rPr>
          <w:i/>
        </w:rPr>
        <w:t>Equine Veterinary Journal</w:t>
      </w:r>
      <w:r w:rsidRPr="00B54D12">
        <w:t>, 49, 662-667 (2017).</w:t>
      </w:r>
    </w:p>
    <w:p w14:paraId="61BBC9A3" w14:textId="77777777" w:rsidR="00B54D12" w:rsidRPr="00B54D12" w:rsidRDefault="00B54D12" w:rsidP="00B54D12">
      <w:pPr>
        <w:pStyle w:val="EndNoteBibliography"/>
        <w:spacing w:after="0"/>
        <w:ind w:left="720" w:hanging="720"/>
      </w:pPr>
      <w:r w:rsidRPr="00B54D12">
        <w:t>121.</w:t>
      </w:r>
      <w:r w:rsidRPr="00B54D12">
        <w:tab/>
        <w:t xml:space="preserve">Peffers MJ, Cillero-Pastor B, Eijkel GB, Clegg PD, Heeren RM. Matrix assisted laser desorption ionization mass spectrometry imaging identifies markers of ageing and osteoarthritic cartilage. </w:t>
      </w:r>
      <w:r w:rsidRPr="00B54D12">
        <w:rPr>
          <w:i/>
        </w:rPr>
        <w:t>Arthritis Res Ther</w:t>
      </w:r>
      <w:r w:rsidRPr="00B54D12">
        <w:t>, 16(3), R110 (2014).</w:t>
      </w:r>
    </w:p>
    <w:p w14:paraId="57D9BCAB" w14:textId="77777777" w:rsidR="00B54D12" w:rsidRPr="00B54D12" w:rsidRDefault="00B54D12" w:rsidP="00B54D12">
      <w:pPr>
        <w:pStyle w:val="EndNoteBibliography"/>
        <w:spacing w:after="0"/>
        <w:ind w:left="720" w:hanging="720"/>
      </w:pPr>
      <w:r w:rsidRPr="00B54D12">
        <w:t>122.</w:t>
      </w:r>
      <w:r w:rsidRPr="00B54D12">
        <w:tab/>
        <w:t xml:space="preserve">Peffers M, Jones AR, McCabe A, Anderson J. Neopeptide Analyser: A software tool for neopeptide discovery in proteomics data. </w:t>
      </w:r>
      <w:r w:rsidRPr="00B54D12">
        <w:rPr>
          <w:i/>
        </w:rPr>
        <w:t>Wellcome Open Res</w:t>
      </w:r>
      <w:r w:rsidRPr="00B54D12">
        <w:t>, 2, 24 (2017).</w:t>
      </w:r>
    </w:p>
    <w:p w14:paraId="0790A6EA" w14:textId="77777777" w:rsidR="00B54D12" w:rsidRPr="00B54D12" w:rsidRDefault="00B54D12" w:rsidP="00B54D12">
      <w:pPr>
        <w:pStyle w:val="EndNoteBibliography"/>
        <w:spacing w:after="0"/>
        <w:ind w:left="720" w:hanging="720"/>
      </w:pPr>
      <w:r w:rsidRPr="00B54D12">
        <w:t>123.</w:t>
      </w:r>
      <w:r w:rsidRPr="00B54D12">
        <w:tab/>
        <w:t>Davidson RK, Jupp O, de Ferrars R</w:t>
      </w:r>
      <w:r w:rsidRPr="00B54D12">
        <w:rPr>
          <w:i/>
        </w:rPr>
        <w:t xml:space="preserve"> et al.</w:t>
      </w:r>
      <w:r w:rsidRPr="00B54D12">
        <w:t xml:space="preserve"> Sulforaphane Represses Matrix-Degrading Proteases and Protects Cartilage From Destruction In Vitro and In Vivo. </w:t>
      </w:r>
      <w:r w:rsidRPr="00B54D12">
        <w:rPr>
          <w:i/>
        </w:rPr>
        <w:t>Arthritis &amp; Rheumatism</w:t>
      </w:r>
      <w:r w:rsidRPr="00B54D12">
        <w:t>, 65, 3130-3140 (2013).</w:t>
      </w:r>
    </w:p>
    <w:p w14:paraId="02646C8F" w14:textId="77777777" w:rsidR="00B54D12" w:rsidRPr="00B54D12" w:rsidRDefault="00B54D12" w:rsidP="00B54D12">
      <w:pPr>
        <w:pStyle w:val="EndNoteBibliography"/>
        <w:spacing w:after="0"/>
        <w:ind w:left="720" w:hanging="720"/>
      </w:pPr>
      <w:r w:rsidRPr="00B54D12">
        <w:t>124.</w:t>
      </w:r>
      <w:r w:rsidRPr="00B54D12">
        <w:tab/>
        <w:t xml:space="preserve">Liao W, Li Z, Li T, Zhang Q, Zhang H, Wang X. Proteomic analysis of synovial fluid in osteoarthritis using SWATHmass spectrometry. </w:t>
      </w:r>
      <w:r w:rsidRPr="00B54D12">
        <w:rPr>
          <w:i/>
        </w:rPr>
        <w:t>Molecular medicine reports</w:t>
      </w:r>
      <w:r w:rsidRPr="00B54D12">
        <w:t>, 17(2), 2827-2836 (2018).</w:t>
      </w:r>
    </w:p>
    <w:p w14:paraId="1AD3FC10" w14:textId="77777777" w:rsidR="00B54D12" w:rsidRPr="00B54D12" w:rsidRDefault="00B54D12" w:rsidP="00B54D12">
      <w:pPr>
        <w:pStyle w:val="EndNoteBibliography"/>
        <w:spacing w:after="0"/>
        <w:ind w:left="720" w:hanging="720"/>
      </w:pPr>
      <w:r w:rsidRPr="00B54D12">
        <w:t>125.</w:t>
      </w:r>
      <w:r w:rsidRPr="00B54D12">
        <w:tab/>
        <w:t>Fernandez-Puente P, Calamia V, Gonzalez-Rodriguez L</w:t>
      </w:r>
      <w:r w:rsidRPr="00B54D12">
        <w:rPr>
          <w:i/>
        </w:rPr>
        <w:t xml:space="preserve"> et al.</w:t>
      </w:r>
      <w:r w:rsidRPr="00B54D12">
        <w:t xml:space="preserve"> Multiplexed mass spectrometry monitoring of biomarker candidates for osteoarthritis. </w:t>
      </w:r>
      <w:r w:rsidRPr="00B54D12">
        <w:rPr>
          <w:i/>
        </w:rPr>
        <w:t>Journal of proteomics</w:t>
      </w:r>
      <w:r w:rsidRPr="00B54D12">
        <w:t>, 152, 216-225 (2017).</w:t>
      </w:r>
    </w:p>
    <w:p w14:paraId="5B259B24" w14:textId="77777777" w:rsidR="00B54D12" w:rsidRPr="00B54D12" w:rsidRDefault="00B54D12" w:rsidP="00B54D12">
      <w:pPr>
        <w:pStyle w:val="EndNoteBibliography"/>
        <w:spacing w:after="0"/>
        <w:ind w:left="720" w:hanging="720"/>
      </w:pPr>
      <w:r w:rsidRPr="00B54D12">
        <w:t>126.</w:t>
      </w:r>
      <w:r w:rsidRPr="00B54D12">
        <w:tab/>
        <w:t xml:space="preserve">Liao W, Li Z, Zhang H, Li J, Wang K, Yang Y. Proteomic analysis of synovial fluid as an analytical tool to detect candidate biomarkers for knee osteoarthritis. </w:t>
      </w:r>
      <w:r w:rsidRPr="00B54D12">
        <w:rPr>
          <w:i/>
        </w:rPr>
        <w:t>International journal of clinical and experimental pathology</w:t>
      </w:r>
      <w:r w:rsidRPr="00B54D12">
        <w:t>, 8(9), 9975-9989 (2015).</w:t>
      </w:r>
    </w:p>
    <w:p w14:paraId="2192442C" w14:textId="77777777" w:rsidR="00B54D12" w:rsidRPr="00B54D12" w:rsidRDefault="00B54D12" w:rsidP="00B54D12">
      <w:pPr>
        <w:pStyle w:val="EndNoteBibliography"/>
        <w:spacing w:after="0"/>
        <w:ind w:left="720" w:hanging="720"/>
      </w:pPr>
      <w:r w:rsidRPr="00B54D12">
        <w:t>127.</w:t>
      </w:r>
      <w:r w:rsidRPr="00B54D12">
        <w:tab/>
        <w:t>Ritter SY, Collins J, Krastins B</w:t>
      </w:r>
      <w:r w:rsidRPr="00B54D12">
        <w:rPr>
          <w:i/>
        </w:rPr>
        <w:t xml:space="preserve"> et al.</w:t>
      </w:r>
      <w:r w:rsidRPr="00B54D12">
        <w:t xml:space="preserve"> Mass spectrometry assays of plasma biomarkers to predict radiographic progression of knee osteoarthritis. </w:t>
      </w:r>
      <w:r w:rsidRPr="00B54D12">
        <w:rPr>
          <w:i/>
        </w:rPr>
        <w:t>Arthritis research &amp; therapy</w:t>
      </w:r>
      <w:r w:rsidRPr="00B54D12">
        <w:t>, 16, 456 (2014).</w:t>
      </w:r>
    </w:p>
    <w:p w14:paraId="121161F5" w14:textId="77777777" w:rsidR="00B54D12" w:rsidRPr="00B54D12" w:rsidRDefault="00B54D12" w:rsidP="00B54D12">
      <w:pPr>
        <w:pStyle w:val="EndNoteBibliography"/>
        <w:spacing w:after="0"/>
        <w:ind w:left="720" w:hanging="720"/>
      </w:pPr>
      <w:r w:rsidRPr="00B54D12">
        <w:t>128.</w:t>
      </w:r>
      <w:r w:rsidRPr="00B54D12">
        <w:tab/>
        <w:t>Ahrman E, Lorenzo P, Holmgren K</w:t>
      </w:r>
      <w:r w:rsidRPr="00B54D12">
        <w:rPr>
          <w:i/>
        </w:rPr>
        <w:t xml:space="preserve"> et al.</w:t>
      </w:r>
      <w:r w:rsidRPr="00B54D12">
        <w:t xml:space="preserve"> Novel cartilage oligomeric matrix protein (COMP) neoepitopes identified in synovial fluids from patients with joint diseases using affinity chromatography and mass spectrometry. </w:t>
      </w:r>
      <w:r w:rsidRPr="00B54D12">
        <w:rPr>
          <w:i/>
        </w:rPr>
        <w:t>The Journal of biological chemistry</w:t>
      </w:r>
      <w:r w:rsidRPr="00B54D12">
        <w:t>, 289(30), 20908-20916 (2014).</w:t>
      </w:r>
    </w:p>
    <w:p w14:paraId="365E5C5B" w14:textId="77777777" w:rsidR="00B54D12" w:rsidRPr="00B54D12" w:rsidRDefault="00B54D12" w:rsidP="00B54D12">
      <w:pPr>
        <w:pStyle w:val="EndNoteBibliography"/>
        <w:spacing w:after="0"/>
        <w:ind w:left="720" w:hanging="720"/>
      </w:pPr>
      <w:r w:rsidRPr="00B54D12">
        <w:t>129.</w:t>
      </w:r>
      <w:r w:rsidRPr="00B54D12">
        <w:tab/>
        <w:t>Wanner J, Subbaiah R, Skomorovska-Prokvolit Y</w:t>
      </w:r>
      <w:r w:rsidRPr="00B54D12">
        <w:rPr>
          <w:i/>
        </w:rPr>
        <w:t xml:space="preserve"> et al.</w:t>
      </w:r>
      <w:r w:rsidRPr="00B54D12">
        <w:t xml:space="preserve"> Proteomic profiling and functional characterization of early and late shoulder osteoarthritis. </w:t>
      </w:r>
      <w:r w:rsidRPr="00B54D12">
        <w:rPr>
          <w:i/>
        </w:rPr>
        <w:t>Arthritis research &amp; therapy</w:t>
      </w:r>
      <w:r w:rsidRPr="00B54D12">
        <w:t>, 15(6), R180 (2013).</w:t>
      </w:r>
    </w:p>
    <w:p w14:paraId="36981DEC" w14:textId="77777777" w:rsidR="00B54D12" w:rsidRPr="00B54D12" w:rsidRDefault="00B54D12" w:rsidP="00B54D12">
      <w:pPr>
        <w:pStyle w:val="EndNoteBibliography"/>
        <w:spacing w:after="0"/>
        <w:ind w:left="720" w:hanging="720"/>
      </w:pPr>
      <w:r w:rsidRPr="00B54D12">
        <w:t>130.</w:t>
      </w:r>
      <w:r w:rsidRPr="00B54D12">
        <w:tab/>
        <w:t xml:space="preserve">Liao W, Li Z, Wang H, Wang J, Fu Y, Bai X. Proteomic analysis of synovial fluid: insight into the pathogenesis of knee osteoarthritis. </w:t>
      </w:r>
      <w:r w:rsidRPr="00B54D12">
        <w:rPr>
          <w:i/>
        </w:rPr>
        <w:t>International orthopaedics</w:t>
      </w:r>
      <w:r w:rsidRPr="00B54D12">
        <w:t>, 37(6), 1045-1053 (2013).</w:t>
      </w:r>
    </w:p>
    <w:p w14:paraId="083A3A94" w14:textId="77777777" w:rsidR="00B54D12" w:rsidRPr="00B54D12" w:rsidRDefault="00B54D12" w:rsidP="00B54D12">
      <w:pPr>
        <w:pStyle w:val="EndNoteBibliography"/>
        <w:spacing w:after="0"/>
        <w:ind w:left="720" w:hanging="720"/>
      </w:pPr>
      <w:r w:rsidRPr="00B54D12">
        <w:t>131.</w:t>
      </w:r>
      <w:r w:rsidRPr="00B54D12">
        <w:tab/>
        <w:t>Han MY, Dai JJ, Zhang Y</w:t>
      </w:r>
      <w:r w:rsidRPr="00B54D12">
        <w:rPr>
          <w:i/>
        </w:rPr>
        <w:t xml:space="preserve"> et al.</w:t>
      </w:r>
      <w:r w:rsidRPr="00B54D12">
        <w:t xml:space="preserve"> Identification of osteoarthritis biomarkers by proteomic analysis of synovial fluid. </w:t>
      </w:r>
      <w:r w:rsidRPr="00B54D12">
        <w:rPr>
          <w:i/>
        </w:rPr>
        <w:t>The Journal of international medical research</w:t>
      </w:r>
      <w:r w:rsidRPr="00B54D12">
        <w:t>, 40(6), 2243-2250 (2012).</w:t>
      </w:r>
    </w:p>
    <w:p w14:paraId="17ED1200" w14:textId="77777777" w:rsidR="00B54D12" w:rsidRPr="00B54D12" w:rsidRDefault="00B54D12" w:rsidP="00B54D12">
      <w:pPr>
        <w:pStyle w:val="EndNoteBibliography"/>
        <w:spacing w:after="0"/>
        <w:ind w:left="720" w:hanging="720"/>
      </w:pPr>
      <w:r w:rsidRPr="00B54D12">
        <w:t>132.</w:t>
      </w:r>
      <w:r w:rsidRPr="00B54D12">
        <w:tab/>
        <w:t>Sohn DH, Sokolove J, Sharpe O</w:t>
      </w:r>
      <w:r w:rsidRPr="00B54D12">
        <w:rPr>
          <w:i/>
        </w:rPr>
        <w:t xml:space="preserve"> et al.</w:t>
      </w:r>
      <w:r w:rsidRPr="00B54D12">
        <w:t xml:space="preserve"> Plasma proteins present in osteoarthritic synovial fluid can stimulate cytokine production via Toll-like receptor 4. </w:t>
      </w:r>
      <w:r w:rsidRPr="00B54D12">
        <w:rPr>
          <w:i/>
        </w:rPr>
        <w:t>Arthritis research &amp; therapy</w:t>
      </w:r>
      <w:r w:rsidRPr="00B54D12">
        <w:t>, 14(1), R7 (2012).</w:t>
      </w:r>
    </w:p>
    <w:p w14:paraId="11CBFFB0" w14:textId="77777777" w:rsidR="00B54D12" w:rsidRPr="00B54D12" w:rsidRDefault="00B54D12" w:rsidP="00B54D12">
      <w:pPr>
        <w:pStyle w:val="EndNoteBibliography"/>
        <w:spacing w:after="0"/>
        <w:ind w:left="720" w:hanging="720"/>
      </w:pPr>
      <w:r w:rsidRPr="00B54D12">
        <w:t>133.</w:t>
      </w:r>
      <w:r w:rsidRPr="00B54D12">
        <w:tab/>
        <w:t>de Seny D, Sharif M, Fillet M</w:t>
      </w:r>
      <w:r w:rsidRPr="00B54D12">
        <w:rPr>
          <w:i/>
        </w:rPr>
        <w:t xml:space="preserve"> et al.</w:t>
      </w:r>
      <w:r w:rsidRPr="00B54D12">
        <w:t xml:space="preserve"> Discovery and biochemical characterisation of four novel biomarkers for osteoarthritis. </w:t>
      </w:r>
      <w:r w:rsidRPr="00B54D12">
        <w:rPr>
          <w:i/>
        </w:rPr>
        <w:t>Annals of the rheumatic diseases</w:t>
      </w:r>
      <w:r w:rsidRPr="00B54D12">
        <w:t>, 70(6), 1144-1152 (2011).</w:t>
      </w:r>
    </w:p>
    <w:p w14:paraId="69A6AAEC" w14:textId="77777777" w:rsidR="00B54D12" w:rsidRPr="00B54D12" w:rsidRDefault="00B54D12" w:rsidP="00B54D12">
      <w:pPr>
        <w:pStyle w:val="EndNoteBibliography"/>
        <w:spacing w:after="0"/>
        <w:ind w:left="720" w:hanging="720"/>
      </w:pPr>
      <w:r w:rsidRPr="00B54D12">
        <w:t>134.</w:t>
      </w:r>
      <w:r w:rsidRPr="00B54D12">
        <w:tab/>
        <w:t>Kamphorst JJ, van der Heijden R, DeGroot J</w:t>
      </w:r>
      <w:r w:rsidRPr="00B54D12">
        <w:rPr>
          <w:i/>
        </w:rPr>
        <w:t xml:space="preserve"> et al.</w:t>
      </w:r>
      <w:r w:rsidRPr="00B54D12">
        <w:t xml:space="preserve"> Profiling of endogenous peptides in human synovial fluid by NanoLC-MS: method validation and peptide identification. </w:t>
      </w:r>
      <w:r w:rsidRPr="00B54D12">
        <w:rPr>
          <w:i/>
        </w:rPr>
        <w:t>Journal of proteome research</w:t>
      </w:r>
      <w:r w:rsidRPr="00B54D12">
        <w:t>, 6(11), 4388-4396 (2007).</w:t>
      </w:r>
    </w:p>
    <w:p w14:paraId="6DC38953" w14:textId="77777777" w:rsidR="00B54D12" w:rsidRPr="00B54D12" w:rsidRDefault="00B54D12" w:rsidP="00B54D12">
      <w:pPr>
        <w:pStyle w:val="EndNoteBibliography"/>
        <w:spacing w:after="0"/>
        <w:ind w:left="720" w:hanging="720"/>
      </w:pPr>
      <w:r w:rsidRPr="00B54D12">
        <w:t>135.</w:t>
      </w:r>
      <w:r w:rsidRPr="00B54D12">
        <w:tab/>
        <w:t>Gobezie R, Kho A, Krastins B</w:t>
      </w:r>
      <w:r w:rsidRPr="00B54D12">
        <w:rPr>
          <w:i/>
        </w:rPr>
        <w:t xml:space="preserve"> et al.</w:t>
      </w:r>
      <w:r w:rsidRPr="00B54D12">
        <w:t xml:space="preserve"> High abundance synovial fluid proteome: distinct profiles in health and osteoarthritis. </w:t>
      </w:r>
      <w:r w:rsidRPr="00B54D12">
        <w:rPr>
          <w:i/>
        </w:rPr>
        <w:t>Arthritis research &amp; therapy</w:t>
      </w:r>
      <w:r w:rsidRPr="00B54D12">
        <w:t>, 9, R36 (2007).</w:t>
      </w:r>
    </w:p>
    <w:p w14:paraId="4CCDD401" w14:textId="77777777" w:rsidR="00B54D12" w:rsidRPr="00B54D12" w:rsidRDefault="00B54D12" w:rsidP="00B54D12">
      <w:pPr>
        <w:pStyle w:val="EndNoteBibliography"/>
        <w:spacing w:after="0"/>
        <w:ind w:left="720" w:hanging="720"/>
      </w:pPr>
      <w:r w:rsidRPr="00B54D12">
        <w:lastRenderedPageBreak/>
        <w:t>136.</w:t>
      </w:r>
      <w:r w:rsidRPr="00B54D12">
        <w:tab/>
        <w:t>Nielen MM, van Schaardenburg D, Reesink HW</w:t>
      </w:r>
      <w:r w:rsidRPr="00B54D12">
        <w:rPr>
          <w:i/>
        </w:rPr>
        <w:t xml:space="preserve"> et al.</w:t>
      </w:r>
      <w:r w:rsidRPr="00B54D12">
        <w:t xml:space="preserve"> Specific autoantibodies precede the symptoms of rheumatoid arthritis: a study of serial measurements in blood donors. </w:t>
      </w:r>
      <w:r w:rsidRPr="00B54D12">
        <w:rPr>
          <w:i/>
        </w:rPr>
        <w:t>Arthritis Rheum</w:t>
      </w:r>
      <w:r w:rsidRPr="00B54D12">
        <w:t>, 50(2), 380-386 (2004).</w:t>
      </w:r>
    </w:p>
    <w:p w14:paraId="4AFB9B6D" w14:textId="77777777" w:rsidR="00B54D12" w:rsidRPr="00B54D12" w:rsidRDefault="00B54D12" w:rsidP="00B54D12">
      <w:pPr>
        <w:pStyle w:val="EndNoteBibliography"/>
        <w:spacing w:after="0"/>
        <w:ind w:left="720" w:hanging="720"/>
      </w:pPr>
      <w:r w:rsidRPr="00B54D12">
        <w:t>137.</w:t>
      </w:r>
      <w:r w:rsidRPr="00B54D12">
        <w:tab/>
        <w:t xml:space="preserve">Anzilotti C, Pratesi F, Tommasi C, Migliorini P. Peptidylarginine deiminase 4 and citrullination in health and disease. </w:t>
      </w:r>
      <w:r w:rsidRPr="00B54D12">
        <w:rPr>
          <w:i/>
        </w:rPr>
        <w:t>Autoimmun Rev</w:t>
      </w:r>
      <w:r w:rsidRPr="00B54D12">
        <w:t>, 9(3), 158-160 (2010).</w:t>
      </w:r>
    </w:p>
    <w:p w14:paraId="1EFCFE28" w14:textId="77777777" w:rsidR="00B54D12" w:rsidRPr="00B54D12" w:rsidRDefault="00B54D12" w:rsidP="00B54D12">
      <w:pPr>
        <w:pStyle w:val="EndNoteBibliography"/>
        <w:spacing w:after="0"/>
        <w:ind w:left="720" w:hanging="720"/>
      </w:pPr>
      <w:r w:rsidRPr="00B54D12">
        <w:t>138.</w:t>
      </w:r>
      <w:r w:rsidRPr="00B54D12">
        <w:tab/>
        <w:t>Juarez M, Bang H, Hammar F</w:t>
      </w:r>
      <w:r w:rsidRPr="00B54D12">
        <w:rPr>
          <w:i/>
        </w:rPr>
        <w:t xml:space="preserve"> et al.</w:t>
      </w:r>
      <w:r w:rsidRPr="00B54D12">
        <w:t xml:space="preserve"> Identification of novel antiacetylated vimentin antibodies in patients with early inflammatory arthritis. </w:t>
      </w:r>
      <w:r w:rsidRPr="00B54D12">
        <w:rPr>
          <w:i/>
        </w:rPr>
        <w:t>Ann Rheum Dis</w:t>
      </w:r>
      <w:r w:rsidRPr="00B54D12">
        <w:t>, 75(6), 1099-1107 (2016).</w:t>
      </w:r>
    </w:p>
    <w:p w14:paraId="0E3ED422" w14:textId="77777777" w:rsidR="00B54D12" w:rsidRPr="00B54D12" w:rsidRDefault="00B54D12" w:rsidP="00B54D12">
      <w:pPr>
        <w:pStyle w:val="EndNoteBibliography"/>
        <w:spacing w:after="0"/>
        <w:ind w:left="720" w:hanging="720"/>
      </w:pPr>
      <w:r w:rsidRPr="00B54D12">
        <w:t>139.</w:t>
      </w:r>
      <w:r w:rsidRPr="00B54D12">
        <w:tab/>
        <w:t>Shi J, Knevel R, Suwannalai P</w:t>
      </w:r>
      <w:r w:rsidRPr="00B54D12">
        <w:rPr>
          <w:i/>
        </w:rPr>
        <w:t xml:space="preserve"> et al.</w:t>
      </w:r>
      <w:r w:rsidRPr="00B54D12">
        <w:t xml:space="preserve"> Autoantibodies recognizing carbamylated proteins are present in sera of patients with rheumatoid arthritis and predict joint damage. </w:t>
      </w:r>
      <w:r w:rsidRPr="00B54D12">
        <w:rPr>
          <w:i/>
        </w:rPr>
        <w:t>Proc Natl Acad Sci U S A</w:t>
      </w:r>
      <w:r w:rsidRPr="00B54D12">
        <w:t>, 108(42), 17372-17377 (2011).</w:t>
      </w:r>
    </w:p>
    <w:p w14:paraId="256C2BA7" w14:textId="77777777" w:rsidR="00B54D12" w:rsidRPr="00B54D12" w:rsidRDefault="00B54D12" w:rsidP="00B54D12">
      <w:pPr>
        <w:pStyle w:val="EndNoteBibliography"/>
        <w:spacing w:after="0"/>
        <w:ind w:left="720" w:hanging="720"/>
      </w:pPr>
      <w:r w:rsidRPr="00B54D12">
        <w:t>140.</w:t>
      </w:r>
      <w:r w:rsidRPr="00B54D12">
        <w:tab/>
        <w:t>Lundstrom SL, Fernandes-Cerqueira C, Ytterberg AJ</w:t>
      </w:r>
      <w:r w:rsidRPr="00B54D12">
        <w:rPr>
          <w:i/>
        </w:rPr>
        <w:t xml:space="preserve"> et al.</w:t>
      </w:r>
      <w:r w:rsidRPr="00B54D12">
        <w:t xml:space="preserve"> IgG antibodies to cyclic citrullinated peptides exhibit profiles specific in terms of IgG subclasses, Fc-glycans and a fab-Peptide sequence. </w:t>
      </w:r>
      <w:r w:rsidRPr="00B54D12">
        <w:rPr>
          <w:i/>
        </w:rPr>
        <w:t>PLoS One</w:t>
      </w:r>
      <w:r w:rsidRPr="00B54D12">
        <w:t>, 9(11), e113924 (2014).</w:t>
      </w:r>
    </w:p>
    <w:p w14:paraId="7277D170" w14:textId="77777777" w:rsidR="00B54D12" w:rsidRPr="00B54D12" w:rsidRDefault="00B54D12" w:rsidP="00B54D12">
      <w:pPr>
        <w:pStyle w:val="EndNoteBibliography"/>
        <w:spacing w:after="0"/>
        <w:ind w:left="720" w:hanging="720"/>
      </w:pPr>
      <w:r w:rsidRPr="00B54D12">
        <w:t>141.</w:t>
      </w:r>
      <w:r w:rsidRPr="00B54D12">
        <w:tab/>
        <w:t>Baillet A, Trocme C, Berthier S</w:t>
      </w:r>
      <w:r w:rsidRPr="00B54D12">
        <w:rPr>
          <w:i/>
        </w:rPr>
        <w:t xml:space="preserve"> et al.</w:t>
      </w:r>
      <w:r w:rsidRPr="00B54D12">
        <w:t xml:space="preserve"> Synovial fluid proteomic fingerprint: S100A8, S100A9 and S100A12 proteins discriminate rheumatoid arthritis from other inflammatory joint diseases. </w:t>
      </w:r>
      <w:r w:rsidRPr="00B54D12">
        <w:rPr>
          <w:i/>
        </w:rPr>
        <w:t>Rheumatology (Oxford)</w:t>
      </w:r>
      <w:r w:rsidRPr="00B54D12">
        <w:t>, 49(4), 671-682 (2010).</w:t>
      </w:r>
    </w:p>
    <w:p w14:paraId="18063F5F" w14:textId="77777777" w:rsidR="00B54D12" w:rsidRPr="00B54D12" w:rsidRDefault="00B54D12" w:rsidP="00B54D12">
      <w:pPr>
        <w:pStyle w:val="EndNoteBibliography"/>
        <w:spacing w:after="0"/>
        <w:ind w:left="720" w:hanging="720"/>
      </w:pPr>
      <w:r w:rsidRPr="00B54D12">
        <w:t>142.</w:t>
      </w:r>
      <w:r w:rsidRPr="00B54D12">
        <w:tab/>
        <w:t xml:space="preserve">Maksymowych WP, Marotta A. 14-3-3eta: a novel biomarker platform for rheumatoid arthritis. </w:t>
      </w:r>
      <w:r w:rsidRPr="00B54D12">
        <w:rPr>
          <w:i/>
        </w:rPr>
        <w:t>Clinical and experimental rheumatology</w:t>
      </w:r>
      <w:r w:rsidRPr="00B54D12">
        <w:t>, 32(5 Suppl 85), S-35-39 (2014).</w:t>
      </w:r>
    </w:p>
    <w:p w14:paraId="10D801FB" w14:textId="77777777" w:rsidR="00B54D12" w:rsidRPr="00B54D12" w:rsidRDefault="00B54D12" w:rsidP="00B54D12">
      <w:pPr>
        <w:pStyle w:val="EndNoteBibliography"/>
        <w:spacing w:after="0"/>
        <w:ind w:left="720" w:hanging="720"/>
      </w:pPr>
      <w:r w:rsidRPr="00B54D12">
        <w:t>143.</w:t>
      </w:r>
      <w:r w:rsidRPr="00B54D12">
        <w:tab/>
        <w:t xml:space="preserve">Nordal HH, Brokstad KA, Solheim M, Halse AK, Kvien TK, Hammer HB. Calprotectin (S100A8/A9) has the strongest association with ultrasound-detected synovitis and predicts response to biologic treatment: results from a longitudinal study of patients with established rheumatoid arthritis. </w:t>
      </w:r>
      <w:r w:rsidRPr="00B54D12">
        <w:rPr>
          <w:i/>
        </w:rPr>
        <w:t>Arthritis Res Ther</w:t>
      </w:r>
      <w:r w:rsidRPr="00B54D12">
        <w:t>, 19(1), 3 (2017).</w:t>
      </w:r>
    </w:p>
    <w:p w14:paraId="38F9AB91" w14:textId="77777777" w:rsidR="00B54D12" w:rsidRPr="00B54D12" w:rsidRDefault="00B54D12" w:rsidP="00B54D12">
      <w:pPr>
        <w:pStyle w:val="EndNoteBibliography"/>
        <w:spacing w:after="0"/>
        <w:ind w:left="720" w:hanging="720"/>
      </w:pPr>
      <w:r w:rsidRPr="00B54D12">
        <w:t>144.</w:t>
      </w:r>
      <w:r w:rsidRPr="00B54D12">
        <w:tab/>
        <w:t>Liao H, Wu J, Kuhn E</w:t>
      </w:r>
      <w:r w:rsidRPr="00B54D12">
        <w:rPr>
          <w:i/>
        </w:rPr>
        <w:t xml:space="preserve"> et al.</w:t>
      </w:r>
      <w:r w:rsidRPr="00B54D12">
        <w:t xml:space="preserve"> Use of mass spectrometry to identify protein biomarkers of disease severity in the synovial fluid and serum of patients with rheumatoid arthritis. </w:t>
      </w:r>
      <w:r w:rsidRPr="00B54D12">
        <w:rPr>
          <w:i/>
        </w:rPr>
        <w:t>Arthritis and rheumatism</w:t>
      </w:r>
      <w:r w:rsidRPr="00B54D12">
        <w:t>, 50(12), 3792-3803 (2004).</w:t>
      </w:r>
    </w:p>
    <w:p w14:paraId="64F2D676" w14:textId="77777777" w:rsidR="00B54D12" w:rsidRPr="00B54D12" w:rsidRDefault="00B54D12" w:rsidP="00B54D12">
      <w:pPr>
        <w:pStyle w:val="EndNoteBibliography"/>
        <w:spacing w:after="0"/>
        <w:ind w:left="720" w:hanging="720"/>
      </w:pPr>
      <w:r w:rsidRPr="00B54D12">
        <w:t>145.</w:t>
      </w:r>
      <w:r w:rsidRPr="00B54D12">
        <w:tab/>
        <w:t>Tabushi Y, Nakanishi T, Takeuchi T</w:t>
      </w:r>
      <w:r w:rsidRPr="00B54D12">
        <w:rPr>
          <w:i/>
        </w:rPr>
        <w:t xml:space="preserve"> et al.</w:t>
      </w:r>
      <w:r w:rsidRPr="00B54D12">
        <w:t xml:space="preserve"> Detection of citrullinated proteins in synovial fluids derived from patients with rheumatoid arthritis by proteomics-based analysis. </w:t>
      </w:r>
      <w:r w:rsidRPr="00B54D12">
        <w:rPr>
          <w:i/>
        </w:rPr>
        <w:t>Ann Clin Biochem</w:t>
      </w:r>
      <w:r w:rsidRPr="00B54D12">
        <w:t>, 45(Pt 4), 413-417 (2008).</w:t>
      </w:r>
    </w:p>
    <w:p w14:paraId="438F93B6" w14:textId="77777777" w:rsidR="00B54D12" w:rsidRPr="00B54D12" w:rsidRDefault="00B54D12" w:rsidP="00B54D12">
      <w:pPr>
        <w:pStyle w:val="EndNoteBibliography"/>
        <w:spacing w:after="0"/>
        <w:ind w:left="720" w:hanging="720"/>
      </w:pPr>
      <w:r w:rsidRPr="00B54D12">
        <w:t>146.</w:t>
      </w:r>
      <w:r w:rsidRPr="00B54D12">
        <w:tab/>
        <w:t>Raijmakers R, van Beers JJ, El-Azzouny M</w:t>
      </w:r>
      <w:r w:rsidRPr="00B54D12">
        <w:rPr>
          <w:i/>
        </w:rPr>
        <w:t xml:space="preserve"> et al.</w:t>
      </w:r>
      <w:r w:rsidRPr="00B54D12">
        <w:t xml:space="preserve"> Elevated levels of fibrinogen-derived endogenous citrullinated peptides in synovial fluid of rheumatoid arthritis patients. </w:t>
      </w:r>
      <w:r w:rsidRPr="00B54D12">
        <w:rPr>
          <w:i/>
        </w:rPr>
        <w:t>Arthritis research &amp; therapy</w:t>
      </w:r>
      <w:r w:rsidRPr="00B54D12">
        <w:t>, 14(3), R114 (2012).</w:t>
      </w:r>
    </w:p>
    <w:p w14:paraId="2369F028" w14:textId="77777777" w:rsidR="00B54D12" w:rsidRPr="00B54D12" w:rsidRDefault="00B54D12" w:rsidP="00B54D12">
      <w:pPr>
        <w:pStyle w:val="EndNoteBibliography"/>
        <w:spacing w:after="0"/>
        <w:ind w:left="720" w:hanging="720"/>
      </w:pPr>
      <w:r w:rsidRPr="00B54D12">
        <w:t>147.</w:t>
      </w:r>
      <w:r w:rsidRPr="00B54D12">
        <w:tab/>
        <w:t>Sohn DH, Rhodes C, Onuma K</w:t>
      </w:r>
      <w:r w:rsidRPr="00B54D12">
        <w:rPr>
          <w:i/>
        </w:rPr>
        <w:t xml:space="preserve"> et al.</w:t>
      </w:r>
      <w:r w:rsidRPr="00B54D12">
        <w:t xml:space="preserve"> Local Joint inflammation and histone citrullination in a murine model of the transition from preclinical autoimmunity to inflammatory arthritis. </w:t>
      </w:r>
      <w:r w:rsidRPr="00B54D12">
        <w:rPr>
          <w:i/>
        </w:rPr>
        <w:t>Arthritis Rheumatol</w:t>
      </w:r>
      <w:r w:rsidRPr="00B54D12">
        <w:t>, 67(11), 2877-2887 (2015).</w:t>
      </w:r>
    </w:p>
    <w:p w14:paraId="528FA574" w14:textId="77777777" w:rsidR="00B54D12" w:rsidRPr="00B54D12" w:rsidRDefault="00B54D12" w:rsidP="00B54D12">
      <w:pPr>
        <w:pStyle w:val="EndNoteBibliography"/>
        <w:spacing w:after="0"/>
        <w:ind w:left="720" w:hanging="720"/>
      </w:pPr>
      <w:r w:rsidRPr="00B54D12">
        <w:t>148.</w:t>
      </w:r>
      <w:r w:rsidRPr="00B54D12">
        <w:tab/>
        <w:t xml:space="preserve">Meng X, Ezzati P, Smolik I, Bernstein CN, Hitchon CA, El-Gabalawy HS. Characterization of Autoantigens Targeted by Anti-Citrullinated Protein Antibodies In Vivo: Prominent Role for Epitopes Derived from Histone 4 Proteins. </w:t>
      </w:r>
      <w:r w:rsidRPr="00B54D12">
        <w:rPr>
          <w:i/>
        </w:rPr>
        <w:t>PLoS One</w:t>
      </w:r>
      <w:r w:rsidRPr="00B54D12">
        <w:t>, 11(10), e0165501 (2016).</w:t>
      </w:r>
    </w:p>
    <w:p w14:paraId="6F410B8E" w14:textId="77777777" w:rsidR="00B54D12" w:rsidRPr="00B54D12" w:rsidRDefault="00B54D12" w:rsidP="00B54D12">
      <w:pPr>
        <w:pStyle w:val="EndNoteBibliography"/>
        <w:spacing w:after="0"/>
        <w:ind w:left="720" w:hanging="720"/>
      </w:pPr>
      <w:r w:rsidRPr="00B54D12">
        <w:t>149.</w:t>
      </w:r>
      <w:r w:rsidRPr="00B54D12">
        <w:tab/>
        <w:t xml:space="preserve">Bennike TB, Barnaby O, Steen H, Stensballe A. Characterization of the porcine synovial fluid proteome and a comparison to the plasma proteome. </w:t>
      </w:r>
      <w:r w:rsidRPr="00B54D12">
        <w:rPr>
          <w:i/>
        </w:rPr>
        <w:t>Data Brief</w:t>
      </w:r>
      <w:r w:rsidRPr="00B54D12">
        <w:t>, 5, 241-247 (2015).</w:t>
      </w:r>
    </w:p>
    <w:p w14:paraId="493B7BC8" w14:textId="77777777" w:rsidR="00B54D12" w:rsidRPr="00B54D12" w:rsidRDefault="00B54D12" w:rsidP="00B54D12">
      <w:pPr>
        <w:pStyle w:val="EndNoteBibliography"/>
        <w:spacing w:after="0"/>
        <w:ind w:left="720" w:hanging="720"/>
      </w:pPr>
      <w:r w:rsidRPr="00B54D12">
        <w:t>150.</w:t>
      </w:r>
      <w:r w:rsidRPr="00B54D12">
        <w:tab/>
        <w:t xml:space="preserve">Peffers M, Liu X, Clegg P. Transcriptomic signatures in cartilage ageing. </w:t>
      </w:r>
      <w:r w:rsidRPr="00B54D12">
        <w:rPr>
          <w:i/>
        </w:rPr>
        <w:t>Arthritis research &amp; therapy</w:t>
      </w:r>
      <w:r w:rsidRPr="00B54D12">
        <w:t>, 15(4), R98 (2013).</w:t>
      </w:r>
    </w:p>
    <w:p w14:paraId="06875258" w14:textId="77777777" w:rsidR="00B54D12" w:rsidRPr="00B54D12" w:rsidRDefault="00B54D12" w:rsidP="00B54D12">
      <w:pPr>
        <w:pStyle w:val="EndNoteBibliography"/>
        <w:spacing w:after="0"/>
        <w:ind w:left="720" w:hanging="720"/>
      </w:pPr>
      <w:r w:rsidRPr="00B54D12">
        <w:t>151.</w:t>
      </w:r>
      <w:r w:rsidRPr="00B54D12">
        <w:tab/>
        <w:t xml:space="preserve">Goodrich LR, Nixon AJ. Medical treatment of osteoarthritis in the horse - a review. </w:t>
      </w:r>
      <w:r w:rsidRPr="00B54D12">
        <w:rPr>
          <w:i/>
        </w:rPr>
        <w:t>Veterinary journal (London, England : 1997)</w:t>
      </w:r>
      <w:r w:rsidRPr="00B54D12">
        <w:t>, 171(1), 51-69 (2006).</w:t>
      </w:r>
    </w:p>
    <w:p w14:paraId="61ED5E70" w14:textId="77777777" w:rsidR="00B54D12" w:rsidRPr="00B54D12" w:rsidRDefault="00B54D12" w:rsidP="00B54D12">
      <w:pPr>
        <w:pStyle w:val="EndNoteBibliography"/>
        <w:spacing w:after="0"/>
        <w:ind w:left="720" w:hanging="720"/>
      </w:pPr>
      <w:r w:rsidRPr="00B54D12">
        <w:t>152.</w:t>
      </w:r>
      <w:r w:rsidRPr="00B54D12">
        <w:tab/>
        <w:t xml:space="preserve">Innes JF, Clegg P. Comparative rheumatology: what can be learnt from naturally occurring musculoskeletal disorders in domestic animals? </w:t>
      </w:r>
      <w:r w:rsidRPr="00B54D12">
        <w:rPr>
          <w:i/>
        </w:rPr>
        <w:t>Rheumatology (Oxford)</w:t>
      </w:r>
      <w:r w:rsidRPr="00B54D12">
        <w:t>, 49(6), 1030-1039 (2010).</w:t>
      </w:r>
    </w:p>
    <w:p w14:paraId="00A3E409" w14:textId="77777777" w:rsidR="00B54D12" w:rsidRPr="00B54D12" w:rsidRDefault="00B54D12" w:rsidP="00B54D12">
      <w:pPr>
        <w:pStyle w:val="EndNoteBibliography"/>
        <w:spacing w:after="0"/>
        <w:ind w:left="720" w:hanging="720"/>
      </w:pPr>
      <w:r w:rsidRPr="00B54D12">
        <w:t>153.</w:t>
      </w:r>
      <w:r w:rsidRPr="00B54D12">
        <w:tab/>
        <w:t xml:space="preserve">McIlwraith CW, Frisbie DD, Kawcak CE. The horse as a model of naturally occurring osteoarthritis. </w:t>
      </w:r>
      <w:r w:rsidRPr="00B54D12">
        <w:rPr>
          <w:i/>
        </w:rPr>
        <w:t>Bone &amp; joint research</w:t>
      </w:r>
      <w:r w:rsidRPr="00B54D12">
        <w:t>, 1(11), 297-309 (2012).</w:t>
      </w:r>
    </w:p>
    <w:p w14:paraId="306A4F11" w14:textId="77777777" w:rsidR="00B54D12" w:rsidRPr="00B54D12" w:rsidRDefault="00B54D12" w:rsidP="00B54D12">
      <w:pPr>
        <w:pStyle w:val="EndNoteBibliography"/>
        <w:spacing w:after="0"/>
        <w:ind w:left="720" w:hanging="720"/>
      </w:pPr>
      <w:r w:rsidRPr="00B54D12">
        <w:t>154.</w:t>
      </w:r>
      <w:r w:rsidRPr="00B54D12">
        <w:tab/>
        <w:t>Flowers SA, Kalamajski S, Ali L</w:t>
      </w:r>
      <w:r w:rsidRPr="00B54D12">
        <w:rPr>
          <w:i/>
        </w:rPr>
        <w:t xml:space="preserve"> et al.</w:t>
      </w:r>
      <w:r w:rsidRPr="00B54D12">
        <w:t xml:space="preserve"> Cartilage oligomeric matrix protein forms protein complexes with synovial lubricin via non-covalent and covalent interactions. </w:t>
      </w:r>
      <w:r w:rsidRPr="00B54D12">
        <w:rPr>
          <w:i/>
        </w:rPr>
        <w:t>Osteoarthritis Cartilage</w:t>
      </w:r>
      <w:r w:rsidRPr="00B54D12">
        <w:t>, 25(9), 1496-1504 (2017).</w:t>
      </w:r>
    </w:p>
    <w:p w14:paraId="6C60AA4A" w14:textId="77777777" w:rsidR="00B54D12" w:rsidRPr="00B54D12" w:rsidRDefault="00B54D12" w:rsidP="00B54D12">
      <w:pPr>
        <w:pStyle w:val="EndNoteBibliography"/>
        <w:spacing w:after="0"/>
        <w:ind w:left="720" w:hanging="720"/>
      </w:pPr>
      <w:r w:rsidRPr="00B54D12">
        <w:lastRenderedPageBreak/>
        <w:t>155.</w:t>
      </w:r>
      <w:r w:rsidRPr="00B54D12">
        <w:tab/>
        <w:t>Hafkenscheid L, Bondt A, Scherer HU</w:t>
      </w:r>
      <w:r w:rsidRPr="00B54D12">
        <w:rPr>
          <w:i/>
        </w:rPr>
        <w:t xml:space="preserve"> et al.</w:t>
      </w:r>
      <w:r w:rsidRPr="00B54D12">
        <w:t xml:space="preserve"> Structural Analysis of Variable Domain Glycosylation of Anti-Citrullinated Protein Antibodies in Rheumatoid Arthritis Reveals the Presence of Highly Sialylated Glycans. </w:t>
      </w:r>
      <w:r w:rsidRPr="00B54D12">
        <w:rPr>
          <w:i/>
        </w:rPr>
        <w:t>Mol Cell Proteomics</w:t>
      </w:r>
      <w:r w:rsidRPr="00B54D12">
        <w:t>, 16(2), 278-287 (2017).</w:t>
      </w:r>
    </w:p>
    <w:p w14:paraId="52234CD8" w14:textId="77777777" w:rsidR="00B54D12" w:rsidRPr="00B54D12" w:rsidRDefault="00B54D12" w:rsidP="00B54D12">
      <w:pPr>
        <w:pStyle w:val="EndNoteBibliography"/>
        <w:spacing w:after="0"/>
        <w:ind w:left="720" w:hanging="720"/>
      </w:pPr>
      <w:r w:rsidRPr="00B54D12">
        <w:t>156.</w:t>
      </w:r>
      <w:r w:rsidRPr="00B54D12">
        <w:tab/>
        <w:t>Bhattacharjee M, Balakrishnan L, Renuse S</w:t>
      </w:r>
      <w:r w:rsidRPr="00B54D12">
        <w:rPr>
          <w:i/>
        </w:rPr>
        <w:t xml:space="preserve"> et al.</w:t>
      </w:r>
      <w:r w:rsidRPr="00B54D12">
        <w:t xml:space="preserve"> Synovial fluid proteome in rheumatoid arthritis. </w:t>
      </w:r>
      <w:r w:rsidRPr="00B54D12">
        <w:rPr>
          <w:i/>
        </w:rPr>
        <w:t>Clinical proteomics</w:t>
      </w:r>
      <w:r w:rsidRPr="00B54D12">
        <w:t>, 13, 12 (2016).</w:t>
      </w:r>
    </w:p>
    <w:p w14:paraId="76A43F43" w14:textId="77777777" w:rsidR="00B54D12" w:rsidRPr="00B54D12" w:rsidRDefault="00B54D12" w:rsidP="00B54D12">
      <w:pPr>
        <w:pStyle w:val="EndNoteBibliography"/>
        <w:spacing w:after="0"/>
        <w:ind w:left="720" w:hanging="720"/>
      </w:pPr>
      <w:r w:rsidRPr="00B54D12">
        <w:t>157.</w:t>
      </w:r>
      <w:r w:rsidRPr="00B54D12">
        <w:tab/>
        <w:t>Rombouts Y, Willemze A, van Beers JJ</w:t>
      </w:r>
      <w:r w:rsidRPr="00B54D12">
        <w:rPr>
          <w:i/>
        </w:rPr>
        <w:t xml:space="preserve"> et al.</w:t>
      </w:r>
      <w:r w:rsidRPr="00B54D12">
        <w:t xml:space="preserve"> Extensive glycosylation of ACPA-IgG variable domains modulates binding to citrullinated antigens in rheumatoid arthritis. </w:t>
      </w:r>
      <w:r w:rsidRPr="00B54D12">
        <w:rPr>
          <w:i/>
        </w:rPr>
        <w:t>Annals of the rheumatic diseases</w:t>
      </w:r>
      <w:r w:rsidRPr="00B54D12">
        <w:t>, 75(3), 578-585 (2016).</w:t>
      </w:r>
    </w:p>
    <w:p w14:paraId="17090BA0" w14:textId="77777777" w:rsidR="00B54D12" w:rsidRPr="00B54D12" w:rsidRDefault="00B54D12" w:rsidP="00B54D12">
      <w:pPr>
        <w:pStyle w:val="EndNoteBibliography"/>
        <w:spacing w:after="0"/>
        <w:ind w:left="720" w:hanging="720"/>
      </w:pPr>
      <w:r w:rsidRPr="00B54D12">
        <w:t>158.</w:t>
      </w:r>
      <w:r w:rsidRPr="00B54D12">
        <w:tab/>
        <w:t>Noh R, Park SG, Ju JH</w:t>
      </w:r>
      <w:r w:rsidRPr="00B54D12">
        <w:rPr>
          <w:i/>
        </w:rPr>
        <w:t xml:space="preserve"> et al.</w:t>
      </w:r>
      <w:r w:rsidRPr="00B54D12">
        <w:t xml:space="preserve"> Comparative proteomic analyses of synovial fluids and serums from rheumatoid arthritis patients. </w:t>
      </w:r>
      <w:r w:rsidRPr="00B54D12">
        <w:rPr>
          <w:i/>
        </w:rPr>
        <w:t>J Microbiol Biotechnol</w:t>
      </w:r>
      <w:r w:rsidRPr="00B54D12">
        <w:t>, 24(1), 119-126 (2014).</w:t>
      </w:r>
    </w:p>
    <w:p w14:paraId="60FBA603" w14:textId="77777777" w:rsidR="00B54D12" w:rsidRPr="00B54D12" w:rsidRDefault="00B54D12" w:rsidP="00B54D12">
      <w:pPr>
        <w:pStyle w:val="EndNoteBibliography"/>
        <w:spacing w:after="0"/>
        <w:ind w:left="720" w:hanging="720"/>
      </w:pPr>
      <w:r w:rsidRPr="00B54D12">
        <w:t>159.</w:t>
      </w:r>
      <w:r w:rsidRPr="00B54D12">
        <w:tab/>
        <w:t>Biswas S, Sharma S, Saroha A</w:t>
      </w:r>
      <w:r w:rsidRPr="00B54D12">
        <w:rPr>
          <w:i/>
        </w:rPr>
        <w:t xml:space="preserve"> et al.</w:t>
      </w:r>
      <w:r w:rsidRPr="00B54D12">
        <w:t xml:space="preserve"> Identification of novel autoantigen in the synovial fluid of rheumatoid arthritis patients using an immunoproteomics approach. </w:t>
      </w:r>
      <w:r w:rsidRPr="00B54D12">
        <w:rPr>
          <w:i/>
        </w:rPr>
        <w:t>PLoS One</w:t>
      </w:r>
      <w:r w:rsidRPr="00B54D12">
        <w:t>, 8(2), e56246 (2013).</w:t>
      </w:r>
    </w:p>
    <w:p w14:paraId="0B7593E2" w14:textId="77777777" w:rsidR="00B54D12" w:rsidRPr="00B54D12" w:rsidRDefault="00B54D12" w:rsidP="00B54D12">
      <w:pPr>
        <w:pStyle w:val="EndNoteBibliography"/>
        <w:spacing w:after="0"/>
        <w:ind w:left="720" w:hanging="720"/>
      </w:pPr>
      <w:r w:rsidRPr="00B54D12">
        <w:t>160.</w:t>
      </w:r>
      <w:r w:rsidRPr="00B54D12">
        <w:tab/>
        <w:t>Gibson DS, Blelock S, Brockbank S</w:t>
      </w:r>
      <w:r w:rsidRPr="00B54D12">
        <w:rPr>
          <w:i/>
        </w:rPr>
        <w:t xml:space="preserve"> et al.</w:t>
      </w:r>
      <w:r w:rsidRPr="00B54D12">
        <w:t xml:space="preserve"> Proteomic analysis of recurrent joint inflammation in juvenile idiopathic arthritis. </w:t>
      </w:r>
      <w:r w:rsidRPr="00B54D12">
        <w:rPr>
          <w:i/>
        </w:rPr>
        <w:t>Journal of proteome research</w:t>
      </w:r>
      <w:r w:rsidRPr="00B54D12">
        <w:t>, 5(8), 1988-1995 (2006).</w:t>
      </w:r>
    </w:p>
    <w:p w14:paraId="5567E4A7" w14:textId="77777777" w:rsidR="00B54D12" w:rsidRPr="00B54D12" w:rsidRDefault="00B54D12" w:rsidP="00B54D12">
      <w:pPr>
        <w:pStyle w:val="EndNoteBibliography"/>
        <w:spacing w:after="0"/>
        <w:ind w:left="720" w:hanging="720"/>
      </w:pPr>
      <w:r w:rsidRPr="00B54D12">
        <w:t>161.</w:t>
      </w:r>
      <w:r w:rsidRPr="00B54D12">
        <w:tab/>
        <w:t xml:space="preserve">Agarwal S, Misra R, Aggarwal A. Interleukin 17 levels are increased in juvenile idiopathic arthritis synovial fluid and induce synovial fibroblasts to produce proinflammatory cytokines and matrix metalloproteinases. </w:t>
      </w:r>
      <w:r w:rsidRPr="00B54D12">
        <w:rPr>
          <w:i/>
        </w:rPr>
        <w:t>The Journal of rheumatology</w:t>
      </w:r>
      <w:r w:rsidRPr="00B54D12">
        <w:t>, 35(3), 515-519 (2008).</w:t>
      </w:r>
    </w:p>
    <w:p w14:paraId="598571CA" w14:textId="77777777" w:rsidR="00B54D12" w:rsidRPr="00B54D12" w:rsidRDefault="00B54D12" w:rsidP="00B54D12">
      <w:pPr>
        <w:pStyle w:val="EndNoteBibliography"/>
        <w:spacing w:after="0"/>
        <w:ind w:left="720" w:hanging="720"/>
      </w:pPr>
      <w:r w:rsidRPr="00B54D12">
        <w:t>162.</w:t>
      </w:r>
      <w:r w:rsidRPr="00B54D12">
        <w:tab/>
        <w:t>Gibson DS, Finnegan S, Jordan G</w:t>
      </w:r>
      <w:r w:rsidRPr="00B54D12">
        <w:rPr>
          <w:i/>
        </w:rPr>
        <w:t xml:space="preserve"> et al.</w:t>
      </w:r>
      <w:r w:rsidRPr="00B54D12">
        <w:t xml:space="preserve"> Stratification and Monitoring of Juvenile Idiopathic Arthritis Patients by Synovial Proteome Analysis. </w:t>
      </w:r>
      <w:r w:rsidRPr="00B54D12">
        <w:rPr>
          <w:i/>
        </w:rPr>
        <w:t>Journal of proteome research</w:t>
      </w:r>
      <w:r w:rsidRPr="00B54D12">
        <w:t>, 8, 5601-5609 (2009).</w:t>
      </w:r>
    </w:p>
    <w:p w14:paraId="66129BDA" w14:textId="77777777" w:rsidR="00B54D12" w:rsidRPr="00B54D12" w:rsidRDefault="00B54D12" w:rsidP="00B54D12">
      <w:pPr>
        <w:pStyle w:val="EndNoteBibliography"/>
        <w:spacing w:after="0"/>
        <w:ind w:left="720" w:hanging="720"/>
      </w:pPr>
      <w:r w:rsidRPr="00B54D12">
        <w:t>163.</w:t>
      </w:r>
      <w:r w:rsidRPr="00B54D12">
        <w:tab/>
        <w:t>Rosenkranz ME, Wilson DC, Marinov AD</w:t>
      </w:r>
      <w:r w:rsidRPr="00B54D12">
        <w:rPr>
          <w:i/>
        </w:rPr>
        <w:t xml:space="preserve"> et al.</w:t>
      </w:r>
      <w:r w:rsidRPr="00B54D12">
        <w:t xml:space="preserve"> Synovial fluid proteins differentiate between the subtypes of juvenile idiopathic arthritis. </w:t>
      </w:r>
      <w:r w:rsidRPr="00B54D12">
        <w:rPr>
          <w:i/>
        </w:rPr>
        <w:t>Arthritis and rheumatism</w:t>
      </w:r>
      <w:r w:rsidRPr="00B54D12">
        <w:t>, 62(6), 1813-1823 (2010).</w:t>
      </w:r>
    </w:p>
    <w:p w14:paraId="7651393C" w14:textId="77777777" w:rsidR="00B54D12" w:rsidRPr="00B54D12" w:rsidRDefault="00B54D12" w:rsidP="00B54D12">
      <w:pPr>
        <w:pStyle w:val="EndNoteBibliography"/>
        <w:spacing w:after="0"/>
        <w:ind w:left="720" w:hanging="720"/>
      </w:pPr>
      <w:r w:rsidRPr="00B54D12">
        <w:t>164.</w:t>
      </w:r>
      <w:r w:rsidRPr="00B54D12">
        <w:tab/>
        <w:t>Gibson DS, Newell K, Evans AN</w:t>
      </w:r>
      <w:r w:rsidRPr="00B54D12">
        <w:rPr>
          <w:i/>
        </w:rPr>
        <w:t xml:space="preserve"> et al.</w:t>
      </w:r>
      <w:r w:rsidRPr="00B54D12">
        <w:t xml:space="preserve"> Vitamin D binding protein isoforms as candidate predictors of disease extension in childhood arthritis. </w:t>
      </w:r>
      <w:r w:rsidRPr="00B54D12">
        <w:rPr>
          <w:i/>
        </w:rPr>
        <w:t>Journal of proteomics</w:t>
      </w:r>
      <w:r w:rsidRPr="00B54D12">
        <w:t>, 75(17), 5479-5492 (2012).</w:t>
      </w:r>
    </w:p>
    <w:p w14:paraId="08AAD437" w14:textId="77777777" w:rsidR="00B54D12" w:rsidRPr="00B54D12" w:rsidRDefault="00B54D12" w:rsidP="00B54D12">
      <w:pPr>
        <w:pStyle w:val="EndNoteBibliography"/>
        <w:spacing w:after="0"/>
        <w:ind w:left="720" w:hanging="720"/>
      </w:pPr>
      <w:r w:rsidRPr="00B54D12">
        <w:t>165.</w:t>
      </w:r>
      <w:r w:rsidRPr="00B54D12">
        <w:tab/>
        <w:t xml:space="preserve">Brescia AC, Simonds MM, Sullivan KE, Rose CD. Secretion of pro-inflammatory cytokines and chemokines and loss of regulatory signals by fibroblast-like synoviocytes in juvenile idiopathic arthritis. </w:t>
      </w:r>
      <w:r w:rsidRPr="00B54D12">
        <w:rPr>
          <w:i/>
        </w:rPr>
        <w:t>Proteomics. Clinical applications</w:t>
      </w:r>
      <w:r w:rsidRPr="00B54D12">
        <w:t>, 11(5-6) (2017).</w:t>
      </w:r>
    </w:p>
    <w:p w14:paraId="1CBE18C6" w14:textId="77777777" w:rsidR="00B54D12" w:rsidRPr="00B54D12" w:rsidRDefault="00B54D12" w:rsidP="00B54D12">
      <w:pPr>
        <w:pStyle w:val="EndNoteBibliography"/>
        <w:spacing w:after="0"/>
        <w:ind w:left="720" w:hanging="720"/>
      </w:pPr>
      <w:r w:rsidRPr="00B54D12">
        <w:t>166.</w:t>
      </w:r>
      <w:r w:rsidRPr="00B54D12">
        <w:tab/>
        <w:t>Mor-Vaknin N, Kappes F, Dick AE</w:t>
      </w:r>
      <w:r w:rsidRPr="00B54D12">
        <w:rPr>
          <w:i/>
        </w:rPr>
        <w:t xml:space="preserve"> et al.</w:t>
      </w:r>
      <w:r w:rsidRPr="00B54D12">
        <w:t xml:space="preserve"> DEK in the synovium of patients with juvenile idiopathic arthritis: characterization of DEK antibodies and posttranslational modification of the DEK autoantigen. </w:t>
      </w:r>
      <w:r w:rsidRPr="00B54D12">
        <w:rPr>
          <w:i/>
        </w:rPr>
        <w:t>Arthritis and rheumatism</w:t>
      </w:r>
      <w:r w:rsidRPr="00B54D12">
        <w:t>, 63(2), 556-567 (2011).</w:t>
      </w:r>
    </w:p>
    <w:p w14:paraId="13D8EADD" w14:textId="77777777" w:rsidR="00B54D12" w:rsidRPr="00B54D12" w:rsidRDefault="00B54D12" w:rsidP="00B54D12">
      <w:pPr>
        <w:pStyle w:val="EndNoteBibliography"/>
        <w:spacing w:after="0"/>
        <w:ind w:left="720" w:hanging="720"/>
      </w:pPr>
      <w:r w:rsidRPr="00B54D12">
        <w:t>167.</w:t>
      </w:r>
      <w:r w:rsidRPr="00B54D12">
        <w:tab/>
        <w:t xml:space="preserve">Stolwijk C, Boonen A, van Tubergen A, Reveille JD. Epidemiology of spondyloarthritis. </w:t>
      </w:r>
      <w:r w:rsidRPr="00B54D12">
        <w:rPr>
          <w:i/>
        </w:rPr>
        <w:t>Rheum Dis Clin North Am</w:t>
      </w:r>
      <w:r w:rsidRPr="00B54D12">
        <w:t>, 38(3), 441-476 (2012).</w:t>
      </w:r>
    </w:p>
    <w:p w14:paraId="1214939F" w14:textId="77777777" w:rsidR="00B54D12" w:rsidRPr="00B54D12" w:rsidRDefault="00B54D12" w:rsidP="00B54D12">
      <w:pPr>
        <w:pStyle w:val="EndNoteBibliography"/>
        <w:spacing w:after="0"/>
        <w:ind w:left="720" w:hanging="720"/>
      </w:pPr>
      <w:r w:rsidRPr="00B54D12">
        <w:t>168.</w:t>
      </w:r>
      <w:r w:rsidRPr="00B54D12">
        <w:tab/>
        <w:t>Menon B, Gullick NJ, Walter GJ</w:t>
      </w:r>
      <w:r w:rsidRPr="00B54D12">
        <w:rPr>
          <w:i/>
        </w:rPr>
        <w:t xml:space="preserve"> et al.</w:t>
      </w:r>
      <w:r w:rsidRPr="00B54D12">
        <w:t xml:space="preserve"> Interleukin-17+CD8+ T cells are enriched in the joints of patients with psoriatic arthritis and correlate with disease activity and joint damage progression. </w:t>
      </w:r>
      <w:r w:rsidRPr="00B54D12">
        <w:rPr>
          <w:i/>
        </w:rPr>
        <w:t>Arthritis Rheumatol</w:t>
      </w:r>
      <w:r w:rsidRPr="00B54D12">
        <w:t>, 66(5), 1272-1281 (2014).</w:t>
      </w:r>
    </w:p>
    <w:p w14:paraId="44AD48EF" w14:textId="77777777" w:rsidR="00B54D12" w:rsidRPr="00B54D12" w:rsidRDefault="00B54D12" w:rsidP="00B54D12">
      <w:pPr>
        <w:pStyle w:val="EndNoteBibliography"/>
        <w:spacing w:after="0"/>
        <w:ind w:left="720" w:hanging="720"/>
      </w:pPr>
      <w:r w:rsidRPr="00B54D12">
        <w:t>169.</w:t>
      </w:r>
      <w:r w:rsidRPr="00B54D12">
        <w:tab/>
        <w:t xml:space="preserve">Myers WA, Gottlieb AB, Mease P. Psoriasis and psoriatic arthritis: clinical features and disease mechanisms. </w:t>
      </w:r>
      <w:r w:rsidRPr="00B54D12">
        <w:rPr>
          <w:i/>
        </w:rPr>
        <w:t>Clin Dermatol</w:t>
      </w:r>
      <w:r w:rsidRPr="00B54D12">
        <w:t>, 24(5), 438-447 (2006).</w:t>
      </w:r>
    </w:p>
    <w:p w14:paraId="43526CFC" w14:textId="77777777" w:rsidR="00B54D12" w:rsidRPr="00B54D12" w:rsidRDefault="00B54D12" w:rsidP="00B54D12">
      <w:pPr>
        <w:pStyle w:val="EndNoteBibliography"/>
        <w:spacing w:after="0"/>
        <w:ind w:left="720" w:hanging="720"/>
      </w:pPr>
      <w:r w:rsidRPr="00B54D12">
        <w:t>170.</w:t>
      </w:r>
      <w:r w:rsidRPr="00B54D12">
        <w:tab/>
        <w:t>Lemos LL, de Oliveira Costa J, Almeida AM</w:t>
      </w:r>
      <w:r w:rsidRPr="00B54D12">
        <w:rPr>
          <w:i/>
        </w:rPr>
        <w:t xml:space="preserve"> et al.</w:t>
      </w:r>
      <w:r w:rsidRPr="00B54D12">
        <w:t xml:space="preserve"> Treatment of psoriatic arthritis with anti-TNF agents: a systematic review and meta-analysis of efficacy, effectiveness and safety. </w:t>
      </w:r>
      <w:r w:rsidRPr="00B54D12">
        <w:rPr>
          <w:i/>
        </w:rPr>
        <w:t>Rheumatol Int</w:t>
      </w:r>
      <w:r w:rsidRPr="00B54D12">
        <w:t>, 34(10), 1345-1360 (2014).</w:t>
      </w:r>
    </w:p>
    <w:p w14:paraId="746376AE" w14:textId="77777777" w:rsidR="00B54D12" w:rsidRPr="00B54D12" w:rsidRDefault="00B54D12" w:rsidP="00B54D12">
      <w:pPr>
        <w:pStyle w:val="EndNoteBibliography"/>
        <w:spacing w:after="0"/>
        <w:ind w:left="720" w:hanging="720"/>
      </w:pPr>
      <w:r w:rsidRPr="00B54D12">
        <w:t>171.</w:t>
      </w:r>
      <w:r w:rsidRPr="00B54D12">
        <w:tab/>
        <w:t>Ademowo OS, Hernandez B, Collins E</w:t>
      </w:r>
      <w:r w:rsidRPr="00B54D12">
        <w:rPr>
          <w:i/>
        </w:rPr>
        <w:t xml:space="preserve"> et al.</w:t>
      </w:r>
      <w:r w:rsidRPr="00B54D12">
        <w:t xml:space="preserve"> Discovery and confirmation of a protein biomarker panel with potential to predict response to biological therapy in psoriatic arthritis. </w:t>
      </w:r>
      <w:r w:rsidRPr="00B54D12">
        <w:rPr>
          <w:i/>
        </w:rPr>
        <w:t>Annals of the rheumatic diseases</w:t>
      </w:r>
      <w:r w:rsidRPr="00B54D12">
        <w:t>, 75(1), 234-241 (2016).</w:t>
      </w:r>
    </w:p>
    <w:p w14:paraId="1C87A197" w14:textId="77777777" w:rsidR="00B54D12" w:rsidRPr="00B54D12" w:rsidRDefault="00B54D12" w:rsidP="00B54D12">
      <w:pPr>
        <w:pStyle w:val="EndNoteBibliography"/>
        <w:spacing w:after="0"/>
        <w:ind w:left="720" w:hanging="720"/>
      </w:pPr>
      <w:r w:rsidRPr="00B54D12">
        <w:t>172.</w:t>
      </w:r>
      <w:r w:rsidRPr="00B54D12">
        <w:tab/>
        <w:t>Collins ES, Butt AQ, Gibson DS</w:t>
      </w:r>
      <w:r w:rsidRPr="00B54D12">
        <w:rPr>
          <w:i/>
        </w:rPr>
        <w:t xml:space="preserve"> et al.</w:t>
      </w:r>
      <w:r w:rsidRPr="00B54D12">
        <w:t xml:space="preserve"> A clinically based protein discovery strategy to identify potential biomarkers of response to anti-TNF-alpha treatment of psoriatic arthritis. </w:t>
      </w:r>
      <w:r w:rsidRPr="00B54D12">
        <w:rPr>
          <w:i/>
        </w:rPr>
        <w:t>Proteomics. Clinical applications</w:t>
      </w:r>
      <w:r w:rsidRPr="00B54D12">
        <w:t>, 10(6), 645-662 (2016).</w:t>
      </w:r>
    </w:p>
    <w:p w14:paraId="1F410A31" w14:textId="77777777" w:rsidR="00B54D12" w:rsidRPr="00B54D12" w:rsidRDefault="00B54D12" w:rsidP="00B54D12">
      <w:pPr>
        <w:pStyle w:val="EndNoteBibliography"/>
        <w:spacing w:after="0"/>
        <w:ind w:left="720" w:hanging="720"/>
      </w:pPr>
      <w:r w:rsidRPr="00B54D12">
        <w:t>173.</w:t>
      </w:r>
      <w:r w:rsidRPr="00B54D12">
        <w:tab/>
        <w:t>Chang X, Cui Y, Zong M</w:t>
      </w:r>
      <w:r w:rsidRPr="00B54D12">
        <w:rPr>
          <w:i/>
        </w:rPr>
        <w:t xml:space="preserve"> et al.</w:t>
      </w:r>
      <w:r w:rsidRPr="00B54D12">
        <w:t xml:space="preserve"> Identification of proteins with increased expression in rheumatoid arthritis synovial tissues. </w:t>
      </w:r>
      <w:r w:rsidRPr="00B54D12">
        <w:rPr>
          <w:i/>
        </w:rPr>
        <w:t>The Journal of rheumatology</w:t>
      </w:r>
      <w:r w:rsidRPr="00B54D12">
        <w:t>, 36(5), 872-880 (2009).</w:t>
      </w:r>
    </w:p>
    <w:p w14:paraId="2405927B" w14:textId="77777777" w:rsidR="00B54D12" w:rsidRPr="00B54D12" w:rsidRDefault="00B54D12" w:rsidP="00B54D12">
      <w:pPr>
        <w:pStyle w:val="EndNoteBibliography"/>
        <w:spacing w:after="0"/>
        <w:ind w:left="720" w:hanging="720"/>
      </w:pPr>
      <w:r w:rsidRPr="00B54D12">
        <w:lastRenderedPageBreak/>
        <w:t>174.</w:t>
      </w:r>
      <w:r w:rsidRPr="00B54D12">
        <w:tab/>
        <w:t>Cretu D, Prassas I, Saraon P</w:t>
      </w:r>
      <w:r w:rsidRPr="00B54D12">
        <w:rPr>
          <w:i/>
        </w:rPr>
        <w:t xml:space="preserve"> et al.</w:t>
      </w:r>
      <w:r w:rsidRPr="00B54D12">
        <w:t xml:space="preserve"> Identification of psoriatic arthritis mediators in synovial fluid by quantitative mass spectrometry. </w:t>
      </w:r>
      <w:r w:rsidRPr="00B54D12">
        <w:rPr>
          <w:i/>
        </w:rPr>
        <w:t>Clinical proteomics</w:t>
      </w:r>
      <w:r w:rsidRPr="00B54D12">
        <w:t>, 11(1), 27 (2014).</w:t>
      </w:r>
    </w:p>
    <w:p w14:paraId="6C4F3C3F" w14:textId="77777777" w:rsidR="00B54D12" w:rsidRPr="00B54D12" w:rsidRDefault="00B54D12" w:rsidP="00B54D12">
      <w:pPr>
        <w:pStyle w:val="EndNoteBibliography"/>
        <w:spacing w:after="0"/>
        <w:ind w:left="720" w:hanging="720"/>
      </w:pPr>
      <w:r w:rsidRPr="00B54D12">
        <w:t>175.</w:t>
      </w:r>
      <w:r w:rsidRPr="00B54D12">
        <w:tab/>
        <w:t xml:space="preserve">Cavill R, Jennen D, Kleinjans J, Briede JJ. Transcriptomic and metabolomic data integration. </w:t>
      </w:r>
      <w:r w:rsidRPr="00B54D12">
        <w:rPr>
          <w:i/>
        </w:rPr>
        <w:t>Brief Bioinform</w:t>
      </w:r>
      <w:r w:rsidRPr="00B54D12">
        <w:t>, 17(5), 891-901 (2016).</w:t>
      </w:r>
    </w:p>
    <w:p w14:paraId="125A2190" w14:textId="77777777" w:rsidR="00B54D12" w:rsidRPr="00B54D12" w:rsidRDefault="00B54D12" w:rsidP="00B54D12">
      <w:pPr>
        <w:pStyle w:val="EndNoteBibliography"/>
        <w:spacing w:after="0"/>
        <w:ind w:left="720" w:hanging="720"/>
      </w:pPr>
      <w:r w:rsidRPr="00B54D12">
        <w:t>176.</w:t>
      </w:r>
      <w:r w:rsidRPr="00B54D12">
        <w:tab/>
        <w:t xml:space="preserve">Eichner J, Rosenbaum L, Wrzodek C, Häring H-U, Zell A, Lehmann R. Integrated enrichment analysis and pathway-centered visualization of metabolomics, proteomics, transcriptomics, and genomics data by using the InCroMAP software. </w:t>
      </w:r>
      <w:r w:rsidRPr="00B54D12">
        <w:rPr>
          <w:i/>
        </w:rPr>
        <w:t>Journal of Chromatography B</w:t>
      </w:r>
      <w:r w:rsidRPr="00B54D12">
        <w:t>, 966, 77-82 (2014).</w:t>
      </w:r>
    </w:p>
    <w:p w14:paraId="1D91FED8" w14:textId="77777777" w:rsidR="00B54D12" w:rsidRPr="00B54D12" w:rsidRDefault="00B54D12" w:rsidP="00B54D12">
      <w:pPr>
        <w:pStyle w:val="EndNoteBibliography"/>
        <w:spacing w:after="0"/>
        <w:ind w:left="720" w:hanging="720"/>
      </w:pPr>
      <w:r w:rsidRPr="00B54D12">
        <w:t>177.</w:t>
      </w:r>
      <w:r w:rsidRPr="00B54D12">
        <w:tab/>
        <w:t xml:space="preserve">García-Alcalde F, García-López F, Dopazo J, Conesa A. Paintomics: a web based tool for the joint visualization of transcriptomics and metabolomics data. </w:t>
      </w:r>
      <w:r w:rsidRPr="00B54D12">
        <w:rPr>
          <w:i/>
        </w:rPr>
        <w:t>Bioinformatics (Oxford, England)</w:t>
      </w:r>
      <w:r w:rsidRPr="00B54D12">
        <w:t>, 27, 137-139 (2011).</w:t>
      </w:r>
    </w:p>
    <w:p w14:paraId="05FF0629" w14:textId="77777777" w:rsidR="00B54D12" w:rsidRPr="00B54D12" w:rsidRDefault="00B54D12" w:rsidP="00B54D12">
      <w:pPr>
        <w:pStyle w:val="EndNoteBibliography"/>
        <w:spacing w:after="0"/>
        <w:ind w:left="720" w:hanging="720"/>
      </w:pPr>
      <w:r w:rsidRPr="00B54D12">
        <w:t>178.</w:t>
      </w:r>
      <w:r w:rsidRPr="00B54D12">
        <w:tab/>
        <w:t>van Iersel MP, Kelder T, Pico AR</w:t>
      </w:r>
      <w:r w:rsidRPr="00B54D12">
        <w:rPr>
          <w:i/>
        </w:rPr>
        <w:t xml:space="preserve"> et al.</w:t>
      </w:r>
      <w:r w:rsidRPr="00B54D12">
        <w:t xml:space="preserve"> Presenting and exploring biological pathways with PathVisio. </w:t>
      </w:r>
      <w:r w:rsidRPr="00B54D12">
        <w:rPr>
          <w:i/>
        </w:rPr>
        <w:t>BMC bioinformatics</w:t>
      </w:r>
      <w:r w:rsidRPr="00B54D12">
        <w:t>, 9, 399 (2008).</w:t>
      </w:r>
    </w:p>
    <w:p w14:paraId="1A0FCEBE" w14:textId="77777777" w:rsidR="00B54D12" w:rsidRPr="00B54D12" w:rsidRDefault="00B54D12" w:rsidP="00B54D12">
      <w:pPr>
        <w:pStyle w:val="EndNoteBibliography"/>
        <w:spacing w:after="0"/>
        <w:ind w:left="720" w:hanging="720"/>
      </w:pPr>
      <w:r w:rsidRPr="00B54D12">
        <w:t>179.</w:t>
      </w:r>
      <w:r w:rsidRPr="00B54D12">
        <w:tab/>
        <w:t xml:space="preserve">Xia J, Fjell CD, Mayer ML, Pena OM, Wishart DS, Hancock REW. INMEX--a web-based tool for integrative meta-analysis of expression data. </w:t>
      </w:r>
      <w:r w:rsidRPr="00B54D12">
        <w:rPr>
          <w:i/>
        </w:rPr>
        <w:t>Nucleic acids research</w:t>
      </w:r>
      <w:r w:rsidRPr="00B54D12">
        <w:t>, 41, W63-70 (2013).</w:t>
      </w:r>
    </w:p>
    <w:p w14:paraId="47810DD3" w14:textId="77777777" w:rsidR="00B54D12" w:rsidRPr="00B54D12" w:rsidRDefault="00B54D12" w:rsidP="00B54D12">
      <w:pPr>
        <w:pStyle w:val="EndNoteBibliography"/>
        <w:spacing w:after="0"/>
        <w:ind w:left="720" w:hanging="720"/>
      </w:pPr>
      <w:r w:rsidRPr="00B54D12">
        <w:t>180.</w:t>
      </w:r>
      <w:r w:rsidRPr="00B54D12">
        <w:tab/>
        <w:t>Scumaci D, Oliva A, Concolino A</w:t>
      </w:r>
      <w:r w:rsidRPr="00B54D12">
        <w:rPr>
          <w:i/>
        </w:rPr>
        <w:t xml:space="preserve"> et al.</w:t>
      </w:r>
      <w:r w:rsidRPr="00B54D12">
        <w:t xml:space="preserve"> Integration of “Omics” Strategies for Biomarkers Discovery and for the Elucidation of Molecular Mechanisms Underlying Brugada Syndrome. </w:t>
      </w:r>
      <w:r w:rsidRPr="00B54D12">
        <w:rPr>
          <w:i/>
        </w:rPr>
        <w:t>PROTEOMICS - Clinical Applications</w:t>
      </w:r>
      <w:r w:rsidRPr="00B54D12">
        <w:t>, 1800065 (2018).</w:t>
      </w:r>
    </w:p>
    <w:p w14:paraId="30BBCF31" w14:textId="77777777" w:rsidR="00B54D12" w:rsidRPr="00B54D12" w:rsidRDefault="00B54D12" w:rsidP="00B54D12">
      <w:pPr>
        <w:pStyle w:val="EndNoteBibliography"/>
        <w:spacing w:after="0"/>
        <w:ind w:left="720" w:hanging="720"/>
      </w:pPr>
      <w:r w:rsidRPr="00B54D12">
        <w:t>181.</w:t>
      </w:r>
      <w:r w:rsidRPr="00B54D12">
        <w:tab/>
        <w:t xml:space="preserve">Grauw JC, Lest CHA, Weeren R, Brommer H, Brama PAJ. Arthrogenic lameness of the fetlock: synovial fluid markers of inflammation and cartilage turnover in relation to clinical joint pain. </w:t>
      </w:r>
      <w:r w:rsidRPr="00B54D12">
        <w:rPr>
          <w:i/>
        </w:rPr>
        <w:t>Equine Veterinary Journal</w:t>
      </w:r>
      <w:r w:rsidRPr="00B54D12">
        <w:t>, 38, 305-311 (2010).</w:t>
      </w:r>
    </w:p>
    <w:p w14:paraId="2D428080" w14:textId="77777777" w:rsidR="00B54D12" w:rsidRPr="00B54D12" w:rsidRDefault="00B54D12" w:rsidP="00B54D12">
      <w:pPr>
        <w:pStyle w:val="EndNoteBibliography"/>
        <w:ind w:left="720" w:hanging="720"/>
      </w:pPr>
      <w:r w:rsidRPr="00B54D12">
        <w:t>182.</w:t>
      </w:r>
      <w:r w:rsidRPr="00B54D12">
        <w:tab/>
        <w:t>Isola M, Ferrari V, Miolo A</w:t>
      </w:r>
      <w:r w:rsidRPr="00B54D12">
        <w:rPr>
          <w:i/>
        </w:rPr>
        <w:t xml:space="preserve"> et al.</w:t>
      </w:r>
      <w:r w:rsidRPr="00B54D12">
        <w:t xml:space="preserve"> Nerve growth factor concentrations in the synovial fluid from healthy dogs and dogs with secondary osteoarthritis. </w:t>
      </w:r>
      <w:r w:rsidRPr="00B54D12">
        <w:rPr>
          <w:i/>
        </w:rPr>
        <w:t>Veterinary and Comparative Orthopaedics and Traumatology</w:t>
      </w:r>
      <w:r w:rsidRPr="00B54D12">
        <w:t>, 24, 279-284 (2011).</w:t>
      </w:r>
    </w:p>
    <w:p w14:paraId="0E449F1A" w14:textId="28D51C7D" w:rsidR="00871D7E" w:rsidRDefault="00633AEB" w:rsidP="00871D7E">
      <w:pPr>
        <w:jc w:val="both"/>
      </w:pPr>
      <w:r w:rsidRPr="0067089D">
        <w:fldChar w:fldCharType="end"/>
      </w:r>
      <w:r w:rsidR="000307C1">
        <w:fldChar w:fldCharType="begin"/>
      </w:r>
      <w:r w:rsidR="000307C1">
        <w:instrText xml:space="preserve"> ADDIN </w:instrText>
      </w:r>
      <w:r w:rsidR="000307C1">
        <w:fldChar w:fldCharType="end"/>
      </w:r>
    </w:p>
    <w:sectPr w:rsidR="00871D7E">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234DBE" w16cid:durableId="1FEB7E5C"/>
  <w16cid:commentId w16cid:paraId="0A861888" w16cid:durableId="1FEB7E5D"/>
  <w16cid:commentId w16cid:paraId="01B4BDF3" w16cid:durableId="1FEB7E5E"/>
  <w16cid:commentId w16cid:paraId="47C5DC50" w16cid:durableId="1FEB7E5F"/>
  <w16cid:commentId w16cid:paraId="3BC44DEB" w16cid:durableId="1FEB7E60"/>
  <w16cid:commentId w16cid:paraId="2D463E2E" w16cid:durableId="1FEB7E63"/>
  <w16cid:commentId w16cid:paraId="362730DE" w16cid:durableId="1FEB7E64"/>
  <w16cid:commentId w16cid:paraId="12BBA1D5" w16cid:durableId="1FEEDB8F"/>
  <w16cid:commentId w16cid:paraId="17BA0209" w16cid:durableId="1FEB7E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240316" w14:textId="77777777" w:rsidR="00DF4499" w:rsidRDefault="00DF4499" w:rsidP="00532BE0">
      <w:pPr>
        <w:spacing w:after="0" w:line="240" w:lineRule="auto"/>
      </w:pPr>
      <w:r>
        <w:separator/>
      </w:r>
    </w:p>
  </w:endnote>
  <w:endnote w:type="continuationSeparator" w:id="0">
    <w:p w14:paraId="2B3C7D9D" w14:textId="77777777" w:rsidR="00DF4499" w:rsidRDefault="00DF4499" w:rsidP="00532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45A506">
    <w:altName w:val="Calibri"/>
    <w:panose1 w:val="00000000000000000000"/>
    <w:charset w:val="00"/>
    <w:family w:val="swiss"/>
    <w:notTrueType/>
    <w:pitch w:val="default"/>
    <w:sig w:usb0="00000003" w:usb1="00000000" w:usb2="00000000" w:usb3="00000000" w:csb0="00000001" w:csb1="00000000"/>
  </w:font>
  <w:font w:name="Ccxngm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vtpwtWarnockPro-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86530"/>
      <w:docPartObj>
        <w:docPartGallery w:val="Page Numbers (Bottom of Page)"/>
        <w:docPartUnique/>
      </w:docPartObj>
    </w:sdtPr>
    <w:sdtEndPr>
      <w:rPr>
        <w:noProof/>
      </w:rPr>
    </w:sdtEndPr>
    <w:sdtContent>
      <w:p w14:paraId="0257D0DE" w14:textId="0D04395B" w:rsidR="007F4385" w:rsidRDefault="007F4385">
        <w:pPr>
          <w:pStyle w:val="Footer"/>
          <w:jc w:val="center"/>
        </w:pPr>
        <w:r>
          <w:fldChar w:fldCharType="begin"/>
        </w:r>
        <w:r>
          <w:instrText xml:space="preserve"> PAGE   \* MERGEFORMAT </w:instrText>
        </w:r>
        <w:r>
          <w:fldChar w:fldCharType="separate"/>
        </w:r>
        <w:r w:rsidR="00FF2145">
          <w:rPr>
            <w:noProof/>
          </w:rPr>
          <w:t>39</w:t>
        </w:r>
        <w:r>
          <w:rPr>
            <w:noProof/>
          </w:rPr>
          <w:fldChar w:fldCharType="end"/>
        </w:r>
      </w:p>
    </w:sdtContent>
  </w:sdt>
  <w:p w14:paraId="05D21666" w14:textId="77777777" w:rsidR="007F4385" w:rsidRDefault="007F4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B72334" w14:textId="77777777" w:rsidR="00DF4499" w:rsidRDefault="00DF4499" w:rsidP="00532BE0">
      <w:pPr>
        <w:spacing w:after="0" w:line="240" w:lineRule="auto"/>
      </w:pPr>
      <w:r>
        <w:separator/>
      </w:r>
    </w:p>
  </w:footnote>
  <w:footnote w:type="continuationSeparator" w:id="0">
    <w:p w14:paraId="427671AD" w14:textId="77777777" w:rsidR="00DF4499" w:rsidRDefault="00DF4499" w:rsidP="00532B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9353E"/>
    <w:multiLevelType w:val="hybridMultilevel"/>
    <w:tmpl w:val="B3CE899E"/>
    <w:lvl w:ilvl="0" w:tplc="E2F0CD7C">
      <w:start w:val="6"/>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169463E1"/>
    <w:multiLevelType w:val="multilevel"/>
    <w:tmpl w:val="2B3E56B8"/>
    <w:lvl w:ilvl="0">
      <w:start w:val="3"/>
      <w:numFmt w:val="decimal"/>
      <w:lvlText w:val="%1."/>
      <w:lvlJc w:val="left"/>
      <w:pPr>
        <w:ind w:left="502"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460BEF"/>
    <w:multiLevelType w:val="hybridMultilevel"/>
    <w:tmpl w:val="C8D40F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962E6C"/>
    <w:multiLevelType w:val="hybridMultilevel"/>
    <w:tmpl w:val="43DEF8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073007"/>
    <w:multiLevelType w:val="hybridMultilevel"/>
    <w:tmpl w:val="C60C3844"/>
    <w:lvl w:ilvl="0" w:tplc="5D4824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F251BD"/>
    <w:multiLevelType w:val="multilevel"/>
    <w:tmpl w:val="044AF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Rev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d2pawa49tr59ess5zvesa9e5efrfp55s5t&quot;&gt;expert review JA 081118&lt;record-ids&gt;&lt;item&gt;1&lt;/item&gt;&lt;item&gt;3&lt;/item&gt;&lt;item&gt;5&lt;/item&gt;&lt;item&gt;9&lt;/item&gt;&lt;item&gt;13&lt;/item&gt;&lt;item&gt;14&lt;/item&gt;&lt;item&gt;15&lt;/item&gt;&lt;item&gt;18&lt;/item&gt;&lt;item&gt;21&lt;/item&gt;&lt;item&gt;25&lt;/item&gt;&lt;item&gt;28&lt;/item&gt;&lt;item&gt;29&lt;/item&gt;&lt;item&gt;30&lt;/item&gt;&lt;item&gt;58&lt;/item&gt;&lt;item&gt;69&lt;/item&gt;&lt;item&gt;72&lt;/item&gt;&lt;item&gt;73&lt;/item&gt;&lt;item&gt;74&lt;/item&gt;&lt;item&gt;76&lt;/item&gt;&lt;item&gt;77&lt;/item&gt;&lt;item&gt;78&lt;/item&gt;&lt;item&gt;79&lt;/item&gt;&lt;item&gt;81&lt;/item&gt;&lt;item&gt;82&lt;/item&gt;&lt;item&gt;90&lt;/item&gt;&lt;item&gt;91&lt;/item&gt;&lt;item&gt;94&lt;/item&gt;&lt;item&gt;95&lt;/item&gt;&lt;item&gt;97&lt;/item&gt;&lt;item&gt;98&lt;/item&gt;&lt;item&gt;102&lt;/item&gt;&lt;item&gt;105&lt;/item&gt;&lt;item&gt;106&lt;/item&gt;&lt;item&gt;113&lt;/item&gt;&lt;item&gt;130&lt;/item&gt;&lt;item&gt;133&lt;/item&gt;&lt;item&gt;135&lt;/item&gt;&lt;item&gt;157&lt;/item&gt;&lt;item&gt;166&lt;/item&gt;&lt;item&gt;167&lt;/item&gt;&lt;item&gt;169&lt;/item&gt;&lt;item&gt;170&lt;/item&gt;&lt;item&gt;171&lt;/item&gt;&lt;item&gt;172&lt;/item&gt;&lt;item&gt;224&lt;/item&gt;&lt;item&gt;225&lt;/item&gt;&lt;item&gt;226&lt;/item&gt;&lt;item&gt;227&lt;/item&gt;&lt;item&gt;228&lt;/item&gt;&lt;item&gt;229&lt;/item&gt;&lt;item&gt;230&lt;/item&gt;&lt;item&gt;233&lt;/item&gt;&lt;item&gt;265&lt;/item&gt;&lt;item&gt;266&lt;/item&gt;&lt;item&gt;267&lt;/item&gt;&lt;item&gt;268&lt;/item&gt;&lt;item&gt;269&lt;/item&gt;&lt;item&gt;272&lt;/item&gt;&lt;item&gt;273&lt;/item&gt;&lt;item&gt;275&lt;/item&gt;&lt;item&gt;315&lt;/item&gt;&lt;item&gt;316&lt;/item&gt;&lt;item&gt;317&lt;/item&gt;&lt;item&gt;318&lt;/item&gt;&lt;item&gt;319&lt;/item&gt;&lt;item&gt;336&lt;/item&gt;&lt;item&gt;342&lt;/item&gt;&lt;item&gt;369&lt;/item&gt;&lt;item&gt;372&lt;/item&gt;&lt;item&gt;400&lt;/item&gt;&lt;item&gt;404&lt;/item&gt;&lt;item&gt;409&lt;/item&gt;&lt;item&gt;426&lt;/item&gt;&lt;item&gt;439&lt;/item&gt;&lt;item&gt;440&lt;/item&gt;&lt;item&gt;441&lt;/item&gt;&lt;item&gt;532&lt;/item&gt;&lt;item&gt;535&lt;/item&gt;&lt;item&gt;536&lt;/item&gt;&lt;item&gt;548&lt;/item&gt;&lt;item&gt;654&lt;/item&gt;&lt;item&gt;659&lt;/item&gt;&lt;item&gt;688&lt;/item&gt;&lt;item&gt;698&lt;/item&gt;&lt;item&gt;737&lt;/item&gt;&lt;item&gt;756&lt;/item&gt;&lt;item&gt;757&lt;/item&gt;&lt;item&gt;767&lt;/item&gt;&lt;item&gt;770&lt;/item&gt;&lt;item&gt;771&lt;/item&gt;&lt;item&gt;773&lt;/item&gt;&lt;item&gt;776&lt;/item&gt;&lt;item&gt;782&lt;/item&gt;&lt;item&gt;783&lt;/item&gt;&lt;item&gt;784&lt;/item&gt;&lt;item&gt;786&lt;/item&gt;&lt;item&gt;792&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1266&lt;/item&gt;&lt;item&gt;1269&lt;/item&gt;&lt;item&gt;1271&lt;/item&gt;&lt;item&gt;1273&lt;/item&gt;&lt;item&gt;1275&lt;/item&gt;&lt;item&gt;1277&lt;/item&gt;&lt;item&gt;1278&lt;/item&gt;&lt;item&gt;1280&lt;/item&gt;&lt;item&gt;1282&lt;/item&gt;&lt;item&gt;1284&lt;/item&gt;&lt;item&gt;1285&lt;/item&gt;&lt;item&gt;1287&lt;/item&gt;&lt;item&gt;1288&lt;/item&gt;&lt;item&gt;1289&lt;/item&gt;&lt;item&gt;1290&lt;/item&gt;&lt;item&gt;1291&lt;/item&gt;&lt;item&gt;1292&lt;/item&gt;&lt;item&gt;1293&lt;/item&gt;&lt;item&gt;1294&lt;/item&gt;&lt;item&gt;1295&lt;/item&gt;&lt;item&gt;1296&lt;/item&gt;&lt;item&gt;1297&lt;/item&gt;&lt;item&gt;1298&lt;/item&gt;&lt;item&gt;1300&lt;/item&gt;&lt;item&gt;1301&lt;/item&gt;&lt;item&gt;1303&lt;/item&gt;&lt;item&gt;1304&lt;/item&gt;&lt;item&gt;1305&lt;/item&gt;&lt;item&gt;1306&lt;/item&gt;&lt;item&gt;1307&lt;/item&gt;&lt;item&gt;1309&lt;/item&gt;&lt;item&gt;1310&lt;/item&gt;&lt;item&gt;1311&lt;/item&gt;&lt;item&gt;1312&lt;/item&gt;&lt;item&gt;1313&lt;/item&gt;&lt;item&gt;1314&lt;/item&gt;&lt;item&gt;1315&lt;/item&gt;&lt;item&gt;1316&lt;/item&gt;&lt;item&gt;1317&lt;/item&gt;&lt;item&gt;1318&lt;/item&gt;&lt;item&gt;1319&lt;/item&gt;&lt;/record-ids&gt;&lt;/item&gt;&lt;/Libraries&gt;"/>
  </w:docVars>
  <w:rsids>
    <w:rsidRoot w:val="000224F3"/>
    <w:rsid w:val="00007949"/>
    <w:rsid w:val="00010108"/>
    <w:rsid w:val="00012F8E"/>
    <w:rsid w:val="00015BB2"/>
    <w:rsid w:val="000165CD"/>
    <w:rsid w:val="000170A9"/>
    <w:rsid w:val="000175C2"/>
    <w:rsid w:val="00017B59"/>
    <w:rsid w:val="00020F36"/>
    <w:rsid w:val="000224F3"/>
    <w:rsid w:val="00023459"/>
    <w:rsid w:val="00026478"/>
    <w:rsid w:val="000307C1"/>
    <w:rsid w:val="00041E8D"/>
    <w:rsid w:val="000448DB"/>
    <w:rsid w:val="0005318B"/>
    <w:rsid w:val="00063731"/>
    <w:rsid w:val="00070588"/>
    <w:rsid w:val="000726C2"/>
    <w:rsid w:val="00076C1E"/>
    <w:rsid w:val="00081BC1"/>
    <w:rsid w:val="00084884"/>
    <w:rsid w:val="00085D42"/>
    <w:rsid w:val="00094F07"/>
    <w:rsid w:val="000A0024"/>
    <w:rsid w:val="000A0B5D"/>
    <w:rsid w:val="000A6A4B"/>
    <w:rsid w:val="000B1470"/>
    <w:rsid w:val="000B1AE4"/>
    <w:rsid w:val="000B366F"/>
    <w:rsid w:val="000B59BF"/>
    <w:rsid w:val="000B7A6F"/>
    <w:rsid w:val="000C0C4D"/>
    <w:rsid w:val="000C0FAF"/>
    <w:rsid w:val="000C50CF"/>
    <w:rsid w:val="000C572E"/>
    <w:rsid w:val="000E169D"/>
    <w:rsid w:val="000E1E19"/>
    <w:rsid w:val="000F0A94"/>
    <w:rsid w:val="000F2BCA"/>
    <w:rsid w:val="000F322F"/>
    <w:rsid w:val="0010302A"/>
    <w:rsid w:val="00104BCE"/>
    <w:rsid w:val="0010765F"/>
    <w:rsid w:val="001122B5"/>
    <w:rsid w:val="00115299"/>
    <w:rsid w:val="001201F7"/>
    <w:rsid w:val="001209F3"/>
    <w:rsid w:val="00121B87"/>
    <w:rsid w:val="00133CCD"/>
    <w:rsid w:val="00134D01"/>
    <w:rsid w:val="00140712"/>
    <w:rsid w:val="0014192A"/>
    <w:rsid w:val="001419BA"/>
    <w:rsid w:val="0014439D"/>
    <w:rsid w:val="0015177A"/>
    <w:rsid w:val="001610DA"/>
    <w:rsid w:val="0016251B"/>
    <w:rsid w:val="00163668"/>
    <w:rsid w:val="001677E1"/>
    <w:rsid w:val="00171280"/>
    <w:rsid w:val="001959F0"/>
    <w:rsid w:val="001A6572"/>
    <w:rsid w:val="001B050D"/>
    <w:rsid w:val="001C3B82"/>
    <w:rsid w:val="001C48C3"/>
    <w:rsid w:val="001C5AE8"/>
    <w:rsid w:val="001C79D6"/>
    <w:rsid w:val="001D092D"/>
    <w:rsid w:val="001D1760"/>
    <w:rsid w:val="001D234F"/>
    <w:rsid w:val="001D2413"/>
    <w:rsid w:val="001E0086"/>
    <w:rsid w:val="001F40B7"/>
    <w:rsid w:val="001F5FAF"/>
    <w:rsid w:val="00203E70"/>
    <w:rsid w:val="00205968"/>
    <w:rsid w:val="00212F1E"/>
    <w:rsid w:val="00214957"/>
    <w:rsid w:val="00231600"/>
    <w:rsid w:val="002317A8"/>
    <w:rsid w:val="00240B0C"/>
    <w:rsid w:val="00240B2D"/>
    <w:rsid w:val="00251B57"/>
    <w:rsid w:val="00263A82"/>
    <w:rsid w:val="00271D52"/>
    <w:rsid w:val="00274D0B"/>
    <w:rsid w:val="00277F65"/>
    <w:rsid w:val="00281334"/>
    <w:rsid w:val="00283497"/>
    <w:rsid w:val="0028755B"/>
    <w:rsid w:val="00291D77"/>
    <w:rsid w:val="002A12C5"/>
    <w:rsid w:val="002A74B8"/>
    <w:rsid w:val="002B1608"/>
    <w:rsid w:val="002B4293"/>
    <w:rsid w:val="002B448B"/>
    <w:rsid w:val="002B45CA"/>
    <w:rsid w:val="002C15A7"/>
    <w:rsid w:val="002C235F"/>
    <w:rsid w:val="002C4CC5"/>
    <w:rsid w:val="002C5034"/>
    <w:rsid w:val="002D1EC3"/>
    <w:rsid w:val="002D2E5E"/>
    <w:rsid w:val="002D2EC7"/>
    <w:rsid w:val="002E4637"/>
    <w:rsid w:val="002F1921"/>
    <w:rsid w:val="002F7F77"/>
    <w:rsid w:val="0030348E"/>
    <w:rsid w:val="003060B5"/>
    <w:rsid w:val="003103F4"/>
    <w:rsid w:val="00310F9B"/>
    <w:rsid w:val="00312D0A"/>
    <w:rsid w:val="00312E06"/>
    <w:rsid w:val="00320C99"/>
    <w:rsid w:val="00322362"/>
    <w:rsid w:val="003262FF"/>
    <w:rsid w:val="00333036"/>
    <w:rsid w:val="00346ACC"/>
    <w:rsid w:val="00347CCD"/>
    <w:rsid w:val="0035061E"/>
    <w:rsid w:val="00351B27"/>
    <w:rsid w:val="003579EF"/>
    <w:rsid w:val="00365748"/>
    <w:rsid w:val="00372F33"/>
    <w:rsid w:val="003756B3"/>
    <w:rsid w:val="003812E3"/>
    <w:rsid w:val="00384E42"/>
    <w:rsid w:val="003913C9"/>
    <w:rsid w:val="00391920"/>
    <w:rsid w:val="00392C60"/>
    <w:rsid w:val="003A12AE"/>
    <w:rsid w:val="003A6211"/>
    <w:rsid w:val="003B19CD"/>
    <w:rsid w:val="003B2CB6"/>
    <w:rsid w:val="003B5AF7"/>
    <w:rsid w:val="003C36F5"/>
    <w:rsid w:val="003C5AAA"/>
    <w:rsid w:val="003D42D9"/>
    <w:rsid w:val="003D5453"/>
    <w:rsid w:val="003D69EE"/>
    <w:rsid w:val="003E29A9"/>
    <w:rsid w:val="003F6B98"/>
    <w:rsid w:val="00405BDC"/>
    <w:rsid w:val="00407983"/>
    <w:rsid w:val="00407C1B"/>
    <w:rsid w:val="0042064B"/>
    <w:rsid w:val="00421B0E"/>
    <w:rsid w:val="00423EDF"/>
    <w:rsid w:val="00424053"/>
    <w:rsid w:val="004301D1"/>
    <w:rsid w:val="004336C1"/>
    <w:rsid w:val="00434414"/>
    <w:rsid w:val="0043639C"/>
    <w:rsid w:val="00437F58"/>
    <w:rsid w:val="004425EB"/>
    <w:rsid w:val="00445978"/>
    <w:rsid w:val="00461DEC"/>
    <w:rsid w:val="00465643"/>
    <w:rsid w:val="00472734"/>
    <w:rsid w:val="00472A7B"/>
    <w:rsid w:val="00476B84"/>
    <w:rsid w:val="0048182B"/>
    <w:rsid w:val="00484E6E"/>
    <w:rsid w:val="0048577B"/>
    <w:rsid w:val="00494A9C"/>
    <w:rsid w:val="004A6FF5"/>
    <w:rsid w:val="004B1F7E"/>
    <w:rsid w:val="004B2E89"/>
    <w:rsid w:val="004B33A6"/>
    <w:rsid w:val="004B5881"/>
    <w:rsid w:val="004B7C45"/>
    <w:rsid w:val="004C0C60"/>
    <w:rsid w:val="004C17B1"/>
    <w:rsid w:val="004C5A21"/>
    <w:rsid w:val="004D4FCB"/>
    <w:rsid w:val="004F52B7"/>
    <w:rsid w:val="004F75EE"/>
    <w:rsid w:val="00500246"/>
    <w:rsid w:val="0050500E"/>
    <w:rsid w:val="00507A2F"/>
    <w:rsid w:val="00512112"/>
    <w:rsid w:val="0051786E"/>
    <w:rsid w:val="00521025"/>
    <w:rsid w:val="005263E9"/>
    <w:rsid w:val="00532BE0"/>
    <w:rsid w:val="00534E95"/>
    <w:rsid w:val="00535A3A"/>
    <w:rsid w:val="005412FE"/>
    <w:rsid w:val="00554182"/>
    <w:rsid w:val="00555303"/>
    <w:rsid w:val="00555852"/>
    <w:rsid w:val="00557C03"/>
    <w:rsid w:val="00562311"/>
    <w:rsid w:val="00562E22"/>
    <w:rsid w:val="00563C2D"/>
    <w:rsid w:val="0056667F"/>
    <w:rsid w:val="00575EBD"/>
    <w:rsid w:val="0057745A"/>
    <w:rsid w:val="00582D34"/>
    <w:rsid w:val="005847EC"/>
    <w:rsid w:val="00585CA6"/>
    <w:rsid w:val="00587003"/>
    <w:rsid w:val="00590E8E"/>
    <w:rsid w:val="00597D95"/>
    <w:rsid w:val="005A34BD"/>
    <w:rsid w:val="005A5F2A"/>
    <w:rsid w:val="005A7035"/>
    <w:rsid w:val="005B7C15"/>
    <w:rsid w:val="005D02B0"/>
    <w:rsid w:val="005F30A6"/>
    <w:rsid w:val="005F692A"/>
    <w:rsid w:val="00607342"/>
    <w:rsid w:val="00617133"/>
    <w:rsid w:val="00622BFE"/>
    <w:rsid w:val="00626BC7"/>
    <w:rsid w:val="00630881"/>
    <w:rsid w:val="00633AEB"/>
    <w:rsid w:val="00641E00"/>
    <w:rsid w:val="00643287"/>
    <w:rsid w:val="0064611A"/>
    <w:rsid w:val="006474C0"/>
    <w:rsid w:val="006541B5"/>
    <w:rsid w:val="0067089D"/>
    <w:rsid w:val="006740F8"/>
    <w:rsid w:val="006829FD"/>
    <w:rsid w:val="006860BF"/>
    <w:rsid w:val="0069055D"/>
    <w:rsid w:val="006910D2"/>
    <w:rsid w:val="00695711"/>
    <w:rsid w:val="006959C2"/>
    <w:rsid w:val="006A3CC1"/>
    <w:rsid w:val="006A5C25"/>
    <w:rsid w:val="006A5EAF"/>
    <w:rsid w:val="006B1270"/>
    <w:rsid w:val="006B2A2C"/>
    <w:rsid w:val="006B33F5"/>
    <w:rsid w:val="006B54DA"/>
    <w:rsid w:val="006C320D"/>
    <w:rsid w:val="006C58DD"/>
    <w:rsid w:val="006C62F2"/>
    <w:rsid w:val="006C63E8"/>
    <w:rsid w:val="006C6A38"/>
    <w:rsid w:val="006D03BA"/>
    <w:rsid w:val="006D0990"/>
    <w:rsid w:val="006D1DFA"/>
    <w:rsid w:val="006D38A7"/>
    <w:rsid w:val="006F01E5"/>
    <w:rsid w:val="006F0A9B"/>
    <w:rsid w:val="00703895"/>
    <w:rsid w:val="007050BA"/>
    <w:rsid w:val="00705E5C"/>
    <w:rsid w:val="00706022"/>
    <w:rsid w:val="00720222"/>
    <w:rsid w:val="007238F8"/>
    <w:rsid w:val="00732E49"/>
    <w:rsid w:val="00742CEF"/>
    <w:rsid w:val="00744178"/>
    <w:rsid w:val="00750688"/>
    <w:rsid w:val="00762DC3"/>
    <w:rsid w:val="00770F1B"/>
    <w:rsid w:val="00772509"/>
    <w:rsid w:val="00773D9B"/>
    <w:rsid w:val="00781FF6"/>
    <w:rsid w:val="007839D2"/>
    <w:rsid w:val="0078682B"/>
    <w:rsid w:val="00797A08"/>
    <w:rsid w:val="007A3863"/>
    <w:rsid w:val="007A6E73"/>
    <w:rsid w:val="007B40F5"/>
    <w:rsid w:val="007E26BB"/>
    <w:rsid w:val="007E4D93"/>
    <w:rsid w:val="007F1DE0"/>
    <w:rsid w:val="007F4385"/>
    <w:rsid w:val="007F64FA"/>
    <w:rsid w:val="008004B5"/>
    <w:rsid w:val="008009B0"/>
    <w:rsid w:val="00804994"/>
    <w:rsid w:val="00821DCE"/>
    <w:rsid w:val="00823444"/>
    <w:rsid w:val="008306A9"/>
    <w:rsid w:val="00832CD8"/>
    <w:rsid w:val="00833D5F"/>
    <w:rsid w:val="00835D17"/>
    <w:rsid w:val="00854255"/>
    <w:rsid w:val="008627B2"/>
    <w:rsid w:val="00865C0A"/>
    <w:rsid w:val="008678BE"/>
    <w:rsid w:val="00871D7E"/>
    <w:rsid w:val="008739F0"/>
    <w:rsid w:val="00880025"/>
    <w:rsid w:val="008821D1"/>
    <w:rsid w:val="008841F7"/>
    <w:rsid w:val="00886BA8"/>
    <w:rsid w:val="00887DF7"/>
    <w:rsid w:val="00890DBB"/>
    <w:rsid w:val="008946C4"/>
    <w:rsid w:val="008A12AA"/>
    <w:rsid w:val="008A1B54"/>
    <w:rsid w:val="008A3086"/>
    <w:rsid w:val="008A45B2"/>
    <w:rsid w:val="008A7AE6"/>
    <w:rsid w:val="008B62AA"/>
    <w:rsid w:val="008B747B"/>
    <w:rsid w:val="008C097E"/>
    <w:rsid w:val="008C14F6"/>
    <w:rsid w:val="008C2A16"/>
    <w:rsid w:val="008C7482"/>
    <w:rsid w:val="008D1AE7"/>
    <w:rsid w:val="008D4259"/>
    <w:rsid w:val="008D50D5"/>
    <w:rsid w:val="008E1D08"/>
    <w:rsid w:val="008E4E6F"/>
    <w:rsid w:val="008E528D"/>
    <w:rsid w:val="008E7104"/>
    <w:rsid w:val="008F032B"/>
    <w:rsid w:val="008F1740"/>
    <w:rsid w:val="008F2AA1"/>
    <w:rsid w:val="00902946"/>
    <w:rsid w:val="00907CCF"/>
    <w:rsid w:val="009113B7"/>
    <w:rsid w:val="00915C59"/>
    <w:rsid w:val="00921754"/>
    <w:rsid w:val="00924484"/>
    <w:rsid w:val="0092481F"/>
    <w:rsid w:val="00927C4B"/>
    <w:rsid w:val="00930D81"/>
    <w:rsid w:val="00931315"/>
    <w:rsid w:val="009348BA"/>
    <w:rsid w:val="00935E82"/>
    <w:rsid w:val="0093727C"/>
    <w:rsid w:val="00942A8F"/>
    <w:rsid w:val="009437AA"/>
    <w:rsid w:val="0094512D"/>
    <w:rsid w:val="00946D0A"/>
    <w:rsid w:val="009470F6"/>
    <w:rsid w:val="00954329"/>
    <w:rsid w:val="00963431"/>
    <w:rsid w:val="00965E57"/>
    <w:rsid w:val="0096749B"/>
    <w:rsid w:val="00970A49"/>
    <w:rsid w:val="009723FA"/>
    <w:rsid w:val="009819D4"/>
    <w:rsid w:val="00991277"/>
    <w:rsid w:val="009A0649"/>
    <w:rsid w:val="009A42BC"/>
    <w:rsid w:val="009B5E22"/>
    <w:rsid w:val="009C07E7"/>
    <w:rsid w:val="009C5B50"/>
    <w:rsid w:val="009D1151"/>
    <w:rsid w:val="009D1997"/>
    <w:rsid w:val="009D1A04"/>
    <w:rsid w:val="009D3418"/>
    <w:rsid w:val="009F2B1B"/>
    <w:rsid w:val="009F4E3E"/>
    <w:rsid w:val="00A10ED3"/>
    <w:rsid w:val="00A11F9A"/>
    <w:rsid w:val="00A16E5F"/>
    <w:rsid w:val="00A266F6"/>
    <w:rsid w:val="00A27BE3"/>
    <w:rsid w:val="00A32104"/>
    <w:rsid w:val="00A419CB"/>
    <w:rsid w:val="00A454A8"/>
    <w:rsid w:val="00A50444"/>
    <w:rsid w:val="00A62A9B"/>
    <w:rsid w:val="00A64BF5"/>
    <w:rsid w:val="00A732C1"/>
    <w:rsid w:val="00AB2D91"/>
    <w:rsid w:val="00AB5863"/>
    <w:rsid w:val="00AB5FDF"/>
    <w:rsid w:val="00AC7D3E"/>
    <w:rsid w:val="00AD0F6A"/>
    <w:rsid w:val="00AD31EC"/>
    <w:rsid w:val="00AD47F4"/>
    <w:rsid w:val="00AD6A21"/>
    <w:rsid w:val="00AE5BA1"/>
    <w:rsid w:val="00AF47BB"/>
    <w:rsid w:val="00AF4CB1"/>
    <w:rsid w:val="00AF5D3F"/>
    <w:rsid w:val="00AF60BF"/>
    <w:rsid w:val="00B0089A"/>
    <w:rsid w:val="00B04693"/>
    <w:rsid w:val="00B13094"/>
    <w:rsid w:val="00B16879"/>
    <w:rsid w:val="00B22953"/>
    <w:rsid w:val="00B2578C"/>
    <w:rsid w:val="00B270F9"/>
    <w:rsid w:val="00B274C5"/>
    <w:rsid w:val="00B31015"/>
    <w:rsid w:val="00B456E0"/>
    <w:rsid w:val="00B503B0"/>
    <w:rsid w:val="00B51E02"/>
    <w:rsid w:val="00B54D12"/>
    <w:rsid w:val="00B554C4"/>
    <w:rsid w:val="00B55F8E"/>
    <w:rsid w:val="00B63A00"/>
    <w:rsid w:val="00B64614"/>
    <w:rsid w:val="00B709F8"/>
    <w:rsid w:val="00B70AB4"/>
    <w:rsid w:val="00B77BDC"/>
    <w:rsid w:val="00B804BF"/>
    <w:rsid w:val="00B80CF2"/>
    <w:rsid w:val="00B87329"/>
    <w:rsid w:val="00B91C3C"/>
    <w:rsid w:val="00B9387E"/>
    <w:rsid w:val="00BB3D24"/>
    <w:rsid w:val="00BB7498"/>
    <w:rsid w:val="00BC0666"/>
    <w:rsid w:val="00BC576A"/>
    <w:rsid w:val="00BC7256"/>
    <w:rsid w:val="00BD02C9"/>
    <w:rsid w:val="00BD21ED"/>
    <w:rsid w:val="00BD2C14"/>
    <w:rsid w:val="00BD524D"/>
    <w:rsid w:val="00BD7FB1"/>
    <w:rsid w:val="00BE194E"/>
    <w:rsid w:val="00BE1B8D"/>
    <w:rsid w:val="00BE58EE"/>
    <w:rsid w:val="00BE78FD"/>
    <w:rsid w:val="00BF0768"/>
    <w:rsid w:val="00BF24DD"/>
    <w:rsid w:val="00BF349F"/>
    <w:rsid w:val="00BF4F9B"/>
    <w:rsid w:val="00BF6945"/>
    <w:rsid w:val="00BF77EE"/>
    <w:rsid w:val="00C1308A"/>
    <w:rsid w:val="00C15A0B"/>
    <w:rsid w:val="00C20C1C"/>
    <w:rsid w:val="00C23CFD"/>
    <w:rsid w:val="00C23E26"/>
    <w:rsid w:val="00C26C5C"/>
    <w:rsid w:val="00C272AD"/>
    <w:rsid w:val="00C2759E"/>
    <w:rsid w:val="00C31978"/>
    <w:rsid w:val="00C351BB"/>
    <w:rsid w:val="00C420B9"/>
    <w:rsid w:val="00C46FFA"/>
    <w:rsid w:val="00C52AE8"/>
    <w:rsid w:val="00C60F86"/>
    <w:rsid w:val="00C61969"/>
    <w:rsid w:val="00C640CA"/>
    <w:rsid w:val="00C67DBB"/>
    <w:rsid w:val="00C700AD"/>
    <w:rsid w:val="00C71653"/>
    <w:rsid w:val="00C76BE2"/>
    <w:rsid w:val="00C864B4"/>
    <w:rsid w:val="00C867CD"/>
    <w:rsid w:val="00C8774B"/>
    <w:rsid w:val="00C90A10"/>
    <w:rsid w:val="00C91306"/>
    <w:rsid w:val="00C92C64"/>
    <w:rsid w:val="00C93E30"/>
    <w:rsid w:val="00CA5534"/>
    <w:rsid w:val="00CC270B"/>
    <w:rsid w:val="00CC3646"/>
    <w:rsid w:val="00CC3EFB"/>
    <w:rsid w:val="00CC62F3"/>
    <w:rsid w:val="00CC6E7B"/>
    <w:rsid w:val="00CC7824"/>
    <w:rsid w:val="00CC7E99"/>
    <w:rsid w:val="00CD6808"/>
    <w:rsid w:val="00CD7F9F"/>
    <w:rsid w:val="00CE15EE"/>
    <w:rsid w:val="00CE3397"/>
    <w:rsid w:val="00CE3681"/>
    <w:rsid w:val="00D0010D"/>
    <w:rsid w:val="00D06EEA"/>
    <w:rsid w:val="00D118DA"/>
    <w:rsid w:val="00D11E95"/>
    <w:rsid w:val="00D23EAB"/>
    <w:rsid w:val="00D260B9"/>
    <w:rsid w:val="00D316E8"/>
    <w:rsid w:val="00D3521F"/>
    <w:rsid w:val="00D43395"/>
    <w:rsid w:val="00D46BDB"/>
    <w:rsid w:val="00D50995"/>
    <w:rsid w:val="00D51456"/>
    <w:rsid w:val="00D52DC9"/>
    <w:rsid w:val="00D53C24"/>
    <w:rsid w:val="00D63539"/>
    <w:rsid w:val="00D65905"/>
    <w:rsid w:val="00D70604"/>
    <w:rsid w:val="00D738FA"/>
    <w:rsid w:val="00D73C25"/>
    <w:rsid w:val="00D755E4"/>
    <w:rsid w:val="00D7562E"/>
    <w:rsid w:val="00D901FD"/>
    <w:rsid w:val="00DA1EDF"/>
    <w:rsid w:val="00DA3F7C"/>
    <w:rsid w:val="00DB1495"/>
    <w:rsid w:val="00DB57E5"/>
    <w:rsid w:val="00DB7B5F"/>
    <w:rsid w:val="00DC5B21"/>
    <w:rsid w:val="00DC73EB"/>
    <w:rsid w:val="00DC7EFB"/>
    <w:rsid w:val="00DD277E"/>
    <w:rsid w:val="00DD3E44"/>
    <w:rsid w:val="00DD4349"/>
    <w:rsid w:val="00DE032D"/>
    <w:rsid w:val="00DE080E"/>
    <w:rsid w:val="00DE088F"/>
    <w:rsid w:val="00DE474B"/>
    <w:rsid w:val="00DE6BF5"/>
    <w:rsid w:val="00DE6C20"/>
    <w:rsid w:val="00DE6E26"/>
    <w:rsid w:val="00DF4499"/>
    <w:rsid w:val="00DF5AD2"/>
    <w:rsid w:val="00E00093"/>
    <w:rsid w:val="00E02A99"/>
    <w:rsid w:val="00E04902"/>
    <w:rsid w:val="00E06684"/>
    <w:rsid w:val="00E11661"/>
    <w:rsid w:val="00E14A4C"/>
    <w:rsid w:val="00E1667A"/>
    <w:rsid w:val="00E22A0D"/>
    <w:rsid w:val="00E306E8"/>
    <w:rsid w:val="00E40922"/>
    <w:rsid w:val="00E40CA1"/>
    <w:rsid w:val="00E42939"/>
    <w:rsid w:val="00E44C0F"/>
    <w:rsid w:val="00E5647B"/>
    <w:rsid w:val="00E56511"/>
    <w:rsid w:val="00E56946"/>
    <w:rsid w:val="00E57867"/>
    <w:rsid w:val="00E61422"/>
    <w:rsid w:val="00E65C32"/>
    <w:rsid w:val="00E70E9E"/>
    <w:rsid w:val="00E71900"/>
    <w:rsid w:val="00E72252"/>
    <w:rsid w:val="00E738EB"/>
    <w:rsid w:val="00E76165"/>
    <w:rsid w:val="00E809B7"/>
    <w:rsid w:val="00E90F56"/>
    <w:rsid w:val="00E964DE"/>
    <w:rsid w:val="00E96844"/>
    <w:rsid w:val="00EC1656"/>
    <w:rsid w:val="00ED078F"/>
    <w:rsid w:val="00ED0AA1"/>
    <w:rsid w:val="00ED4C7B"/>
    <w:rsid w:val="00ED6281"/>
    <w:rsid w:val="00EE1C83"/>
    <w:rsid w:val="00EE7C9B"/>
    <w:rsid w:val="00EF0302"/>
    <w:rsid w:val="00EF5383"/>
    <w:rsid w:val="00EF53E0"/>
    <w:rsid w:val="00EF67F0"/>
    <w:rsid w:val="00F01EE1"/>
    <w:rsid w:val="00F02494"/>
    <w:rsid w:val="00F05FFD"/>
    <w:rsid w:val="00F12D77"/>
    <w:rsid w:val="00F2334F"/>
    <w:rsid w:val="00F238C7"/>
    <w:rsid w:val="00F23C75"/>
    <w:rsid w:val="00F2410F"/>
    <w:rsid w:val="00F25953"/>
    <w:rsid w:val="00F35DB5"/>
    <w:rsid w:val="00F36247"/>
    <w:rsid w:val="00F44D4A"/>
    <w:rsid w:val="00F46F5A"/>
    <w:rsid w:val="00F542D4"/>
    <w:rsid w:val="00F54D39"/>
    <w:rsid w:val="00F55D32"/>
    <w:rsid w:val="00F56C4E"/>
    <w:rsid w:val="00F62868"/>
    <w:rsid w:val="00F675BE"/>
    <w:rsid w:val="00F73974"/>
    <w:rsid w:val="00F857E2"/>
    <w:rsid w:val="00F94ED7"/>
    <w:rsid w:val="00F973AA"/>
    <w:rsid w:val="00FB09A1"/>
    <w:rsid w:val="00FB3662"/>
    <w:rsid w:val="00FB6435"/>
    <w:rsid w:val="00FB7A61"/>
    <w:rsid w:val="00FB7BAE"/>
    <w:rsid w:val="00FD10C2"/>
    <w:rsid w:val="00FE0A31"/>
    <w:rsid w:val="00FE2C1A"/>
    <w:rsid w:val="00FF2145"/>
    <w:rsid w:val="00FF3C3F"/>
    <w:rsid w:val="00FF5E93"/>
    <w:rsid w:val="00FF7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785F3"/>
  <w15:docId w15:val="{1477951F-F3BF-421B-A464-95B927950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71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104"/>
    <w:rPr>
      <w:rFonts w:ascii="Calibri" w:hAnsi="Calibri" w:cs="Calibri"/>
      <w:noProof/>
      <w:lang w:val="en-US"/>
    </w:rPr>
  </w:style>
  <w:style w:type="paragraph" w:customStyle="1" w:styleId="EndNoteBibliography">
    <w:name w:val="EndNote Bibliography"/>
    <w:basedOn w:val="Normal"/>
    <w:link w:val="EndNoteBibliographyChar"/>
    <w:rsid w:val="008E71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7104"/>
    <w:rPr>
      <w:rFonts w:ascii="Calibri" w:hAnsi="Calibri" w:cs="Calibri"/>
      <w:noProof/>
      <w:lang w:val="en-US"/>
    </w:rPr>
  </w:style>
  <w:style w:type="paragraph" w:styleId="ListParagraph">
    <w:name w:val="List Paragraph"/>
    <w:basedOn w:val="Normal"/>
    <w:uiPriority w:val="34"/>
    <w:qFormat/>
    <w:rsid w:val="00F542D4"/>
    <w:pPr>
      <w:ind w:left="720"/>
      <w:contextualSpacing/>
    </w:pPr>
  </w:style>
  <w:style w:type="paragraph" w:styleId="BalloonText">
    <w:name w:val="Balloon Text"/>
    <w:basedOn w:val="Normal"/>
    <w:link w:val="BalloonTextChar"/>
    <w:uiPriority w:val="99"/>
    <w:semiHidden/>
    <w:unhideWhenUsed/>
    <w:rsid w:val="00B168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879"/>
    <w:rPr>
      <w:rFonts w:ascii="Segoe UI" w:hAnsi="Segoe UI" w:cs="Segoe UI"/>
      <w:sz w:val="18"/>
      <w:szCs w:val="18"/>
    </w:rPr>
  </w:style>
  <w:style w:type="character" w:styleId="CommentReference">
    <w:name w:val="annotation reference"/>
    <w:basedOn w:val="DefaultParagraphFont"/>
    <w:uiPriority w:val="99"/>
    <w:semiHidden/>
    <w:unhideWhenUsed/>
    <w:rsid w:val="002D1EC3"/>
    <w:rPr>
      <w:sz w:val="16"/>
      <w:szCs w:val="16"/>
    </w:rPr>
  </w:style>
  <w:style w:type="paragraph" w:styleId="CommentText">
    <w:name w:val="annotation text"/>
    <w:basedOn w:val="Normal"/>
    <w:link w:val="CommentTextChar"/>
    <w:uiPriority w:val="99"/>
    <w:unhideWhenUsed/>
    <w:rsid w:val="002D1EC3"/>
    <w:pPr>
      <w:spacing w:line="240" w:lineRule="auto"/>
    </w:pPr>
    <w:rPr>
      <w:sz w:val="20"/>
      <w:szCs w:val="20"/>
    </w:rPr>
  </w:style>
  <w:style w:type="character" w:customStyle="1" w:styleId="CommentTextChar">
    <w:name w:val="Comment Text Char"/>
    <w:basedOn w:val="DefaultParagraphFont"/>
    <w:link w:val="CommentText"/>
    <w:uiPriority w:val="99"/>
    <w:rsid w:val="002D1EC3"/>
    <w:rPr>
      <w:sz w:val="20"/>
      <w:szCs w:val="20"/>
    </w:rPr>
  </w:style>
  <w:style w:type="paragraph" w:styleId="CommentSubject">
    <w:name w:val="annotation subject"/>
    <w:basedOn w:val="CommentText"/>
    <w:next w:val="CommentText"/>
    <w:link w:val="CommentSubjectChar"/>
    <w:uiPriority w:val="99"/>
    <w:semiHidden/>
    <w:unhideWhenUsed/>
    <w:rsid w:val="002D1EC3"/>
    <w:rPr>
      <w:b/>
      <w:bCs/>
    </w:rPr>
  </w:style>
  <w:style w:type="character" w:customStyle="1" w:styleId="CommentSubjectChar">
    <w:name w:val="Comment Subject Char"/>
    <w:basedOn w:val="CommentTextChar"/>
    <w:link w:val="CommentSubject"/>
    <w:uiPriority w:val="99"/>
    <w:semiHidden/>
    <w:rsid w:val="002D1EC3"/>
    <w:rPr>
      <w:b/>
      <w:bCs/>
      <w:sz w:val="20"/>
      <w:szCs w:val="20"/>
    </w:rPr>
  </w:style>
  <w:style w:type="paragraph" w:styleId="Revision">
    <w:name w:val="Revision"/>
    <w:hidden/>
    <w:uiPriority w:val="99"/>
    <w:semiHidden/>
    <w:rsid w:val="002D1EC3"/>
    <w:pPr>
      <w:spacing w:after="0" w:line="240" w:lineRule="auto"/>
    </w:pPr>
  </w:style>
  <w:style w:type="table" w:styleId="TableGrid">
    <w:name w:val="Table Grid"/>
    <w:basedOn w:val="TableNormal"/>
    <w:uiPriority w:val="39"/>
    <w:rsid w:val="00E40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07C1"/>
  </w:style>
  <w:style w:type="paragraph" w:styleId="Header">
    <w:name w:val="header"/>
    <w:basedOn w:val="Normal"/>
    <w:link w:val="HeaderChar"/>
    <w:uiPriority w:val="99"/>
    <w:unhideWhenUsed/>
    <w:rsid w:val="00532B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2BE0"/>
  </w:style>
  <w:style w:type="paragraph" w:styleId="Footer">
    <w:name w:val="footer"/>
    <w:basedOn w:val="Normal"/>
    <w:link w:val="FooterChar"/>
    <w:uiPriority w:val="99"/>
    <w:unhideWhenUsed/>
    <w:rsid w:val="00532B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2BE0"/>
  </w:style>
  <w:style w:type="character" w:styleId="Hyperlink">
    <w:name w:val="Hyperlink"/>
    <w:basedOn w:val="DefaultParagraphFont"/>
    <w:uiPriority w:val="99"/>
    <w:unhideWhenUsed/>
    <w:rsid w:val="003B2C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1942810">
      <w:bodyDiv w:val="1"/>
      <w:marLeft w:val="0"/>
      <w:marRight w:val="0"/>
      <w:marTop w:val="0"/>
      <w:marBottom w:val="0"/>
      <w:divBdr>
        <w:top w:val="none" w:sz="0" w:space="0" w:color="auto"/>
        <w:left w:val="none" w:sz="0" w:space="0" w:color="auto"/>
        <w:bottom w:val="none" w:sz="0" w:space="0" w:color="auto"/>
        <w:right w:val="none" w:sz="0" w:space="0" w:color="auto"/>
      </w:divBdr>
      <w:divsChild>
        <w:div w:id="1344670607">
          <w:marLeft w:val="0"/>
          <w:marRight w:val="0"/>
          <w:marTop w:val="0"/>
          <w:marBottom w:val="0"/>
          <w:divBdr>
            <w:top w:val="none" w:sz="0" w:space="0" w:color="auto"/>
            <w:left w:val="none" w:sz="0" w:space="0" w:color="auto"/>
            <w:bottom w:val="none" w:sz="0" w:space="0" w:color="auto"/>
            <w:right w:val="none" w:sz="0" w:space="0" w:color="auto"/>
          </w:divBdr>
          <w:divsChild>
            <w:div w:id="1784153594">
              <w:marLeft w:val="0"/>
              <w:marRight w:val="0"/>
              <w:marTop w:val="0"/>
              <w:marBottom w:val="0"/>
              <w:divBdr>
                <w:top w:val="none" w:sz="0" w:space="0" w:color="auto"/>
                <w:left w:val="none" w:sz="0" w:space="0" w:color="auto"/>
                <w:bottom w:val="none" w:sz="0" w:space="0" w:color="auto"/>
                <w:right w:val="none" w:sz="0" w:space="0" w:color="auto"/>
              </w:divBdr>
              <w:divsChild>
                <w:div w:id="507525524">
                  <w:marLeft w:val="0"/>
                  <w:marRight w:val="0"/>
                  <w:marTop w:val="0"/>
                  <w:marBottom w:val="0"/>
                  <w:divBdr>
                    <w:top w:val="none" w:sz="0" w:space="0" w:color="auto"/>
                    <w:left w:val="none" w:sz="0" w:space="0" w:color="auto"/>
                    <w:bottom w:val="none" w:sz="0" w:space="0" w:color="auto"/>
                    <w:right w:val="none" w:sz="0" w:space="0" w:color="auto"/>
                  </w:divBdr>
                  <w:divsChild>
                    <w:div w:id="1069764087">
                      <w:marLeft w:val="0"/>
                      <w:marRight w:val="0"/>
                      <w:marTop w:val="0"/>
                      <w:marBottom w:val="0"/>
                      <w:divBdr>
                        <w:top w:val="none" w:sz="0" w:space="0" w:color="auto"/>
                        <w:left w:val="none" w:sz="0" w:space="0" w:color="auto"/>
                        <w:bottom w:val="none" w:sz="0" w:space="0" w:color="auto"/>
                        <w:right w:val="none" w:sz="0" w:space="0" w:color="auto"/>
                      </w:divBdr>
                      <w:divsChild>
                        <w:div w:id="293104706">
                          <w:marLeft w:val="0"/>
                          <w:marRight w:val="0"/>
                          <w:marTop w:val="0"/>
                          <w:marBottom w:val="0"/>
                          <w:divBdr>
                            <w:top w:val="none" w:sz="0" w:space="0" w:color="auto"/>
                            <w:left w:val="none" w:sz="0" w:space="0" w:color="auto"/>
                            <w:bottom w:val="none" w:sz="0" w:space="0" w:color="auto"/>
                            <w:right w:val="none" w:sz="0" w:space="0" w:color="auto"/>
                          </w:divBdr>
                          <w:divsChild>
                            <w:div w:id="841359413">
                              <w:marLeft w:val="0"/>
                              <w:marRight w:val="0"/>
                              <w:marTop w:val="0"/>
                              <w:marBottom w:val="0"/>
                              <w:divBdr>
                                <w:top w:val="none" w:sz="0" w:space="0" w:color="auto"/>
                                <w:left w:val="none" w:sz="0" w:space="0" w:color="auto"/>
                                <w:bottom w:val="none" w:sz="0" w:space="0" w:color="auto"/>
                                <w:right w:val="none" w:sz="0" w:space="0" w:color="auto"/>
                              </w:divBdr>
                              <w:divsChild>
                                <w:div w:id="2142575352">
                                  <w:marLeft w:val="0"/>
                                  <w:marRight w:val="0"/>
                                  <w:marTop w:val="0"/>
                                  <w:marBottom w:val="0"/>
                                  <w:divBdr>
                                    <w:top w:val="none" w:sz="0" w:space="0" w:color="auto"/>
                                    <w:left w:val="none" w:sz="0" w:space="0" w:color="auto"/>
                                    <w:bottom w:val="none" w:sz="0" w:space="0" w:color="auto"/>
                                    <w:right w:val="none" w:sz="0" w:space="0" w:color="auto"/>
                                  </w:divBdr>
                                  <w:divsChild>
                                    <w:div w:id="1711296301">
                                      <w:marLeft w:val="0"/>
                                      <w:marRight w:val="0"/>
                                      <w:marTop w:val="0"/>
                                      <w:marBottom w:val="0"/>
                                      <w:divBdr>
                                        <w:top w:val="none" w:sz="0" w:space="0" w:color="auto"/>
                                        <w:left w:val="none" w:sz="0" w:space="0" w:color="auto"/>
                                        <w:bottom w:val="none" w:sz="0" w:space="0" w:color="auto"/>
                                        <w:right w:val="none" w:sz="0" w:space="0" w:color="auto"/>
                                      </w:divBdr>
                                      <w:divsChild>
                                        <w:div w:id="16468226">
                                          <w:marLeft w:val="0"/>
                                          <w:marRight w:val="0"/>
                                          <w:marTop w:val="0"/>
                                          <w:marBottom w:val="0"/>
                                          <w:divBdr>
                                            <w:top w:val="none" w:sz="0" w:space="0" w:color="auto"/>
                                            <w:left w:val="none" w:sz="0" w:space="0" w:color="auto"/>
                                            <w:bottom w:val="none" w:sz="0" w:space="0" w:color="auto"/>
                                            <w:right w:val="none" w:sz="0" w:space="0" w:color="auto"/>
                                          </w:divBdr>
                                          <w:divsChild>
                                            <w:div w:id="615218171">
                                              <w:marLeft w:val="0"/>
                                              <w:marRight w:val="0"/>
                                              <w:marTop w:val="0"/>
                                              <w:marBottom w:val="0"/>
                                              <w:divBdr>
                                                <w:top w:val="none" w:sz="0" w:space="0" w:color="auto"/>
                                                <w:left w:val="none" w:sz="0" w:space="0" w:color="auto"/>
                                                <w:bottom w:val="none" w:sz="0" w:space="0" w:color="auto"/>
                                                <w:right w:val="none" w:sz="0" w:space="0" w:color="auto"/>
                                              </w:divBdr>
                                              <w:divsChild>
                                                <w:div w:id="1799756199">
                                                  <w:marLeft w:val="0"/>
                                                  <w:marRight w:val="0"/>
                                                  <w:marTop w:val="0"/>
                                                  <w:marBottom w:val="0"/>
                                                  <w:divBdr>
                                                    <w:top w:val="none" w:sz="0" w:space="0" w:color="auto"/>
                                                    <w:left w:val="none" w:sz="0" w:space="0" w:color="auto"/>
                                                    <w:bottom w:val="none" w:sz="0" w:space="0" w:color="auto"/>
                                                    <w:right w:val="none" w:sz="0" w:space="0" w:color="auto"/>
                                                  </w:divBdr>
                                                  <w:divsChild>
                                                    <w:div w:id="1660304975">
                                                      <w:marLeft w:val="0"/>
                                                      <w:marRight w:val="0"/>
                                                      <w:marTop w:val="0"/>
                                                      <w:marBottom w:val="0"/>
                                                      <w:divBdr>
                                                        <w:top w:val="none" w:sz="0" w:space="0" w:color="auto"/>
                                                        <w:left w:val="none" w:sz="0" w:space="0" w:color="auto"/>
                                                        <w:bottom w:val="none" w:sz="0" w:space="0" w:color="auto"/>
                                                        <w:right w:val="none" w:sz="0" w:space="0" w:color="auto"/>
                                                      </w:divBdr>
                                                      <w:divsChild>
                                                        <w:div w:id="976253025">
                                                          <w:marLeft w:val="0"/>
                                                          <w:marRight w:val="0"/>
                                                          <w:marTop w:val="0"/>
                                                          <w:marBottom w:val="0"/>
                                                          <w:divBdr>
                                                            <w:top w:val="none" w:sz="0" w:space="0" w:color="auto"/>
                                                            <w:left w:val="none" w:sz="0" w:space="0" w:color="auto"/>
                                                            <w:bottom w:val="none" w:sz="0" w:space="0" w:color="auto"/>
                                                            <w:right w:val="none" w:sz="0" w:space="0" w:color="auto"/>
                                                          </w:divBdr>
                                                          <w:divsChild>
                                                            <w:div w:id="277301118">
                                                              <w:marLeft w:val="0"/>
                                                              <w:marRight w:val="0"/>
                                                              <w:marTop w:val="0"/>
                                                              <w:marBottom w:val="0"/>
                                                              <w:divBdr>
                                                                <w:top w:val="none" w:sz="0" w:space="0" w:color="auto"/>
                                                                <w:left w:val="none" w:sz="0" w:space="0" w:color="auto"/>
                                                                <w:bottom w:val="none" w:sz="0" w:space="0" w:color="auto"/>
                                                                <w:right w:val="none" w:sz="0" w:space="0" w:color="auto"/>
                                                              </w:divBdr>
                                                              <w:divsChild>
                                                                <w:div w:id="2092005148">
                                                                  <w:marLeft w:val="0"/>
                                                                  <w:marRight w:val="0"/>
                                                                  <w:marTop w:val="0"/>
                                                                  <w:marBottom w:val="0"/>
                                                                  <w:divBdr>
                                                                    <w:top w:val="none" w:sz="0" w:space="0" w:color="auto"/>
                                                                    <w:left w:val="none" w:sz="0" w:space="0" w:color="auto"/>
                                                                    <w:bottom w:val="none" w:sz="0" w:space="0" w:color="auto"/>
                                                                    <w:right w:val="none" w:sz="0" w:space="0" w:color="auto"/>
                                                                  </w:divBdr>
                                                                  <w:divsChild>
                                                                    <w:div w:id="528836125">
                                                                      <w:marLeft w:val="0"/>
                                                                      <w:marRight w:val="0"/>
                                                                      <w:marTop w:val="0"/>
                                                                      <w:marBottom w:val="0"/>
                                                                      <w:divBdr>
                                                                        <w:top w:val="none" w:sz="0" w:space="0" w:color="auto"/>
                                                                        <w:left w:val="none" w:sz="0" w:space="0" w:color="auto"/>
                                                                        <w:bottom w:val="none" w:sz="0" w:space="0" w:color="auto"/>
                                                                        <w:right w:val="none" w:sz="0" w:space="0" w:color="auto"/>
                                                                      </w:divBdr>
                                                                      <w:divsChild>
                                                                        <w:div w:id="1471828662">
                                                                          <w:marLeft w:val="0"/>
                                                                          <w:marRight w:val="0"/>
                                                                          <w:marTop w:val="0"/>
                                                                          <w:marBottom w:val="0"/>
                                                                          <w:divBdr>
                                                                            <w:top w:val="none" w:sz="0" w:space="0" w:color="auto"/>
                                                                            <w:left w:val="none" w:sz="0" w:space="0" w:color="auto"/>
                                                                            <w:bottom w:val="none" w:sz="0" w:space="0" w:color="auto"/>
                                                                            <w:right w:val="none" w:sz="0" w:space="0" w:color="auto"/>
                                                                          </w:divBdr>
                                                                          <w:divsChild>
                                                                            <w:div w:id="969557149">
                                                                              <w:marLeft w:val="0"/>
                                                                              <w:marRight w:val="0"/>
                                                                              <w:marTop w:val="0"/>
                                                                              <w:marBottom w:val="0"/>
                                                                              <w:divBdr>
                                                                                <w:top w:val="none" w:sz="0" w:space="0" w:color="auto"/>
                                                                                <w:left w:val="none" w:sz="0" w:space="0" w:color="auto"/>
                                                                                <w:bottom w:val="none" w:sz="0" w:space="0" w:color="auto"/>
                                                                                <w:right w:val="none" w:sz="0" w:space="0" w:color="auto"/>
                                                                              </w:divBdr>
                                                                              <w:divsChild>
                                                                                <w:div w:id="1590968893">
                                                                                  <w:marLeft w:val="0"/>
                                                                                  <w:marRight w:val="0"/>
                                                                                  <w:marTop w:val="0"/>
                                                                                  <w:marBottom w:val="0"/>
                                                                                  <w:divBdr>
                                                                                    <w:top w:val="none" w:sz="0" w:space="0" w:color="auto"/>
                                                                                    <w:left w:val="none" w:sz="0" w:space="0" w:color="auto"/>
                                                                                    <w:bottom w:val="none" w:sz="0" w:space="0" w:color="auto"/>
                                                                                    <w:right w:val="none" w:sz="0" w:space="0" w:color="auto"/>
                                                                                  </w:divBdr>
                                                                                  <w:divsChild>
                                                                                    <w:div w:id="781919117">
                                                                                      <w:marLeft w:val="0"/>
                                                                                      <w:marRight w:val="0"/>
                                                                                      <w:marTop w:val="0"/>
                                                                                      <w:marBottom w:val="0"/>
                                                                                      <w:divBdr>
                                                                                        <w:top w:val="none" w:sz="0" w:space="0" w:color="auto"/>
                                                                                        <w:left w:val="none" w:sz="0" w:space="0" w:color="auto"/>
                                                                                        <w:bottom w:val="none" w:sz="0" w:space="0" w:color="auto"/>
                                                                                        <w:right w:val="none" w:sz="0" w:space="0" w:color="auto"/>
                                                                                      </w:divBdr>
                                                                                      <w:divsChild>
                                                                                        <w:div w:id="1215965475">
                                                                                          <w:marLeft w:val="0"/>
                                                                                          <w:marRight w:val="0"/>
                                                                                          <w:marTop w:val="0"/>
                                                                                          <w:marBottom w:val="0"/>
                                                                                          <w:divBdr>
                                                                                            <w:top w:val="none" w:sz="0" w:space="0" w:color="auto"/>
                                                                                            <w:left w:val="none" w:sz="0" w:space="0" w:color="auto"/>
                                                                                            <w:bottom w:val="none" w:sz="0" w:space="0" w:color="auto"/>
                                                                                            <w:right w:val="none" w:sz="0" w:space="0" w:color="auto"/>
                                                                                          </w:divBdr>
                                                                                          <w:divsChild>
                                                                                            <w:div w:id="435827464">
                                                                                              <w:marLeft w:val="0"/>
                                                                                              <w:marRight w:val="0"/>
                                                                                              <w:marTop w:val="0"/>
                                                                                              <w:marBottom w:val="0"/>
                                                                                              <w:divBdr>
                                                                                                <w:top w:val="none" w:sz="0" w:space="0" w:color="auto"/>
                                                                                                <w:left w:val="none" w:sz="0" w:space="0" w:color="auto"/>
                                                                                                <w:bottom w:val="none" w:sz="0" w:space="0" w:color="auto"/>
                                                                                                <w:right w:val="none" w:sz="0" w:space="0" w:color="auto"/>
                                                                                              </w:divBdr>
                                                                                              <w:divsChild>
                                                                                                <w:div w:id="574441111">
                                                                                                  <w:marLeft w:val="0"/>
                                                                                                  <w:marRight w:val="0"/>
                                                                                                  <w:marTop w:val="0"/>
                                                                                                  <w:marBottom w:val="0"/>
                                                                                                  <w:divBdr>
                                                                                                    <w:top w:val="none" w:sz="0" w:space="0" w:color="auto"/>
                                                                                                    <w:left w:val="none" w:sz="0" w:space="0" w:color="auto"/>
                                                                                                    <w:bottom w:val="none" w:sz="0" w:space="0" w:color="auto"/>
                                                                                                    <w:right w:val="none" w:sz="0" w:space="0" w:color="auto"/>
                                                                                                  </w:divBdr>
                                                                                                  <w:divsChild>
                                                                                                    <w:div w:id="1514226653">
                                                                                                      <w:marLeft w:val="0"/>
                                                                                                      <w:marRight w:val="0"/>
                                                                                                      <w:marTop w:val="0"/>
                                                                                                      <w:marBottom w:val="0"/>
                                                                                                      <w:divBdr>
                                                                                                        <w:top w:val="none" w:sz="0" w:space="0" w:color="auto"/>
                                                                                                        <w:left w:val="none" w:sz="0" w:space="0" w:color="auto"/>
                                                                                                        <w:bottom w:val="none" w:sz="0" w:space="0" w:color="auto"/>
                                                                                                        <w:right w:val="none" w:sz="0" w:space="0" w:color="auto"/>
                                                                                                      </w:divBdr>
                                                                                                      <w:divsChild>
                                                                                                        <w:div w:id="1398937724">
                                                                                                          <w:marLeft w:val="0"/>
                                                                                                          <w:marRight w:val="0"/>
                                                                                                          <w:marTop w:val="0"/>
                                                                                                          <w:marBottom w:val="0"/>
                                                                                                          <w:divBdr>
                                                                                                            <w:top w:val="none" w:sz="0" w:space="0" w:color="auto"/>
                                                                                                            <w:left w:val="none" w:sz="0" w:space="0" w:color="auto"/>
                                                                                                            <w:bottom w:val="none" w:sz="0" w:space="0" w:color="auto"/>
                                                                                                            <w:right w:val="none" w:sz="0" w:space="0" w:color="auto"/>
                                                                                                          </w:divBdr>
                                                                                                          <w:divsChild>
                                                                                                            <w:div w:id="728187364">
                                                                                                              <w:marLeft w:val="0"/>
                                                                                                              <w:marRight w:val="0"/>
                                                                                                              <w:marTop w:val="0"/>
                                                                                                              <w:marBottom w:val="0"/>
                                                                                                              <w:divBdr>
                                                                                                                <w:top w:val="none" w:sz="0" w:space="0" w:color="auto"/>
                                                                                                                <w:left w:val="none" w:sz="0" w:space="0" w:color="auto"/>
                                                                                                                <w:bottom w:val="none" w:sz="0" w:space="0" w:color="auto"/>
                                                                                                                <w:right w:val="none" w:sz="0" w:space="0" w:color="auto"/>
                                                                                                              </w:divBdr>
                                                                                                              <w:divsChild>
                                                                                                                <w:div w:id="1924753877">
                                                                                                                  <w:marLeft w:val="0"/>
                                                                                                                  <w:marRight w:val="0"/>
                                                                                                                  <w:marTop w:val="0"/>
                                                                                                                  <w:marBottom w:val="0"/>
                                                                                                                  <w:divBdr>
                                                                                                                    <w:top w:val="none" w:sz="0" w:space="0" w:color="auto"/>
                                                                                                                    <w:left w:val="none" w:sz="0" w:space="0" w:color="auto"/>
                                                                                                                    <w:bottom w:val="none" w:sz="0" w:space="0" w:color="auto"/>
                                                                                                                    <w:right w:val="none" w:sz="0" w:space="0" w:color="auto"/>
                                                                                                                  </w:divBdr>
                                                                                                                  <w:divsChild>
                                                                                                                    <w:div w:id="1556503254">
                                                                                                                      <w:marLeft w:val="0"/>
                                                                                                                      <w:marRight w:val="0"/>
                                                                                                                      <w:marTop w:val="0"/>
                                                                                                                      <w:marBottom w:val="0"/>
                                                                                                                      <w:divBdr>
                                                                                                                        <w:top w:val="none" w:sz="0" w:space="0" w:color="auto"/>
                                                                                                                        <w:left w:val="none" w:sz="0" w:space="0" w:color="auto"/>
                                                                                                                        <w:bottom w:val="none" w:sz="0" w:space="0" w:color="auto"/>
                                                                                                                        <w:right w:val="none" w:sz="0" w:space="0" w:color="auto"/>
                                                                                                                      </w:divBdr>
                                                                                                                      <w:divsChild>
                                                                                                                        <w:div w:id="1552303358">
                                                                                                                          <w:marLeft w:val="0"/>
                                                                                                                          <w:marRight w:val="0"/>
                                                                                                                          <w:marTop w:val="0"/>
                                                                                                                          <w:marBottom w:val="0"/>
                                                                                                                          <w:divBdr>
                                                                                                                            <w:top w:val="none" w:sz="0" w:space="0" w:color="auto"/>
                                                                                                                            <w:left w:val="none" w:sz="0" w:space="0" w:color="auto"/>
                                                                                                                            <w:bottom w:val="none" w:sz="0" w:space="0" w:color="auto"/>
                                                                                                                            <w:right w:val="none" w:sz="0" w:space="0" w:color="auto"/>
                                                                                                                          </w:divBdr>
                                                                                                                          <w:divsChild>
                                                                                                                            <w:div w:id="695810027">
                                                                                                                              <w:marLeft w:val="0"/>
                                                                                                                              <w:marRight w:val="0"/>
                                                                                                                              <w:marTop w:val="0"/>
                                                                                                                              <w:marBottom w:val="0"/>
                                                                                                                              <w:divBdr>
                                                                                                                                <w:top w:val="none" w:sz="0" w:space="0" w:color="auto"/>
                                                                                                                                <w:left w:val="none" w:sz="0" w:space="0" w:color="auto"/>
                                                                                                                                <w:bottom w:val="none" w:sz="0" w:space="0" w:color="auto"/>
                                                                                                                                <w:right w:val="none" w:sz="0" w:space="0" w:color="auto"/>
                                                                                                                              </w:divBdr>
                                                                                                                              <w:divsChild>
                                                                                                                                <w:div w:id="1169103595">
                                                                                                                                  <w:marLeft w:val="0"/>
                                                                                                                                  <w:marRight w:val="0"/>
                                                                                                                                  <w:marTop w:val="0"/>
                                                                                                                                  <w:marBottom w:val="0"/>
                                                                                                                                  <w:divBdr>
                                                                                                                                    <w:top w:val="none" w:sz="0" w:space="0" w:color="auto"/>
                                                                                                                                    <w:left w:val="none" w:sz="0" w:space="0" w:color="auto"/>
                                                                                                                                    <w:bottom w:val="none" w:sz="0" w:space="0" w:color="auto"/>
                                                                                                                                    <w:right w:val="none" w:sz="0" w:space="0" w:color="auto"/>
                                                                                                                                  </w:divBdr>
                                                                                                                                  <w:divsChild>
                                                                                                                                    <w:div w:id="1975208904">
                                                                                                                                      <w:marLeft w:val="0"/>
                                                                                                                                      <w:marRight w:val="0"/>
                                                                                                                                      <w:marTop w:val="0"/>
                                                                                                                                      <w:marBottom w:val="0"/>
                                                                                                                                      <w:divBdr>
                                                                                                                                        <w:top w:val="none" w:sz="0" w:space="0" w:color="auto"/>
                                                                                                                                        <w:left w:val="none" w:sz="0" w:space="0" w:color="auto"/>
                                                                                                                                        <w:bottom w:val="none" w:sz="0" w:space="0" w:color="auto"/>
                                                                                                                                        <w:right w:val="none" w:sz="0" w:space="0" w:color="auto"/>
                                                                                                                                      </w:divBdr>
                                                                                                                                    </w:div>
                                                                                                                                    <w:div w:id="1487359076">
                                                                                                                                      <w:marLeft w:val="0"/>
                                                                                                                                      <w:marRight w:val="0"/>
                                                                                                                                      <w:marTop w:val="0"/>
                                                                                                                                      <w:marBottom w:val="0"/>
                                                                                                                                      <w:divBdr>
                                                                                                                                        <w:top w:val="none" w:sz="0" w:space="0" w:color="auto"/>
                                                                                                                                        <w:left w:val="none" w:sz="0" w:space="0" w:color="auto"/>
                                                                                                                                        <w:bottom w:val="none" w:sz="0" w:space="0" w:color="auto"/>
                                                                                                                                        <w:right w:val="none" w:sz="0" w:space="0" w:color="auto"/>
                                                                                                                                      </w:divBdr>
                                                                                                                                    </w:div>
                                                                                                                                    <w:div w:id="1098910868">
                                                                                                                                      <w:marLeft w:val="0"/>
                                                                                                                                      <w:marRight w:val="0"/>
                                                                                                                                      <w:marTop w:val="0"/>
                                                                                                                                      <w:marBottom w:val="0"/>
                                                                                                                                      <w:divBdr>
                                                                                                                                        <w:top w:val="none" w:sz="0" w:space="0" w:color="auto"/>
                                                                                                                                        <w:left w:val="none" w:sz="0" w:space="0" w:color="auto"/>
                                                                                                                                        <w:bottom w:val="none" w:sz="0" w:space="0" w:color="auto"/>
                                                                                                                                        <w:right w:val="none" w:sz="0" w:space="0" w:color="auto"/>
                                                                                                                                      </w:divBdr>
                                                                                                                                    </w:div>
                                                                                                                                    <w:div w:id="89282068">
                                                                                                                                      <w:marLeft w:val="0"/>
                                                                                                                                      <w:marRight w:val="0"/>
                                                                                                                                      <w:marTop w:val="0"/>
                                                                                                                                      <w:marBottom w:val="0"/>
                                                                                                                                      <w:divBdr>
                                                                                                                                        <w:top w:val="none" w:sz="0" w:space="0" w:color="auto"/>
                                                                                                                                        <w:left w:val="none" w:sz="0" w:space="0" w:color="auto"/>
                                                                                                                                        <w:bottom w:val="none" w:sz="0" w:space="0" w:color="auto"/>
                                                                                                                                        <w:right w:val="none" w:sz="0" w:space="0" w:color="auto"/>
                                                                                                                                      </w:divBdr>
                                                                                                                                    </w:div>
                                                                                                                                    <w:div w:id="1715039296">
                                                                                                                                      <w:marLeft w:val="0"/>
                                                                                                                                      <w:marRight w:val="0"/>
                                                                                                                                      <w:marTop w:val="0"/>
                                                                                                                                      <w:marBottom w:val="0"/>
                                                                                                                                      <w:divBdr>
                                                                                                                                        <w:top w:val="none" w:sz="0" w:space="0" w:color="auto"/>
                                                                                                                                        <w:left w:val="none" w:sz="0" w:space="0" w:color="auto"/>
                                                                                                                                        <w:bottom w:val="none" w:sz="0" w:space="0" w:color="auto"/>
                                                                                                                                        <w:right w:val="none" w:sz="0" w:space="0" w:color="auto"/>
                                                                                                                                      </w:divBdr>
                                                                                                                                    </w:div>
                                                                                                                                    <w:div w:id="203641984">
                                                                                                                                      <w:marLeft w:val="0"/>
                                                                                                                                      <w:marRight w:val="0"/>
                                                                                                                                      <w:marTop w:val="0"/>
                                                                                                                                      <w:marBottom w:val="0"/>
                                                                                                                                      <w:divBdr>
                                                                                                                                        <w:top w:val="none" w:sz="0" w:space="0" w:color="auto"/>
                                                                                                                                        <w:left w:val="none" w:sz="0" w:space="0" w:color="auto"/>
                                                                                                                                        <w:bottom w:val="none" w:sz="0" w:space="0" w:color="auto"/>
                                                                                                                                        <w:right w:val="none" w:sz="0" w:space="0" w:color="auto"/>
                                                                                                                                      </w:divBdr>
                                                                                                                                    </w:div>
                                                                                                                                    <w:div w:id="1351370341">
                                                                                                                                      <w:marLeft w:val="0"/>
                                                                                                                                      <w:marRight w:val="0"/>
                                                                                                                                      <w:marTop w:val="0"/>
                                                                                                                                      <w:marBottom w:val="0"/>
                                                                                                                                      <w:divBdr>
                                                                                                                                        <w:top w:val="none" w:sz="0" w:space="0" w:color="auto"/>
                                                                                                                                        <w:left w:val="none" w:sz="0" w:space="0" w:color="auto"/>
                                                                                                                                        <w:bottom w:val="none" w:sz="0" w:space="0" w:color="auto"/>
                                                                                                                                        <w:right w:val="none" w:sz="0" w:space="0" w:color="auto"/>
                                                                                                                                      </w:divBdr>
                                                                                                                                    </w:div>
                                                                                                                                    <w:div w:id="1015689521">
                                                                                                                                      <w:marLeft w:val="0"/>
                                                                                                                                      <w:marRight w:val="0"/>
                                                                                                                                      <w:marTop w:val="0"/>
                                                                                                                                      <w:marBottom w:val="0"/>
                                                                                                                                      <w:divBdr>
                                                                                                                                        <w:top w:val="none" w:sz="0" w:space="0" w:color="auto"/>
                                                                                                                                        <w:left w:val="none" w:sz="0" w:space="0" w:color="auto"/>
                                                                                                                                        <w:bottom w:val="none" w:sz="0" w:space="0" w:color="auto"/>
                                                                                                                                        <w:right w:val="none" w:sz="0" w:space="0" w:color="auto"/>
                                                                                                                                      </w:divBdr>
                                                                                                                                    </w:div>
                                                                                                                                    <w:div w:id="71593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8935977">
      <w:bodyDiv w:val="1"/>
      <w:marLeft w:val="0"/>
      <w:marRight w:val="0"/>
      <w:marTop w:val="0"/>
      <w:marBottom w:val="0"/>
      <w:divBdr>
        <w:top w:val="none" w:sz="0" w:space="0" w:color="auto"/>
        <w:left w:val="none" w:sz="0" w:space="0" w:color="auto"/>
        <w:bottom w:val="none" w:sz="0" w:space="0" w:color="auto"/>
        <w:right w:val="none" w:sz="0" w:space="0" w:color="auto"/>
      </w:divBdr>
      <w:divsChild>
        <w:div w:id="643971856">
          <w:marLeft w:val="0"/>
          <w:marRight w:val="0"/>
          <w:marTop w:val="0"/>
          <w:marBottom w:val="0"/>
          <w:divBdr>
            <w:top w:val="none" w:sz="0" w:space="0" w:color="auto"/>
            <w:left w:val="none" w:sz="0" w:space="0" w:color="auto"/>
            <w:bottom w:val="none" w:sz="0" w:space="0" w:color="auto"/>
            <w:right w:val="none" w:sz="0" w:space="0" w:color="auto"/>
          </w:divBdr>
          <w:divsChild>
            <w:div w:id="407994171">
              <w:marLeft w:val="0"/>
              <w:marRight w:val="0"/>
              <w:marTop w:val="0"/>
              <w:marBottom w:val="0"/>
              <w:divBdr>
                <w:top w:val="none" w:sz="0" w:space="0" w:color="auto"/>
                <w:left w:val="none" w:sz="0" w:space="0" w:color="auto"/>
                <w:bottom w:val="none" w:sz="0" w:space="0" w:color="auto"/>
                <w:right w:val="none" w:sz="0" w:space="0" w:color="auto"/>
              </w:divBdr>
              <w:divsChild>
                <w:div w:id="306788366">
                  <w:marLeft w:val="0"/>
                  <w:marRight w:val="0"/>
                  <w:marTop w:val="0"/>
                  <w:marBottom w:val="0"/>
                  <w:divBdr>
                    <w:top w:val="none" w:sz="0" w:space="0" w:color="auto"/>
                    <w:left w:val="none" w:sz="0" w:space="0" w:color="auto"/>
                    <w:bottom w:val="none" w:sz="0" w:space="0" w:color="auto"/>
                    <w:right w:val="none" w:sz="0" w:space="0" w:color="auto"/>
                  </w:divBdr>
                  <w:divsChild>
                    <w:div w:id="31998197">
                      <w:marLeft w:val="0"/>
                      <w:marRight w:val="0"/>
                      <w:marTop w:val="0"/>
                      <w:marBottom w:val="0"/>
                      <w:divBdr>
                        <w:top w:val="none" w:sz="0" w:space="0" w:color="auto"/>
                        <w:left w:val="none" w:sz="0" w:space="0" w:color="auto"/>
                        <w:bottom w:val="none" w:sz="0" w:space="0" w:color="auto"/>
                        <w:right w:val="none" w:sz="0" w:space="0" w:color="auto"/>
                      </w:divBdr>
                      <w:divsChild>
                        <w:div w:id="851265551">
                          <w:marLeft w:val="0"/>
                          <w:marRight w:val="0"/>
                          <w:marTop w:val="0"/>
                          <w:marBottom w:val="0"/>
                          <w:divBdr>
                            <w:top w:val="none" w:sz="0" w:space="0" w:color="auto"/>
                            <w:left w:val="none" w:sz="0" w:space="0" w:color="auto"/>
                            <w:bottom w:val="none" w:sz="0" w:space="0" w:color="auto"/>
                            <w:right w:val="none" w:sz="0" w:space="0" w:color="auto"/>
                          </w:divBdr>
                          <w:divsChild>
                            <w:div w:id="1861356166">
                              <w:marLeft w:val="0"/>
                              <w:marRight w:val="0"/>
                              <w:marTop w:val="0"/>
                              <w:marBottom w:val="0"/>
                              <w:divBdr>
                                <w:top w:val="none" w:sz="0" w:space="0" w:color="auto"/>
                                <w:left w:val="none" w:sz="0" w:space="0" w:color="auto"/>
                                <w:bottom w:val="none" w:sz="0" w:space="0" w:color="auto"/>
                                <w:right w:val="none" w:sz="0" w:space="0" w:color="auto"/>
                              </w:divBdr>
                              <w:divsChild>
                                <w:div w:id="1724980219">
                                  <w:marLeft w:val="0"/>
                                  <w:marRight w:val="0"/>
                                  <w:marTop w:val="0"/>
                                  <w:marBottom w:val="0"/>
                                  <w:divBdr>
                                    <w:top w:val="none" w:sz="0" w:space="0" w:color="auto"/>
                                    <w:left w:val="none" w:sz="0" w:space="0" w:color="auto"/>
                                    <w:bottom w:val="none" w:sz="0" w:space="0" w:color="auto"/>
                                    <w:right w:val="none" w:sz="0" w:space="0" w:color="auto"/>
                                  </w:divBdr>
                                  <w:divsChild>
                                    <w:div w:id="483132395">
                                      <w:marLeft w:val="0"/>
                                      <w:marRight w:val="0"/>
                                      <w:marTop w:val="0"/>
                                      <w:marBottom w:val="0"/>
                                      <w:divBdr>
                                        <w:top w:val="none" w:sz="0" w:space="0" w:color="auto"/>
                                        <w:left w:val="none" w:sz="0" w:space="0" w:color="auto"/>
                                        <w:bottom w:val="none" w:sz="0" w:space="0" w:color="auto"/>
                                        <w:right w:val="none" w:sz="0" w:space="0" w:color="auto"/>
                                      </w:divBdr>
                                      <w:divsChild>
                                        <w:div w:id="756634510">
                                          <w:marLeft w:val="0"/>
                                          <w:marRight w:val="0"/>
                                          <w:marTop w:val="0"/>
                                          <w:marBottom w:val="0"/>
                                          <w:divBdr>
                                            <w:top w:val="none" w:sz="0" w:space="0" w:color="auto"/>
                                            <w:left w:val="none" w:sz="0" w:space="0" w:color="auto"/>
                                            <w:bottom w:val="none" w:sz="0" w:space="0" w:color="auto"/>
                                            <w:right w:val="none" w:sz="0" w:space="0" w:color="auto"/>
                                          </w:divBdr>
                                          <w:divsChild>
                                            <w:div w:id="1719091696">
                                              <w:marLeft w:val="0"/>
                                              <w:marRight w:val="0"/>
                                              <w:marTop w:val="0"/>
                                              <w:marBottom w:val="0"/>
                                              <w:divBdr>
                                                <w:top w:val="none" w:sz="0" w:space="0" w:color="auto"/>
                                                <w:left w:val="none" w:sz="0" w:space="0" w:color="auto"/>
                                                <w:bottom w:val="none" w:sz="0" w:space="0" w:color="auto"/>
                                                <w:right w:val="none" w:sz="0" w:space="0" w:color="auto"/>
                                              </w:divBdr>
                                              <w:divsChild>
                                                <w:div w:id="1465804766">
                                                  <w:marLeft w:val="0"/>
                                                  <w:marRight w:val="0"/>
                                                  <w:marTop w:val="0"/>
                                                  <w:marBottom w:val="0"/>
                                                  <w:divBdr>
                                                    <w:top w:val="none" w:sz="0" w:space="0" w:color="auto"/>
                                                    <w:left w:val="none" w:sz="0" w:space="0" w:color="auto"/>
                                                    <w:bottom w:val="none" w:sz="0" w:space="0" w:color="auto"/>
                                                    <w:right w:val="none" w:sz="0" w:space="0" w:color="auto"/>
                                                  </w:divBdr>
                                                  <w:divsChild>
                                                    <w:div w:id="242034733">
                                                      <w:marLeft w:val="0"/>
                                                      <w:marRight w:val="0"/>
                                                      <w:marTop w:val="0"/>
                                                      <w:marBottom w:val="0"/>
                                                      <w:divBdr>
                                                        <w:top w:val="none" w:sz="0" w:space="0" w:color="auto"/>
                                                        <w:left w:val="none" w:sz="0" w:space="0" w:color="auto"/>
                                                        <w:bottom w:val="none" w:sz="0" w:space="0" w:color="auto"/>
                                                        <w:right w:val="none" w:sz="0" w:space="0" w:color="auto"/>
                                                      </w:divBdr>
                                                      <w:divsChild>
                                                        <w:div w:id="415443144">
                                                          <w:marLeft w:val="0"/>
                                                          <w:marRight w:val="0"/>
                                                          <w:marTop w:val="0"/>
                                                          <w:marBottom w:val="0"/>
                                                          <w:divBdr>
                                                            <w:top w:val="none" w:sz="0" w:space="0" w:color="auto"/>
                                                            <w:left w:val="none" w:sz="0" w:space="0" w:color="auto"/>
                                                            <w:bottom w:val="none" w:sz="0" w:space="0" w:color="auto"/>
                                                            <w:right w:val="none" w:sz="0" w:space="0" w:color="auto"/>
                                                          </w:divBdr>
                                                          <w:divsChild>
                                                            <w:div w:id="490675660">
                                                              <w:marLeft w:val="0"/>
                                                              <w:marRight w:val="0"/>
                                                              <w:marTop w:val="0"/>
                                                              <w:marBottom w:val="0"/>
                                                              <w:divBdr>
                                                                <w:top w:val="none" w:sz="0" w:space="0" w:color="auto"/>
                                                                <w:left w:val="none" w:sz="0" w:space="0" w:color="auto"/>
                                                                <w:bottom w:val="none" w:sz="0" w:space="0" w:color="auto"/>
                                                                <w:right w:val="none" w:sz="0" w:space="0" w:color="auto"/>
                                                              </w:divBdr>
                                                              <w:divsChild>
                                                                <w:div w:id="1687560852">
                                                                  <w:marLeft w:val="0"/>
                                                                  <w:marRight w:val="0"/>
                                                                  <w:marTop w:val="0"/>
                                                                  <w:marBottom w:val="0"/>
                                                                  <w:divBdr>
                                                                    <w:top w:val="none" w:sz="0" w:space="0" w:color="auto"/>
                                                                    <w:left w:val="none" w:sz="0" w:space="0" w:color="auto"/>
                                                                    <w:bottom w:val="none" w:sz="0" w:space="0" w:color="auto"/>
                                                                    <w:right w:val="none" w:sz="0" w:space="0" w:color="auto"/>
                                                                  </w:divBdr>
                                                                  <w:divsChild>
                                                                    <w:div w:id="162665669">
                                                                      <w:marLeft w:val="0"/>
                                                                      <w:marRight w:val="0"/>
                                                                      <w:marTop w:val="0"/>
                                                                      <w:marBottom w:val="0"/>
                                                                      <w:divBdr>
                                                                        <w:top w:val="none" w:sz="0" w:space="0" w:color="auto"/>
                                                                        <w:left w:val="none" w:sz="0" w:space="0" w:color="auto"/>
                                                                        <w:bottom w:val="none" w:sz="0" w:space="0" w:color="auto"/>
                                                                        <w:right w:val="none" w:sz="0" w:space="0" w:color="auto"/>
                                                                      </w:divBdr>
                                                                      <w:divsChild>
                                                                        <w:div w:id="2105030543">
                                                                          <w:marLeft w:val="0"/>
                                                                          <w:marRight w:val="0"/>
                                                                          <w:marTop w:val="0"/>
                                                                          <w:marBottom w:val="0"/>
                                                                          <w:divBdr>
                                                                            <w:top w:val="none" w:sz="0" w:space="0" w:color="auto"/>
                                                                            <w:left w:val="none" w:sz="0" w:space="0" w:color="auto"/>
                                                                            <w:bottom w:val="none" w:sz="0" w:space="0" w:color="auto"/>
                                                                            <w:right w:val="none" w:sz="0" w:space="0" w:color="auto"/>
                                                                          </w:divBdr>
                                                                          <w:divsChild>
                                                                            <w:div w:id="1266499592">
                                                                              <w:marLeft w:val="0"/>
                                                                              <w:marRight w:val="0"/>
                                                                              <w:marTop w:val="0"/>
                                                                              <w:marBottom w:val="0"/>
                                                                              <w:divBdr>
                                                                                <w:top w:val="none" w:sz="0" w:space="0" w:color="auto"/>
                                                                                <w:left w:val="none" w:sz="0" w:space="0" w:color="auto"/>
                                                                                <w:bottom w:val="none" w:sz="0" w:space="0" w:color="auto"/>
                                                                                <w:right w:val="none" w:sz="0" w:space="0" w:color="auto"/>
                                                                              </w:divBdr>
                                                                              <w:divsChild>
                                                                                <w:div w:id="1399135846">
                                                                                  <w:marLeft w:val="0"/>
                                                                                  <w:marRight w:val="0"/>
                                                                                  <w:marTop w:val="0"/>
                                                                                  <w:marBottom w:val="0"/>
                                                                                  <w:divBdr>
                                                                                    <w:top w:val="none" w:sz="0" w:space="0" w:color="auto"/>
                                                                                    <w:left w:val="none" w:sz="0" w:space="0" w:color="auto"/>
                                                                                    <w:bottom w:val="none" w:sz="0" w:space="0" w:color="auto"/>
                                                                                    <w:right w:val="none" w:sz="0" w:space="0" w:color="auto"/>
                                                                                  </w:divBdr>
                                                                                  <w:divsChild>
                                                                                    <w:div w:id="737286838">
                                                                                      <w:marLeft w:val="0"/>
                                                                                      <w:marRight w:val="0"/>
                                                                                      <w:marTop w:val="0"/>
                                                                                      <w:marBottom w:val="0"/>
                                                                                      <w:divBdr>
                                                                                        <w:top w:val="none" w:sz="0" w:space="0" w:color="auto"/>
                                                                                        <w:left w:val="none" w:sz="0" w:space="0" w:color="auto"/>
                                                                                        <w:bottom w:val="none" w:sz="0" w:space="0" w:color="auto"/>
                                                                                        <w:right w:val="none" w:sz="0" w:space="0" w:color="auto"/>
                                                                                      </w:divBdr>
                                                                                      <w:divsChild>
                                                                                        <w:div w:id="1186871841">
                                                                                          <w:marLeft w:val="0"/>
                                                                                          <w:marRight w:val="0"/>
                                                                                          <w:marTop w:val="0"/>
                                                                                          <w:marBottom w:val="0"/>
                                                                                          <w:divBdr>
                                                                                            <w:top w:val="none" w:sz="0" w:space="0" w:color="auto"/>
                                                                                            <w:left w:val="none" w:sz="0" w:space="0" w:color="auto"/>
                                                                                            <w:bottom w:val="none" w:sz="0" w:space="0" w:color="auto"/>
                                                                                            <w:right w:val="none" w:sz="0" w:space="0" w:color="auto"/>
                                                                                          </w:divBdr>
                                                                                          <w:divsChild>
                                                                                            <w:div w:id="106780233">
                                                                                              <w:marLeft w:val="0"/>
                                                                                              <w:marRight w:val="0"/>
                                                                                              <w:marTop w:val="0"/>
                                                                                              <w:marBottom w:val="0"/>
                                                                                              <w:divBdr>
                                                                                                <w:top w:val="none" w:sz="0" w:space="0" w:color="auto"/>
                                                                                                <w:left w:val="none" w:sz="0" w:space="0" w:color="auto"/>
                                                                                                <w:bottom w:val="none" w:sz="0" w:space="0" w:color="auto"/>
                                                                                                <w:right w:val="none" w:sz="0" w:space="0" w:color="auto"/>
                                                                                              </w:divBdr>
                                                                                              <w:divsChild>
                                                                                                <w:div w:id="1604416954">
                                                                                                  <w:marLeft w:val="0"/>
                                                                                                  <w:marRight w:val="0"/>
                                                                                                  <w:marTop w:val="0"/>
                                                                                                  <w:marBottom w:val="0"/>
                                                                                                  <w:divBdr>
                                                                                                    <w:top w:val="none" w:sz="0" w:space="0" w:color="auto"/>
                                                                                                    <w:left w:val="none" w:sz="0" w:space="0" w:color="auto"/>
                                                                                                    <w:bottom w:val="none" w:sz="0" w:space="0" w:color="auto"/>
                                                                                                    <w:right w:val="none" w:sz="0" w:space="0" w:color="auto"/>
                                                                                                  </w:divBdr>
                                                                                                  <w:divsChild>
                                                                                                    <w:div w:id="84153431">
                                                                                                      <w:marLeft w:val="0"/>
                                                                                                      <w:marRight w:val="0"/>
                                                                                                      <w:marTop w:val="0"/>
                                                                                                      <w:marBottom w:val="0"/>
                                                                                                      <w:divBdr>
                                                                                                        <w:top w:val="none" w:sz="0" w:space="0" w:color="auto"/>
                                                                                                        <w:left w:val="none" w:sz="0" w:space="0" w:color="auto"/>
                                                                                                        <w:bottom w:val="none" w:sz="0" w:space="0" w:color="auto"/>
                                                                                                        <w:right w:val="none" w:sz="0" w:space="0" w:color="auto"/>
                                                                                                      </w:divBdr>
                                                                                                      <w:divsChild>
                                                                                                        <w:div w:id="920454578">
                                                                                                          <w:marLeft w:val="0"/>
                                                                                                          <w:marRight w:val="0"/>
                                                                                                          <w:marTop w:val="0"/>
                                                                                                          <w:marBottom w:val="0"/>
                                                                                                          <w:divBdr>
                                                                                                            <w:top w:val="none" w:sz="0" w:space="0" w:color="auto"/>
                                                                                                            <w:left w:val="none" w:sz="0" w:space="0" w:color="auto"/>
                                                                                                            <w:bottom w:val="none" w:sz="0" w:space="0" w:color="auto"/>
                                                                                                            <w:right w:val="none" w:sz="0" w:space="0" w:color="auto"/>
                                                                                                          </w:divBdr>
                                                                                                          <w:divsChild>
                                                                                                            <w:div w:id="797722720">
                                                                                                              <w:marLeft w:val="0"/>
                                                                                                              <w:marRight w:val="0"/>
                                                                                                              <w:marTop w:val="0"/>
                                                                                                              <w:marBottom w:val="0"/>
                                                                                                              <w:divBdr>
                                                                                                                <w:top w:val="none" w:sz="0" w:space="0" w:color="auto"/>
                                                                                                                <w:left w:val="none" w:sz="0" w:space="0" w:color="auto"/>
                                                                                                                <w:bottom w:val="none" w:sz="0" w:space="0" w:color="auto"/>
                                                                                                                <w:right w:val="none" w:sz="0" w:space="0" w:color="auto"/>
                                                                                                              </w:divBdr>
                                                                                                              <w:divsChild>
                                                                                                                <w:div w:id="561789617">
                                                                                                                  <w:marLeft w:val="0"/>
                                                                                                                  <w:marRight w:val="0"/>
                                                                                                                  <w:marTop w:val="0"/>
                                                                                                                  <w:marBottom w:val="0"/>
                                                                                                                  <w:divBdr>
                                                                                                                    <w:top w:val="none" w:sz="0" w:space="0" w:color="auto"/>
                                                                                                                    <w:left w:val="none" w:sz="0" w:space="0" w:color="auto"/>
                                                                                                                    <w:bottom w:val="none" w:sz="0" w:space="0" w:color="auto"/>
                                                                                                                    <w:right w:val="none" w:sz="0" w:space="0" w:color="auto"/>
                                                                                                                  </w:divBdr>
                                                                                                                  <w:divsChild>
                                                                                                                    <w:div w:id="1164467721">
                                                                                                                      <w:marLeft w:val="0"/>
                                                                                                                      <w:marRight w:val="0"/>
                                                                                                                      <w:marTop w:val="0"/>
                                                                                                                      <w:marBottom w:val="0"/>
                                                                                                                      <w:divBdr>
                                                                                                                        <w:top w:val="none" w:sz="0" w:space="0" w:color="auto"/>
                                                                                                                        <w:left w:val="none" w:sz="0" w:space="0" w:color="auto"/>
                                                                                                                        <w:bottom w:val="none" w:sz="0" w:space="0" w:color="auto"/>
                                                                                                                        <w:right w:val="none" w:sz="0" w:space="0" w:color="auto"/>
                                                                                                                      </w:divBdr>
                                                                                                                      <w:divsChild>
                                                                                                                        <w:div w:id="1451586747">
                                                                                                                          <w:marLeft w:val="0"/>
                                                                                                                          <w:marRight w:val="0"/>
                                                                                                                          <w:marTop w:val="0"/>
                                                                                                                          <w:marBottom w:val="0"/>
                                                                                                                          <w:divBdr>
                                                                                                                            <w:top w:val="none" w:sz="0" w:space="0" w:color="auto"/>
                                                                                                                            <w:left w:val="none" w:sz="0" w:space="0" w:color="auto"/>
                                                                                                                            <w:bottom w:val="none" w:sz="0" w:space="0" w:color="auto"/>
                                                                                                                            <w:right w:val="none" w:sz="0" w:space="0" w:color="auto"/>
                                                                                                                          </w:divBdr>
                                                                                                                          <w:divsChild>
                                                                                                                            <w:div w:id="1841581664">
                                                                                                                              <w:marLeft w:val="0"/>
                                                                                                                              <w:marRight w:val="0"/>
                                                                                                                              <w:marTop w:val="0"/>
                                                                                                                              <w:marBottom w:val="0"/>
                                                                                                                              <w:divBdr>
                                                                                                                                <w:top w:val="none" w:sz="0" w:space="0" w:color="auto"/>
                                                                                                                                <w:left w:val="none" w:sz="0" w:space="0" w:color="auto"/>
                                                                                                                                <w:bottom w:val="none" w:sz="0" w:space="0" w:color="auto"/>
                                                                                                                                <w:right w:val="none" w:sz="0" w:space="0" w:color="auto"/>
                                                                                                                              </w:divBdr>
                                                                                                                              <w:divsChild>
                                                                                                                                <w:div w:id="19626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8B0D9-EA53-4E15-BA8D-027B79C4D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31070</Words>
  <Characters>177099</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ffers, Mandy</dc:creator>
  <cp:lastModifiedBy>Peffers, Mandy</cp:lastModifiedBy>
  <cp:revision>5</cp:revision>
  <dcterms:created xsi:type="dcterms:W3CDTF">2019-03-04T11:53:00Z</dcterms:created>
  <dcterms:modified xsi:type="dcterms:W3CDTF">2019-03-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4b3355-df59-308b-ab24-6bf1aec7ac55</vt:lpwstr>
  </property>
  <property fmtid="{D5CDD505-2E9C-101B-9397-08002B2CF9AE}" pid="24" name="Mendeley Citation Style_1">
    <vt:lpwstr>http://www.zotero.org/styles/emerald-harvard</vt:lpwstr>
  </property>
</Properties>
</file>